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FA9D83" w14:textId="702F340C" w:rsidR="00E47236" w:rsidRPr="00425030" w:rsidRDefault="00E47236" w:rsidP="00917E86">
      <w:pPr>
        <w:spacing w:line="480" w:lineRule="auto"/>
        <w:rPr>
          <w:rFonts w:ascii="Times New Roman" w:hAnsi="Times New Roman" w:cs="Times New Roman"/>
          <w:b/>
          <w:bCs/>
          <w:sz w:val="24"/>
          <w:szCs w:val="24"/>
        </w:rPr>
      </w:pPr>
      <w:r w:rsidRPr="00425030">
        <w:rPr>
          <w:rFonts w:ascii="Times New Roman" w:hAnsi="Times New Roman" w:cs="Times New Roman"/>
          <w:b/>
          <w:bCs/>
          <w:sz w:val="24"/>
          <w:szCs w:val="24"/>
        </w:rPr>
        <w:t>Association</w:t>
      </w:r>
      <w:r w:rsidR="00C6033F" w:rsidRPr="00425030">
        <w:rPr>
          <w:rFonts w:ascii="Times New Roman" w:hAnsi="Times New Roman" w:cs="Times New Roman"/>
          <w:b/>
          <w:bCs/>
          <w:sz w:val="24"/>
          <w:szCs w:val="24"/>
        </w:rPr>
        <w:t>s between young people</w:t>
      </w:r>
      <w:r w:rsidR="00635824" w:rsidRPr="00425030">
        <w:rPr>
          <w:rFonts w:ascii="Times New Roman" w:hAnsi="Times New Roman" w:cs="Times New Roman"/>
          <w:b/>
          <w:bCs/>
          <w:sz w:val="24"/>
          <w:szCs w:val="24"/>
        </w:rPr>
        <w:t>’</w:t>
      </w:r>
      <w:r w:rsidR="00C6033F" w:rsidRPr="00425030">
        <w:rPr>
          <w:rFonts w:ascii="Times New Roman" w:hAnsi="Times New Roman" w:cs="Times New Roman"/>
          <w:b/>
          <w:bCs/>
          <w:sz w:val="24"/>
          <w:szCs w:val="24"/>
        </w:rPr>
        <w:t>s internet pornography use and psychosexual well-bein</w:t>
      </w:r>
      <w:r w:rsidR="00846B63" w:rsidRPr="00425030">
        <w:rPr>
          <w:rFonts w:ascii="Times New Roman" w:hAnsi="Times New Roman" w:cs="Times New Roman"/>
          <w:b/>
          <w:bCs/>
          <w:sz w:val="24"/>
          <w:szCs w:val="24"/>
        </w:rPr>
        <w:t xml:space="preserve">g: </w:t>
      </w:r>
      <w:r w:rsidRPr="00425030">
        <w:rPr>
          <w:rFonts w:ascii="Times New Roman" w:hAnsi="Times New Roman" w:cs="Times New Roman"/>
          <w:b/>
          <w:bCs/>
          <w:sz w:val="24"/>
          <w:szCs w:val="24"/>
        </w:rPr>
        <w:t xml:space="preserve">A </w:t>
      </w:r>
      <w:r w:rsidR="003E5DA2" w:rsidRPr="00425030">
        <w:rPr>
          <w:rFonts w:ascii="Times New Roman" w:hAnsi="Times New Roman" w:cs="Times New Roman"/>
          <w:b/>
          <w:bCs/>
          <w:sz w:val="24"/>
          <w:szCs w:val="24"/>
        </w:rPr>
        <w:t>systematic r</w:t>
      </w:r>
      <w:r w:rsidRPr="00425030">
        <w:rPr>
          <w:rFonts w:ascii="Times New Roman" w:hAnsi="Times New Roman" w:cs="Times New Roman"/>
          <w:b/>
          <w:bCs/>
          <w:sz w:val="24"/>
          <w:szCs w:val="24"/>
        </w:rPr>
        <w:t>eview</w:t>
      </w:r>
    </w:p>
    <w:p w14:paraId="7D80A4DD" w14:textId="77777777" w:rsidR="007A4968" w:rsidRPr="00425030" w:rsidRDefault="007A4968" w:rsidP="007A4968">
      <w:pPr>
        <w:pStyle w:val="Authornames"/>
        <w:rPr>
          <w:sz w:val="24"/>
          <w:lang w:val="en-US"/>
        </w:rPr>
      </w:pPr>
      <w:r w:rsidRPr="00425030">
        <w:rPr>
          <w:sz w:val="24"/>
          <w:lang w:val="en-US"/>
        </w:rPr>
        <w:t>Yishu Li*, Roger Ingham, and Heather Armstrong</w:t>
      </w:r>
    </w:p>
    <w:p w14:paraId="4B41B197" w14:textId="77777777" w:rsidR="007A4968" w:rsidRPr="00425030" w:rsidRDefault="007A4968" w:rsidP="007A4968">
      <w:pPr>
        <w:pStyle w:val="Affiliation"/>
        <w:rPr>
          <w:lang w:val="en-US"/>
        </w:rPr>
      </w:pPr>
      <w:r w:rsidRPr="00425030">
        <w:rPr>
          <w:lang w:val="en-US"/>
        </w:rPr>
        <w:t>Centre for Sexual Health Research, School of Psychology, University of Southampton, United Kingdom</w:t>
      </w:r>
    </w:p>
    <w:p w14:paraId="2953BAEA" w14:textId="423AD8B9" w:rsidR="001D740C" w:rsidRPr="00425030" w:rsidRDefault="007A4968" w:rsidP="00BA0FCD">
      <w:pPr>
        <w:pStyle w:val="Correspondencedetails"/>
        <w:rPr>
          <w:b/>
          <w:bCs/>
        </w:rPr>
      </w:pPr>
      <w:r w:rsidRPr="00425030">
        <w:rPr>
          <w:lang w:val="en-US"/>
        </w:rPr>
        <w:t xml:space="preserve">*Corresponding author: Email: </w:t>
      </w:r>
      <w:hyperlink r:id="rId8" w:history="1">
        <w:r w:rsidRPr="00425030">
          <w:rPr>
            <w:rStyle w:val="Hyperlink"/>
            <w:lang w:val="en-US"/>
          </w:rPr>
          <w:t>yl6y22@soton.ac.uk</w:t>
        </w:r>
      </w:hyperlink>
      <w:r w:rsidRPr="00425030">
        <w:rPr>
          <w:lang w:val="en-US"/>
        </w:rPr>
        <w:t>.</w:t>
      </w:r>
      <w:r w:rsidR="001D740C" w:rsidRPr="00425030">
        <w:rPr>
          <w:b/>
          <w:bCs/>
        </w:rPr>
        <w:br w:type="page"/>
      </w:r>
    </w:p>
    <w:p w14:paraId="343190C8" w14:textId="45A6C155" w:rsidR="007D39E3" w:rsidRPr="00425030" w:rsidRDefault="007D39E3" w:rsidP="007D39E3">
      <w:pPr>
        <w:spacing w:line="480" w:lineRule="auto"/>
        <w:ind w:left="425"/>
        <w:contextualSpacing/>
        <w:jc w:val="center"/>
        <w:outlineLvl w:val="0"/>
        <w:rPr>
          <w:rFonts w:ascii="Times New Roman" w:hAnsi="Times New Roman" w:cs="Times New Roman"/>
          <w:b/>
          <w:bCs/>
          <w:sz w:val="24"/>
        </w:rPr>
      </w:pPr>
      <w:r w:rsidRPr="00425030">
        <w:rPr>
          <w:rFonts w:ascii="Times New Roman" w:hAnsi="Times New Roman" w:cs="Times New Roman"/>
          <w:b/>
          <w:bCs/>
          <w:sz w:val="24"/>
        </w:rPr>
        <w:lastRenderedPageBreak/>
        <w:t>Abstract</w:t>
      </w:r>
    </w:p>
    <w:p w14:paraId="6C8C1F32" w14:textId="6A305A93" w:rsidR="007D39E3" w:rsidRPr="00425030" w:rsidRDefault="002D2E34" w:rsidP="00BD75BA">
      <w:pPr>
        <w:spacing w:line="480" w:lineRule="auto"/>
        <w:ind w:left="425"/>
        <w:contextualSpacing/>
        <w:jc w:val="both"/>
        <w:rPr>
          <w:rFonts w:ascii="Times New Roman" w:hAnsi="Times New Roman" w:cs="Times New Roman"/>
          <w:sz w:val="24"/>
        </w:rPr>
      </w:pPr>
      <w:r w:rsidRPr="00425030">
        <w:rPr>
          <w:rFonts w:ascii="Times New Roman" w:hAnsi="Times New Roman" w:cs="Times New Roman"/>
          <w:sz w:val="24"/>
        </w:rPr>
        <w:t>The internet has greatly increased the ease of access to pornography and the privacy of its use, accompanied by a notable rise in consumption among young people</w:t>
      </w:r>
      <w:r w:rsidR="007D39E3" w:rsidRPr="00425030">
        <w:rPr>
          <w:rFonts w:ascii="Times New Roman" w:hAnsi="Times New Roman" w:cs="Times New Roman"/>
          <w:sz w:val="24"/>
        </w:rPr>
        <w:t xml:space="preserve">. </w:t>
      </w:r>
      <w:r w:rsidR="00E34BE2" w:rsidRPr="00425030">
        <w:rPr>
          <w:rFonts w:ascii="Times New Roman" w:hAnsi="Times New Roman" w:cs="Times New Roman"/>
          <w:sz w:val="24"/>
        </w:rPr>
        <w:t>This review aimed to systematically review and narratively synthesise quantitative evidence on the prevalence, motivations, and content types of internet pornography use, as well as its associations with multiple domains of psychosexual well-bein</w:t>
      </w:r>
      <w:r w:rsidR="00E34BE2" w:rsidRPr="00425030">
        <w:rPr>
          <w:rFonts w:ascii="Times New Roman" w:hAnsi="Times New Roman" w:cs="Times New Roman" w:hint="eastAsia"/>
          <w:sz w:val="24"/>
        </w:rPr>
        <w:t>g</w:t>
      </w:r>
      <w:r w:rsidR="004F3767" w:rsidRPr="00425030">
        <w:rPr>
          <w:rFonts w:ascii="Times New Roman" w:hAnsi="Times New Roman" w:cs="Times New Roman" w:hint="eastAsia"/>
          <w:sz w:val="24"/>
        </w:rPr>
        <w:t xml:space="preserve">, </w:t>
      </w:r>
      <w:r w:rsidR="009B108C" w:rsidRPr="00425030">
        <w:rPr>
          <w:rFonts w:ascii="Times New Roman" w:hAnsi="Times New Roman" w:cs="Times New Roman"/>
          <w:sz w:val="24"/>
        </w:rPr>
        <w:t>including attitudes and emotions towards use, sexual self-concept, sexual desire and functioning, and compulsive use</w:t>
      </w:r>
      <w:r w:rsidR="004F3767" w:rsidRPr="00425030">
        <w:rPr>
          <w:rFonts w:ascii="Times New Roman" w:hAnsi="Times New Roman" w:cs="Times New Roman" w:hint="eastAsia"/>
          <w:sz w:val="24"/>
        </w:rPr>
        <w:t xml:space="preserve">, </w:t>
      </w:r>
      <w:r w:rsidR="009B108C" w:rsidRPr="00425030">
        <w:rPr>
          <w:rFonts w:ascii="Times New Roman" w:hAnsi="Times New Roman" w:cs="Times New Roman"/>
          <w:sz w:val="24"/>
        </w:rPr>
        <w:t>among individuals aged 16–25 years.</w:t>
      </w:r>
      <w:r w:rsidR="007D39E3" w:rsidRPr="00425030">
        <w:rPr>
          <w:rFonts w:ascii="Times New Roman" w:hAnsi="Times New Roman" w:cs="Times New Roman"/>
          <w:sz w:val="24"/>
        </w:rPr>
        <w:t xml:space="preserve"> Following a pre-registered protocol, we </w:t>
      </w:r>
      <w:r w:rsidR="005844D2" w:rsidRPr="00425030">
        <w:rPr>
          <w:rFonts w:ascii="Times New Roman" w:hAnsi="Times New Roman" w:cs="Times New Roman"/>
          <w:sz w:val="24"/>
        </w:rPr>
        <w:t xml:space="preserve">originally conducted </w:t>
      </w:r>
      <w:r w:rsidR="00BD75BA" w:rsidRPr="00425030">
        <w:rPr>
          <w:rFonts w:ascii="Times New Roman" w:hAnsi="Times New Roman" w:cs="Times New Roman"/>
          <w:sz w:val="24"/>
        </w:rPr>
        <w:t>a systematic search of PubMed, PsycINFO, and Web of Science</w:t>
      </w:r>
      <w:r w:rsidR="00BD75BA" w:rsidRPr="00425030">
        <w:rPr>
          <w:rFonts w:ascii="Times New Roman" w:hAnsi="Times New Roman" w:cs="Times New Roman" w:hint="eastAsia"/>
          <w:sz w:val="24"/>
        </w:rPr>
        <w:t xml:space="preserve"> o</w:t>
      </w:r>
      <w:r w:rsidR="005844D2" w:rsidRPr="00425030">
        <w:rPr>
          <w:rFonts w:ascii="Times New Roman" w:hAnsi="Times New Roman" w:cs="Times New Roman"/>
          <w:sz w:val="24"/>
        </w:rPr>
        <w:t xml:space="preserve">n </w:t>
      </w:r>
      <w:r w:rsidR="00BD75BA" w:rsidRPr="00425030">
        <w:rPr>
          <w:rFonts w:ascii="Times New Roman" w:hAnsi="Times New Roman" w:cs="Times New Roman" w:hint="eastAsia"/>
          <w:sz w:val="24"/>
        </w:rPr>
        <w:t>20</w:t>
      </w:r>
      <w:r w:rsidR="00BD75BA" w:rsidRPr="00425030">
        <w:rPr>
          <w:rFonts w:ascii="Times New Roman" w:hAnsi="Times New Roman" w:cs="Times New Roman" w:hint="eastAsia"/>
          <w:sz w:val="24"/>
          <w:vertAlign w:val="superscript"/>
        </w:rPr>
        <w:t>th</w:t>
      </w:r>
      <w:r w:rsidR="00BD75BA" w:rsidRPr="00425030">
        <w:rPr>
          <w:rFonts w:ascii="Times New Roman" w:hAnsi="Times New Roman" w:cs="Times New Roman" w:hint="eastAsia"/>
          <w:sz w:val="24"/>
        </w:rPr>
        <w:t xml:space="preserve"> </w:t>
      </w:r>
      <w:r w:rsidR="005844D2" w:rsidRPr="00425030">
        <w:rPr>
          <w:rFonts w:ascii="Times New Roman" w:hAnsi="Times New Roman" w:cs="Times New Roman"/>
          <w:sz w:val="24"/>
        </w:rPr>
        <w:t>May 202</w:t>
      </w:r>
      <w:r w:rsidR="00BD75BA" w:rsidRPr="00425030">
        <w:rPr>
          <w:rFonts w:ascii="Times New Roman" w:hAnsi="Times New Roman" w:cs="Times New Roman" w:hint="eastAsia"/>
          <w:sz w:val="24"/>
        </w:rPr>
        <w:t>4</w:t>
      </w:r>
      <w:r w:rsidR="005844D2" w:rsidRPr="00425030">
        <w:rPr>
          <w:rFonts w:ascii="Times New Roman" w:hAnsi="Times New Roman" w:cs="Times New Roman"/>
          <w:sz w:val="24"/>
        </w:rPr>
        <w:t xml:space="preserve"> and updated </w:t>
      </w:r>
      <w:r w:rsidR="00BD75BA" w:rsidRPr="00425030">
        <w:rPr>
          <w:rFonts w:ascii="Times New Roman" w:hAnsi="Times New Roman" w:cs="Times New Roman"/>
          <w:sz w:val="24"/>
        </w:rPr>
        <w:t>on</w:t>
      </w:r>
      <w:r w:rsidR="005844D2" w:rsidRPr="00425030">
        <w:rPr>
          <w:rFonts w:ascii="Times New Roman" w:hAnsi="Times New Roman" w:cs="Times New Roman"/>
          <w:sz w:val="24"/>
        </w:rPr>
        <w:t xml:space="preserve"> </w:t>
      </w:r>
      <w:r w:rsidR="00BD75BA" w:rsidRPr="00425030">
        <w:rPr>
          <w:rFonts w:ascii="Times New Roman" w:hAnsi="Times New Roman" w:cs="Times New Roman" w:hint="eastAsia"/>
          <w:sz w:val="24"/>
        </w:rPr>
        <w:t>24</w:t>
      </w:r>
      <w:r w:rsidR="00BD75BA" w:rsidRPr="00425030">
        <w:rPr>
          <w:rFonts w:ascii="Times New Roman" w:hAnsi="Times New Roman" w:cs="Times New Roman" w:hint="eastAsia"/>
          <w:sz w:val="24"/>
          <w:vertAlign w:val="superscript"/>
        </w:rPr>
        <w:t>th</w:t>
      </w:r>
      <w:r w:rsidR="00BD75BA" w:rsidRPr="00425030">
        <w:rPr>
          <w:rFonts w:ascii="Times New Roman" w:hAnsi="Times New Roman" w:cs="Times New Roman" w:hint="eastAsia"/>
          <w:sz w:val="24"/>
        </w:rPr>
        <w:t xml:space="preserve"> </w:t>
      </w:r>
      <w:r w:rsidR="005844D2" w:rsidRPr="00425030">
        <w:rPr>
          <w:rFonts w:ascii="Times New Roman" w:hAnsi="Times New Roman" w:cs="Times New Roman"/>
          <w:sz w:val="24"/>
        </w:rPr>
        <w:t xml:space="preserve">April 2025 </w:t>
      </w:r>
      <w:r w:rsidR="007D39E3" w:rsidRPr="00425030">
        <w:rPr>
          <w:rFonts w:ascii="Times New Roman" w:hAnsi="Times New Roman" w:cs="Times New Roman"/>
          <w:sz w:val="24"/>
        </w:rPr>
        <w:t xml:space="preserve">for studies published from 1st January 2000 to </w:t>
      </w:r>
      <w:r w:rsidR="00BD75BA" w:rsidRPr="00425030">
        <w:rPr>
          <w:rFonts w:ascii="Times New Roman" w:hAnsi="Times New Roman" w:cs="Times New Roman" w:hint="eastAsia"/>
          <w:sz w:val="24"/>
        </w:rPr>
        <w:t>24</w:t>
      </w:r>
      <w:r w:rsidR="00BD75BA" w:rsidRPr="00425030">
        <w:rPr>
          <w:rFonts w:ascii="Times New Roman" w:hAnsi="Times New Roman" w:cs="Times New Roman" w:hint="eastAsia"/>
          <w:sz w:val="24"/>
          <w:vertAlign w:val="superscript"/>
        </w:rPr>
        <w:t>th</w:t>
      </w:r>
      <w:r w:rsidR="00BD75BA" w:rsidRPr="00425030">
        <w:rPr>
          <w:rFonts w:ascii="Times New Roman" w:hAnsi="Times New Roman" w:cs="Times New Roman" w:hint="eastAsia"/>
          <w:sz w:val="24"/>
        </w:rPr>
        <w:t xml:space="preserve"> </w:t>
      </w:r>
      <w:r w:rsidR="00BD75BA" w:rsidRPr="00425030">
        <w:rPr>
          <w:rFonts w:ascii="Times New Roman" w:hAnsi="Times New Roman" w:cs="Times New Roman"/>
          <w:sz w:val="24"/>
        </w:rPr>
        <w:t>April 2025</w:t>
      </w:r>
      <w:r w:rsidR="007D39E3" w:rsidRPr="00425030">
        <w:rPr>
          <w:rFonts w:ascii="Times New Roman" w:hAnsi="Times New Roman" w:cs="Times New Roman"/>
          <w:sz w:val="24"/>
        </w:rPr>
        <w:t xml:space="preserve"> that reported associations</w:t>
      </w:r>
      <w:r w:rsidR="0046070A" w:rsidRPr="00425030">
        <w:rPr>
          <w:rFonts w:ascii="Times New Roman" w:hAnsi="Times New Roman" w:cs="Times New Roman" w:hint="eastAsia"/>
          <w:sz w:val="24"/>
        </w:rPr>
        <w:t xml:space="preserve">. </w:t>
      </w:r>
      <w:r w:rsidR="0046070A" w:rsidRPr="00425030">
        <w:rPr>
          <w:rFonts w:ascii="Times New Roman" w:hAnsi="Times New Roman" w:cs="Times New Roman"/>
          <w:sz w:val="24"/>
        </w:rPr>
        <w:t>Study quality was assessed</w:t>
      </w:r>
      <w:r w:rsidR="007D39E3" w:rsidRPr="00425030">
        <w:rPr>
          <w:rFonts w:ascii="Times New Roman" w:hAnsi="Times New Roman" w:cs="Times New Roman"/>
          <w:sz w:val="24"/>
        </w:rPr>
        <w:t>.</w:t>
      </w:r>
      <w:r w:rsidR="007F6160" w:rsidRPr="00425030">
        <w:rPr>
          <w:rFonts w:ascii="Times New Roman" w:hAnsi="Times New Roman" w:cs="Times New Roman"/>
          <w:sz w:val="24"/>
        </w:rPr>
        <w:t xml:space="preserve"> </w:t>
      </w:r>
      <w:r w:rsidR="007D39E3" w:rsidRPr="00425030">
        <w:rPr>
          <w:rFonts w:ascii="Times New Roman" w:hAnsi="Times New Roman" w:cs="Times New Roman"/>
          <w:sz w:val="24"/>
        </w:rPr>
        <w:t>Twenty-</w:t>
      </w:r>
      <w:r w:rsidR="0049441D" w:rsidRPr="00425030">
        <w:rPr>
          <w:rFonts w:ascii="Times New Roman" w:hAnsi="Times New Roman" w:cs="Times New Roman"/>
          <w:sz w:val="24"/>
        </w:rPr>
        <w:t>s</w:t>
      </w:r>
      <w:r w:rsidR="00C77796" w:rsidRPr="00425030">
        <w:rPr>
          <w:rFonts w:ascii="Times New Roman" w:hAnsi="Times New Roman" w:cs="Times New Roman" w:hint="eastAsia"/>
          <w:sz w:val="24"/>
        </w:rPr>
        <w:t>even</w:t>
      </w:r>
      <w:r w:rsidR="007D39E3" w:rsidRPr="00425030">
        <w:rPr>
          <w:rFonts w:ascii="Times New Roman" w:hAnsi="Times New Roman" w:cs="Times New Roman"/>
          <w:sz w:val="24"/>
        </w:rPr>
        <w:t xml:space="preserve"> studies (</w:t>
      </w:r>
      <w:r w:rsidR="00C851BA" w:rsidRPr="00425030">
        <w:rPr>
          <w:rFonts w:ascii="Times New Roman" w:hAnsi="Times New Roman" w:cs="Times New Roman"/>
          <w:sz w:val="24"/>
        </w:rPr>
        <w:t>30</w:t>
      </w:r>
      <w:r w:rsidR="007D39E3" w:rsidRPr="00425030">
        <w:rPr>
          <w:rFonts w:ascii="Times New Roman" w:hAnsi="Times New Roman" w:cs="Times New Roman"/>
          <w:sz w:val="24"/>
        </w:rPr>
        <w:t>,</w:t>
      </w:r>
      <w:r w:rsidR="00C851BA" w:rsidRPr="00425030">
        <w:rPr>
          <w:rFonts w:ascii="Times New Roman" w:hAnsi="Times New Roman" w:cs="Times New Roman"/>
          <w:sz w:val="24"/>
        </w:rPr>
        <w:t>023</w:t>
      </w:r>
      <w:r w:rsidR="007D39E3" w:rsidRPr="00425030">
        <w:rPr>
          <w:rFonts w:ascii="Times New Roman" w:hAnsi="Times New Roman" w:cs="Times New Roman"/>
          <w:sz w:val="24"/>
        </w:rPr>
        <w:t xml:space="preserve"> participants) were included in th</w:t>
      </w:r>
      <w:r w:rsidR="00C976A8" w:rsidRPr="00425030">
        <w:rPr>
          <w:rFonts w:ascii="Times New Roman" w:hAnsi="Times New Roman" w:cs="Times New Roman"/>
          <w:sz w:val="24"/>
        </w:rPr>
        <w:t>e</w:t>
      </w:r>
      <w:r w:rsidR="007D39E3" w:rsidRPr="00425030">
        <w:rPr>
          <w:rFonts w:ascii="Times New Roman" w:hAnsi="Times New Roman" w:cs="Times New Roman"/>
          <w:sz w:val="24"/>
        </w:rPr>
        <w:t xml:space="preserve"> systematic review. </w:t>
      </w:r>
      <w:r w:rsidR="003C1487" w:rsidRPr="00425030">
        <w:rPr>
          <w:rFonts w:ascii="Times New Roman" w:hAnsi="Times New Roman" w:cs="Times New Roman" w:hint="eastAsia"/>
          <w:sz w:val="24"/>
        </w:rPr>
        <w:t>M</w:t>
      </w:r>
      <w:r w:rsidR="003C1487" w:rsidRPr="00425030">
        <w:rPr>
          <w:rFonts w:ascii="Times New Roman" w:hAnsi="Times New Roman" w:cs="Times New Roman"/>
          <w:sz w:val="24"/>
        </w:rPr>
        <w:t xml:space="preserve">easurement details were </w:t>
      </w:r>
      <w:r w:rsidR="00D119DE" w:rsidRPr="00425030">
        <w:rPr>
          <w:rFonts w:ascii="Times New Roman" w:hAnsi="Times New Roman" w:cs="Times New Roman" w:hint="eastAsia"/>
          <w:sz w:val="24"/>
        </w:rPr>
        <w:t>reporte</w:t>
      </w:r>
      <w:r w:rsidR="003C1487" w:rsidRPr="00425030">
        <w:rPr>
          <w:rFonts w:ascii="Times New Roman" w:hAnsi="Times New Roman" w:cs="Times New Roman"/>
          <w:sz w:val="24"/>
        </w:rPr>
        <w:t xml:space="preserve">d for the pornography use variables and the psychosexual </w:t>
      </w:r>
      <w:r w:rsidR="00760039" w:rsidRPr="00425030">
        <w:rPr>
          <w:rFonts w:ascii="Times New Roman" w:hAnsi="Times New Roman" w:cs="Times New Roman" w:hint="eastAsia"/>
          <w:sz w:val="24"/>
        </w:rPr>
        <w:t>well-being</w:t>
      </w:r>
      <w:r w:rsidR="003C1487" w:rsidRPr="00425030">
        <w:rPr>
          <w:rFonts w:ascii="Times New Roman" w:hAnsi="Times New Roman" w:cs="Times New Roman"/>
          <w:sz w:val="24"/>
        </w:rPr>
        <w:t xml:space="preserve"> variables</w:t>
      </w:r>
      <w:r w:rsidR="003C1487" w:rsidRPr="00425030">
        <w:rPr>
          <w:rFonts w:ascii="Times New Roman" w:hAnsi="Times New Roman" w:cs="Times New Roman" w:hint="eastAsia"/>
          <w:sz w:val="24"/>
        </w:rPr>
        <w:t>.</w:t>
      </w:r>
      <w:r w:rsidR="00B80B87" w:rsidRPr="00425030">
        <w:rPr>
          <w:rFonts w:ascii="Times New Roman" w:hAnsi="Times New Roman" w:cs="Times New Roman" w:hint="eastAsia"/>
          <w:sz w:val="24"/>
        </w:rPr>
        <w:t xml:space="preserve"> </w:t>
      </w:r>
      <w:r w:rsidR="007D39E3" w:rsidRPr="00425030">
        <w:rPr>
          <w:rFonts w:ascii="Times New Roman" w:hAnsi="Times New Roman" w:cs="Times New Roman"/>
          <w:sz w:val="24"/>
        </w:rPr>
        <w:t xml:space="preserve">The results </w:t>
      </w:r>
      <w:r w:rsidR="00C976A8" w:rsidRPr="00425030">
        <w:rPr>
          <w:rFonts w:ascii="Times New Roman" w:hAnsi="Times New Roman" w:cs="Times New Roman"/>
          <w:sz w:val="24"/>
        </w:rPr>
        <w:t xml:space="preserve">indicate </w:t>
      </w:r>
      <w:r w:rsidR="007D39E3" w:rsidRPr="00425030">
        <w:rPr>
          <w:rFonts w:ascii="Times New Roman" w:hAnsi="Times New Roman" w:cs="Times New Roman"/>
          <w:sz w:val="24"/>
        </w:rPr>
        <w:t xml:space="preserve">that most young people have used internet pornography, with men reporting a higher prevalence </w:t>
      </w:r>
      <w:r w:rsidR="00387C93" w:rsidRPr="00425030">
        <w:rPr>
          <w:rFonts w:ascii="Times New Roman" w:hAnsi="Times New Roman" w:cs="Times New Roman"/>
          <w:sz w:val="24"/>
        </w:rPr>
        <w:t>than</w:t>
      </w:r>
      <w:r w:rsidR="007D39E3" w:rsidRPr="00425030">
        <w:rPr>
          <w:rFonts w:ascii="Times New Roman" w:hAnsi="Times New Roman" w:cs="Times New Roman"/>
          <w:sz w:val="24"/>
        </w:rPr>
        <w:t xml:space="preserve"> women. Additionally, gender differences </w:t>
      </w:r>
      <w:r w:rsidR="00E13AB8" w:rsidRPr="00425030">
        <w:rPr>
          <w:rFonts w:ascii="Times New Roman" w:hAnsi="Times New Roman" w:cs="Times New Roman"/>
          <w:sz w:val="24"/>
        </w:rPr>
        <w:t xml:space="preserve">related to internet pornography </w:t>
      </w:r>
      <w:r w:rsidR="007D39E3" w:rsidRPr="00425030">
        <w:rPr>
          <w:rFonts w:ascii="Times New Roman" w:hAnsi="Times New Roman" w:cs="Times New Roman"/>
          <w:sz w:val="24"/>
        </w:rPr>
        <w:t xml:space="preserve">were found in </w:t>
      </w:r>
      <w:r w:rsidR="00387C93" w:rsidRPr="00425030">
        <w:rPr>
          <w:rFonts w:ascii="Times New Roman" w:hAnsi="Times New Roman" w:cs="Times New Roman"/>
          <w:sz w:val="24"/>
        </w:rPr>
        <w:t xml:space="preserve">reported </w:t>
      </w:r>
      <w:r w:rsidR="007D39E3" w:rsidRPr="00425030">
        <w:rPr>
          <w:rFonts w:ascii="Times New Roman" w:hAnsi="Times New Roman" w:cs="Times New Roman"/>
          <w:sz w:val="24"/>
        </w:rPr>
        <w:t xml:space="preserve">motivation and content types, attitudes and emotions, sexual self-concept, sexual desire and functioning, and compulsive use. </w:t>
      </w:r>
    </w:p>
    <w:p w14:paraId="45DDB178" w14:textId="77777777" w:rsidR="00B80B87" w:rsidRPr="00425030" w:rsidRDefault="00B80B87" w:rsidP="00BD75BA">
      <w:pPr>
        <w:spacing w:line="480" w:lineRule="auto"/>
        <w:ind w:left="425"/>
        <w:contextualSpacing/>
        <w:jc w:val="both"/>
        <w:rPr>
          <w:rFonts w:ascii="Times New Roman" w:hAnsi="Times New Roman" w:cs="Times New Roman"/>
          <w:sz w:val="24"/>
        </w:rPr>
      </w:pPr>
    </w:p>
    <w:p w14:paraId="143B2AA3" w14:textId="3F55C937" w:rsidR="00E1119D" w:rsidRPr="00425030" w:rsidRDefault="007D39E3" w:rsidP="00BA0FCD">
      <w:pPr>
        <w:spacing w:line="480" w:lineRule="auto"/>
        <w:ind w:firstLine="425"/>
        <w:rPr>
          <w:rFonts w:ascii="Times New Roman" w:hAnsi="Times New Roman" w:cs="Times New Roman"/>
          <w:b/>
          <w:bCs/>
        </w:rPr>
      </w:pPr>
      <w:r w:rsidRPr="00425030">
        <w:rPr>
          <w:rFonts w:ascii="Times New Roman" w:hAnsi="Times New Roman" w:cs="Times New Roman"/>
          <w:b/>
          <w:bCs/>
        </w:rPr>
        <w:t xml:space="preserve">Key Words: </w:t>
      </w:r>
      <w:r w:rsidR="00AC43C2" w:rsidRPr="00425030">
        <w:rPr>
          <w:rFonts w:ascii="Times New Roman" w:hAnsi="Times New Roman" w:cs="Times New Roman"/>
          <w:b/>
          <w:bCs/>
        </w:rPr>
        <w:t>sexual satisfaction; sexually explicit media; sexual well-being; internet pornography; young people; gender differences; pornography use motivations; sexu</w:t>
      </w:r>
      <w:r w:rsidR="00AC43C2" w:rsidRPr="00425030">
        <w:rPr>
          <w:rFonts w:ascii="Times New Roman" w:hAnsi="Times New Roman" w:cs="Times New Roman" w:hint="eastAsia"/>
          <w:b/>
          <w:bCs/>
        </w:rPr>
        <w:t>al script</w:t>
      </w:r>
    </w:p>
    <w:p w14:paraId="0AD495D9" w14:textId="6E258D12" w:rsidR="00A41DE5" w:rsidRPr="00425030" w:rsidRDefault="004D0957" w:rsidP="00167280">
      <w:pPr>
        <w:outlineLvl w:val="0"/>
        <w:rPr>
          <w:rFonts w:ascii="Times New Roman" w:hAnsi="Times New Roman" w:cs="Times New Roman"/>
          <w:b/>
          <w:bCs/>
          <w:sz w:val="24"/>
          <w:szCs w:val="24"/>
        </w:rPr>
      </w:pPr>
      <w:r w:rsidRPr="00425030">
        <w:rPr>
          <w:rFonts w:ascii="Times New Roman" w:hAnsi="Times New Roman" w:cs="Times New Roman"/>
          <w:b/>
          <w:bCs/>
          <w:sz w:val="24"/>
          <w:szCs w:val="24"/>
        </w:rPr>
        <w:br w:type="page"/>
      </w:r>
      <w:r w:rsidR="00E47236" w:rsidRPr="00425030">
        <w:rPr>
          <w:rFonts w:ascii="Times New Roman" w:hAnsi="Times New Roman" w:cs="Times New Roman"/>
          <w:b/>
          <w:bCs/>
          <w:sz w:val="24"/>
          <w:szCs w:val="24"/>
        </w:rPr>
        <w:lastRenderedPageBreak/>
        <w:t>Introduction</w:t>
      </w:r>
    </w:p>
    <w:p w14:paraId="5A74C622" w14:textId="363201C5" w:rsidR="00FC2A1C" w:rsidRPr="00425030" w:rsidRDefault="00FC2A1C" w:rsidP="00FC2A1C">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 xml:space="preserve">The rapid advancement of technology and the widespread availability of internet access have significantly increased the consumption of internet pornography, particularly among young people who are especially </w:t>
      </w:r>
      <w:r w:rsidR="0038213C" w:rsidRPr="00425030">
        <w:rPr>
          <w:rFonts w:ascii="Times New Roman" w:hAnsi="Times New Roman" w:cs="Times New Roman"/>
          <w:sz w:val="24"/>
          <w:szCs w:val="24"/>
        </w:rPr>
        <w:t xml:space="preserve">responsive </w:t>
      </w:r>
      <w:r w:rsidRPr="00425030">
        <w:rPr>
          <w:rFonts w:ascii="Times New Roman" w:hAnsi="Times New Roman" w:cs="Times New Roman"/>
          <w:sz w:val="24"/>
          <w:szCs w:val="24"/>
        </w:rPr>
        <w:t>to the influences of digital media, including explicit content</w:t>
      </w:r>
      <w:r w:rsidR="00BB458F" w:rsidRPr="00425030">
        <w:rPr>
          <w:rFonts w:ascii="Times New Roman" w:hAnsi="Times New Roman" w:cs="Times New Roman"/>
          <w:sz w:val="24"/>
          <w:szCs w:val="24"/>
        </w:rPr>
        <w:t xml:space="preserve"> </w:t>
      </w:r>
      <w:r w:rsidR="00633EAC" w:rsidRPr="00425030">
        <w:rPr>
          <w:rFonts w:ascii="Times New Roman" w:hAnsi="Times New Roman" w:cs="Times New Roman"/>
          <w:sz w:val="24"/>
          <w:szCs w:val="24"/>
        </w:rPr>
        <w:fldChar w:fldCharType="begin"/>
      </w:r>
      <w:r w:rsidR="00633EAC" w:rsidRPr="00425030">
        <w:rPr>
          <w:rFonts w:ascii="Times New Roman" w:hAnsi="Times New Roman" w:cs="Times New Roman"/>
          <w:sz w:val="24"/>
          <w:szCs w:val="24"/>
        </w:rPr>
        <w:instrText xml:space="preserve"> ADDIN ZOTERO_ITEM CSL_CITATION {"citationID":"Rr4ZNqTP","properties":{"formattedCitation":"(1\\uc0\\u8211{}3)","plainCitation":"(1–3)","noteIndex":0},"citationItems":[{"id":49,"uris":["http://zotero.org/users/local/8taSo5dG/items/VC78UZP9"],"itemData":{"id":49,"type":"article-journal","abstract":"Highlights\n            \n              \n                \n                  Foster youth use social media to establish and maintain intimate relationships.\n                \n                \n                  Trust plays an integral role in how foster youth interact with others online.\n                \n                \n                  Social media use can result in intimate partner violence and breached privacy.\n                \n                \n                  Foster youth take concrete steps to protect themselves while online.\n                \n                \n                  Parents and staff need further training on how best to support foster youth online.","container-title":"Journal of Adolescence","DOI":"10.1016/j.adolescence.2020.06.005","ISSN":"0140-1971, 1095-9254","issue":"1","journalAbbreviation":"Journal of Adolescence","language":"en","license":"http://onlinelibrary.wiley.com/termsAndConditions#vor","page":"50-57","source":"DOI.org (Crossref)","title":"“The internet is not private”: The role of social media in sexual health among youth in foster care","title-short":"“The internet is not private”","volume":"82","author":[{"family":"Kachingwe","given":"Olivia N."},{"family":"Salerno</w:instrText>
      </w:r>
      <w:r w:rsidR="00633EAC" w:rsidRPr="00425030">
        <w:rPr>
          <w:rFonts w:ascii="Times New Roman" w:hAnsi="Times New Roman" w:cs="Times New Roman" w:hint="eastAsia"/>
          <w:sz w:val="24"/>
          <w:szCs w:val="24"/>
        </w:rPr>
        <w:instrText>","given":"John P."},{"family":"Boekeloo","given":"Bradley O."},{"family":"Fish","given":"Jessica N."},{"family":"Geddings</w:instrText>
      </w:r>
      <w:r w:rsidR="00633EAC" w:rsidRPr="00425030">
        <w:rPr>
          <w:rFonts w:ascii="Times New Roman" w:hAnsi="Times New Roman" w:cs="Times New Roman" w:hint="eastAsia"/>
          <w:sz w:val="24"/>
          <w:szCs w:val="24"/>
        </w:rPr>
        <w:instrText>‐</w:instrText>
      </w:r>
      <w:r w:rsidR="00633EAC" w:rsidRPr="00425030">
        <w:rPr>
          <w:rFonts w:ascii="Times New Roman" w:hAnsi="Times New Roman" w:cs="Times New Roman" w:hint="eastAsia"/>
          <w:sz w:val="24"/>
          <w:szCs w:val="24"/>
        </w:rPr>
        <w:instrText>Hayes","given":"Melanie"},{"family":"Aden","given":"Faduma"},{"family":"Aparicio","given":"Elizabeth M."}],"issued":{"date-parts":[[</w:instrText>
      </w:r>
      <w:r w:rsidR="00633EAC" w:rsidRPr="00425030">
        <w:rPr>
          <w:rFonts w:ascii="Times New Roman" w:hAnsi="Times New Roman" w:cs="Times New Roman"/>
          <w:sz w:val="24"/>
          <w:szCs w:val="24"/>
        </w:rPr>
        <w:instrText xml:space="preserve">"2020",7]]}}},{"id":53,"uris":["http://zotero.org/users/local/8taSo5dG/items/2QBQ73HV"],"itemData":{"id":53,"type":"article-journal","container-title":"JMIR Public Health and Surveillance","DOI":"10.2196/publichealth.7149","ISSN":"2369-2960","issue":"2","journalAbbreviation":"JMIR Public Health Surveill","language":"en","page":"e28","source":"DOI.org (Crossref)","title":"Social Media and Sexual Behavior Among Adolescents: Is there a link?","title-short":"Social Media and Sexual Behavior Among Adolescents","volume":"3","author":[{"family":"Landry","given":"Megan"},{"family":"Turner","given":"Monique"},{"family":"Vyas","given":"Amita"},{"family":"Wood","given":"Susan"}],"issued":{"date-parts":[["2017",5,19]]}}},{"id":108,"uris":["http://zotero.org/users/local/8taSo5dG/items/X886V23R"],"itemData":{"id":108,"type":"article-journal","container-title":"The Journal of Sex Research","DOI":"10.1080/00224499.2021.2024489","ISSN":"0022-4499, 1559-8519","issue":"6","journalAbbreviation":"The Journal of Sex Research","language":"en","page":"799-815","source":"DOI.org (Crossref)","title":"An Intersectional Feminist Analysis of Women’s Experiences of Authenticity in Pornography","volume":"60","author":[{"family":"Tillman","given":"Melvin"},{"family":"Wells","given":"Brooke E."}],"issued":{"date-parts":[["2023",7,24]]}}}],"schema":"https://github.com/citation-style-language/schema/raw/master/csl-citation.json"} </w:instrText>
      </w:r>
      <w:r w:rsidR="00633EAC" w:rsidRPr="00425030">
        <w:rPr>
          <w:rFonts w:ascii="Times New Roman" w:hAnsi="Times New Roman" w:cs="Times New Roman"/>
          <w:sz w:val="24"/>
          <w:szCs w:val="24"/>
        </w:rPr>
        <w:fldChar w:fldCharType="separate"/>
      </w:r>
      <w:r w:rsidR="00E736DC" w:rsidRPr="00425030">
        <w:rPr>
          <w:rFonts w:ascii="Times New Roman" w:hAnsi="Times New Roman" w:cs="Times New Roman"/>
          <w:kern w:val="0"/>
          <w:sz w:val="24"/>
        </w:rPr>
        <w:t>(1–3)</w:t>
      </w:r>
      <w:r w:rsidR="00633EAC" w:rsidRPr="00425030">
        <w:rPr>
          <w:rFonts w:ascii="Times New Roman" w:hAnsi="Times New Roman" w:cs="Times New Roman"/>
          <w:sz w:val="24"/>
          <w:szCs w:val="24"/>
        </w:rPr>
        <w:fldChar w:fldCharType="end"/>
      </w:r>
      <w:r w:rsidRPr="00425030">
        <w:rPr>
          <w:rFonts w:ascii="Times New Roman" w:hAnsi="Times New Roman" w:cs="Times New Roman"/>
          <w:sz w:val="24"/>
          <w:szCs w:val="24"/>
        </w:rPr>
        <w:t xml:space="preserve">. This consumption </w:t>
      </w:r>
      <w:r w:rsidR="005F6CE1" w:rsidRPr="00425030">
        <w:rPr>
          <w:rFonts w:ascii="Times New Roman" w:hAnsi="Times New Roman" w:cs="Times New Roman"/>
          <w:sz w:val="24"/>
          <w:szCs w:val="24"/>
        </w:rPr>
        <w:t xml:space="preserve">is claimed to </w:t>
      </w:r>
      <w:r w:rsidRPr="00425030">
        <w:rPr>
          <w:rFonts w:ascii="Times New Roman" w:hAnsi="Times New Roman" w:cs="Times New Roman"/>
          <w:sz w:val="24"/>
          <w:szCs w:val="24"/>
        </w:rPr>
        <w:t>influence their sexual activities</w:t>
      </w:r>
      <w:r w:rsidR="00340534" w:rsidRPr="00425030">
        <w:rPr>
          <w:rFonts w:ascii="Times New Roman" w:hAnsi="Times New Roman" w:cs="Times New Roman"/>
          <w:sz w:val="24"/>
          <w:szCs w:val="24"/>
        </w:rPr>
        <w:fldChar w:fldCharType="begin"/>
      </w:r>
      <w:r w:rsidR="00340534" w:rsidRPr="00425030">
        <w:rPr>
          <w:rFonts w:ascii="Times New Roman" w:hAnsi="Times New Roman" w:cs="Times New Roman"/>
          <w:sz w:val="24"/>
          <w:szCs w:val="24"/>
        </w:rPr>
        <w:instrText xml:space="preserve"> ADDIN ZOTERO_ITEM CSL_CITATION {"citationID":"jjgXpIBx","properties":{"formattedCitation":"(1,4)","plainCitation":"(1,4)","noteIndex":0},"citationItems":[{"id":49,"uris":["http://zotero.org/users/local/8taSo5dG/items/VC78UZP9"],"itemData":{"id":49,"type":"article-journal","abstract":"Highlights\n            \n              \n                \n                  Foster youth use social media to establish and maintain intimate relationships.\n                \n                \n                  Trust plays an integral role in how foster youth interact with others online.\n                \n                \n                  Social media use can result in intimate partner violence and breached privacy.\n                \n                \n                  Foster youth take concrete steps to protect themselves while online.\n                \n                \n                  Parents and staff need further training on how best to support foster youth online.","container-title":"Journal of Adolescence","DOI":"10.1016/j.adolescence.2020.06.005","ISSN":"0140-1971, 1095-9254","issue":"1","journalAbbreviation":"Journal of Adolescence","language":"en","license":"http://onlinelibrary.wiley.com/termsAndConditions#vor","page":"50-57","source":"DOI.org (Crossref)","title":"“The internet is not private”: The role of social media in sexual health among youth in foster care","title-short":"“The internet is not private”","volume":"82","author":[{"family":"Kachingwe","given":"Olivia N."},{"family":"Salerno","given":"Jo</w:instrText>
      </w:r>
      <w:r w:rsidR="00340534" w:rsidRPr="00425030">
        <w:rPr>
          <w:rFonts w:ascii="Times New Roman" w:hAnsi="Times New Roman" w:cs="Times New Roman" w:hint="eastAsia"/>
          <w:sz w:val="24"/>
          <w:szCs w:val="24"/>
        </w:rPr>
        <w:instrText>hn P."},{"family":"Boekeloo","given":"Bradley O."},{"family":"Fish","given":"Jessica N."},{"family":"Geddings</w:instrText>
      </w:r>
      <w:r w:rsidR="00340534" w:rsidRPr="00425030">
        <w:rPr>
          <w:rFonts w:ascii="Times New Roman" w:hAnsi="Times New Roman" w:cs="Times New Roman" w:hint="eastAsia"/>
          <w:sz w:val="24"/>
          <w:szCs w:val="24"/>
        </w:rPr>
        <w:instrText>‐</w:instrText>
      </w:r>
      <w:r w:rsidR="00340534" w:rsidRPr="00425030">
        <w:rPr>
          <w:rFonts w:ascii="Times New Roman" w:hAnsi="Times New Roman" w:cs="Times New Roman" w:hint="eastAsia"/>
          <w:sz w:val="24"/>
          <w:szCs w:val="24"/>
        </w:rPr>
        <w:instrText>Hayes","given":"Melanie"},{"family":"Aden","given":"Faduma"},{"family":"Aparicio","given":"Elizabeth M."}],"issued":{"date-parts":[["2020",7]]}}}</w:instrText>
      </w:r>
      <w:r w:rsidR="00340534" w:rsidRPr="00425030">
        <w:rPr>
          <w:rFonts w:ascii="Times New Roman" w:hAnsi="Times New Roman" w:cs="Times New Roman"/>
          <w:sz w:val="24"/>
          <w:szCs w:val="24"/>
        </w:rPr>
        <w:instrText xml:space="preserve">,{"id":8,"uris":["http://zotero.org/users/local/8taSo5dG/items/2NNP4VAY"],"itemData":{"id":8,"type":"article-journal","container-title":"Psychology of Popular Media","DOI":"10.1037/ppm0000393","ISSN":"2689-6575, 2689-6567","issue":"2","journalAbbreviation":"Psychology of Popular Media","language":"en","page":"159-172","source":"DOI.org (Crossref)","title":"Pressure, preoccupation, and porn: The relationship between internet pornography, gendered attitudes, and sexual coercion in young adults.","title-short":"Pressure, preoccupation, and porn","volume":"12","author":[{"family":"Bernstein","given":"Shireen"},{"family":"Warburton","given":"Wayne"},{"family":"Bussey","given":"Kay"},{"family":"Sweller","given":"Naomi"}],"issued":{"date-parts":[["2023",4]]}}}],"schema":"https://github.com/citation-style-language/schema/raw/master/csl-citation.json"} </w:instrText>
      </w:r>
      <w:r w:rsidR="00340534" w:rsidRPr="00425030">
        <w:rPr>
          <w:rFonts w:ascii="Times New Roman" w:hAnsi="Times New Roman" w:cs="Times New Roman"/>
          <w:sz w:val="24"/>
          <w:szCs w:val="24"/>
        </w:rPr>
        <w:fldChar w:fldCharType="separate"/>
      </w:r>
      <w:r w:rsidR="00E736DC" w:rsidRPr="00425030">
        <w:rPr>
          <w:rFonts w:ascii="Times New Roman" w:hAnsi="Times New Roman" w:cs="Times New Roman"/>
          <w:sz w:val="24"/>
        </w:rPr>
        <w:t>(1,4)</w:t>
      </w:r>
      <w:r w:rsidR="00340534" w:rsidRPr="00425030">
        <w:rPr>
          <w:rFonts w:ascii="Times New Roman" w:hAnsi="Times New Roman" w:cs="Times New Roman"/>
          <w:sz w:val="24"/>
          <w:szCs w:val="24"/>
        </w:rPr>
        <w:fldChar w:fldCharType="end"/>
      </w:r>
      <w:r w:rsidRPr="00425030">
        <w:rPr>
          <w:rFonts w:ascii="Times New Roman" w:hAnsi="Times New Roman" w:cs="Times New Roman"/>
          <w:sz w:val="24"/>
          <w:szCs w:val="24"/>
          <w:lang w:val="en-US"/>
        </w:rPr>
        <w:t xml:space="preserve"> </w:t>
      </w:r>
      <w:r w:rsidRPr="00425030">
        <w:rPr>
          <w:rFonts w:ascii="Times New Roman" w:hAnsi="Times New Roman" w:cs="Times New Roman"/>
          <w:sz w:val="24"/>
          <w:szCs w:val="24"/>
        </w:rPr>
        <w:t>and psychological well-being</w:t>
      </w:r>
      <w:r w:rsidR="00340534" w:rsidRPr="00425030">
        <w:rPr>
          <w:rFonts w:ascii="Times New Roman" w:hAnsi="Times New Roman" w:cs="Times New Roman"/>
          <w:sz w:val="24"/>
          <w:szCs w:val="24"/>
        </w:rPr>
        <w:fldChar w:fldCharType="begin"/>
      </w:r>
      <w:r w:rsidR="00340534" w:rsidRPr="00425030">
        <w:rPr>
          <w:rFonts w:ascii="Times New Roman" w:hAnsi="Times New Roman" w:cs="Times New Roman"/>
          <w:sz w:val="24"/>
          <w:szCs w:val="24"/>
        </w:rPr>
        <w:instrText xml:space="preserve"> ADDIN ZOTERO_ITEM CSL_CITATION {"citationID":"IyPuQNLY","properties":{"formattedCitation":"(5,6)","plainCitation":"(5,6)","noteIndex":0},"citationItems":[{"id":23,"uris":["http://zotero.org/users/local/8taSo5dG/items/H98VFJCZ"],"itemData":{"id":23,"type":"article-journal","abstract":"Abstract\n            Research indicates that men and women have different preferences and patterns of sexual behavior and the use of pornographic content. It is commonly found that men use porn more frequently. A recent study found sex differences in motivations behind porn use. Authors speculated that different motivations might lead to different outcomes. The presented study aimed to compare sex differences in the associations between pornography use, sexual satisfaction, and occurrence of psychological symptoms between high and low pornography users sampled from the general population. A sample of 179 participants between the ages of 18 to 37 completed the questionnaire containing questions about demographic data, manner, and frequency of porn use and two psychometric scales: the General Functioning Scale GFQ-58 (assessing broad psychological symptoms) and the Sexual Satisfaction Scale SSC. In general, females in the study obtained higher scores on the General Functioning Scale, presenting more psychological symptoms. Still, when considering the frequency and manner of porn use, it is men in which increased porn use was found to be associated with psychological symptoms. Presented data provide evidence that men and women might have different motivations, leading to varying outcomes of porn use. This further supports the hypothesis that it is not porn that is inherently harmful, but rather why and how you use it.","container-title":"Sexuality &amp; Culture","DOI":"10.1007/s12119-023-10072-4","ISSN":"1095-5143, 1936-4822","issue":"4","journalAbbreviation":"Sexuality &amp; Culture","language":"en","page":"1442-1455","source":"DOI.org (Crossref)","title":"Sex Differences in Sexual Satisfaction and Psychological Symptoms in Young Adult Pornography Users","volume":"27","author":[{"family":"Czajeczny","given":"Dominik"},{"family":"Aurast","given":"Zuzanna"},{"family":"Godlewska","given":"Karolina"},{"family":"Mojs","given":"Ewa"}],"issued":{"date-parts":[["2023",8]]}}},{"id":134,"uris":["http://zotero.org/users/local/8taSo5dG/items/4BNS8GVQ"],"itemData":{"id":134,"type":"article-journal","container-title":"The Journal of Sex Research","DOI":"10.1080/00224499.2018.1541440","ISSN":"0022-4499, 1559-8519","issue":"1","journalAbbreviation":"The Journal of Sex Research","language":"en","page":"77-91","source":"DOI.org (Crossref)","title":"Behind Closed Doors: Individual and Joint Pornography Use Among Romantic Couples","title-short":"Behind Closed Doors","volume":"57","author":[{"family":"Willoughby","given":"Brian J."},{"family":"Leonhardt","given":"Nathan D."}],"issued":{"date-parts":[["2020",1,2]]}}}],"schema":"https://github.com/citation-style-language/schema/raw/master/csl-citation.json"} </w:instrText>
      </w:r>
      <w:r w:rsidR="00340534" w:rsidRPr="00425030">
        <w:rPr>
          <w:rFonts w:ascii="Times New Roman" w:hAnsi="Times New Roman" w:cs="Times New Roman"/>
          <w:sz w:val="24"/>
          <w:szCs w:val="24"/>
        </w:rPr>
        <w:fldChar w:fldCharType="separate"/>
      </w:r>
      <w:r w:rsidR="00E736DC" w:rsidRPr="00425030">
        <w:rPr>
          <w:rFonts w:ascii="Times New Roman" w:hAnsi="Times New Roman" w:cs="Times New Roman"/>
          <w:sz w:val="24"/>
        </w:rPr>
        <w:t>(5,6)</w:t>
      </w:r>
      <w:r w:rsidR="00340534" w:rsidRPr="00425030">
        <w:rPr>
          <w:rFonts w:ascii="Times New Roman" w:hAnsi="Times New Roman" w:cs="Times New Roman"/>
          <w:sz w:val="24"/>
          <w:szCs w:val="24"/>
        </w:rPr>
        <w:fldChar w:fldCharType="end"/>
      </w:r>
      <w:r w:rsidRPr="00425030">
        <w:rPr>
          <w:rFonts w:ascii="Times New Roman" w:hAnsi="Times New Roman" w:cs="Times New Roman"/>
          <w:sz w:val="24"/>
          <w:szCs w:val="24"/>
        </w:rPr>
        <w:t>. Previous studies, however, have largely overlooked pornography-related psychosexual factors such as sexual satisfaction, shame, and pleasure. Most prior reviews have predominantly focused on the negative influences of pornography use</w:t>
      </w:r>
      <w:r w:rsidR="00DE5A4E" w:rsidRPr="00425030">
        <w:rPr>
          <w:rStyle w:val="FootnoteReference"/>
        </w:rPr>
        <w:footnoteReference w:id="1"/>
      </w:r>
      <w:r w:rsidRPr="00425030">
        <w:rPr>
          <w:rFonts w:ascii="Times New Roman" w:hAnsi="Times New Roman" w:cs="Times New Roman"/>
          <w:sz w:val="24"/>
          <w:szCs w:val="24"/>
        </w:rPr>
        <w:t xml:space="preserve"> on sexual behaviours and physical health, including sexual callousness, addiction, violence, and higher-risk behaviours</w:t>
      </w:r>
      <w:r w:rsidR="00075C01" w:rsidRPr="00425030">
        <w:rPr>
          <w:rFonts w:ascii="Times New Roman" w:hAnsi="Times New Roman" w:cs="Times New Roman" w:hint="eastAsia"/>
          <w:sz w:val="24"/>
          <w:szCs w:val="24"/>
        </w:rPr>
        <w:t xml:space="preserve"> </w:t>
      </w:r>
      <w:r w:rsidR="00075C01" w:rsidRPr="00425030">
        <w:rPr>
          <w:rFonts w:ascii="Times New Roman" w:hAnsi="Times New Roman" w:cs="Times New Roman"/>
          <w:sz w:val="24"/>
          <w:szCs w:val="24"/>
        </w:rPr>
        <w:fldChar w:fldCharType="begin"/>
      </w:r>
      <w:r w:rsidR="00075C01" w:rsidRPr="00425030">
        <w:rPr>
          <w:rFonts w:ascii="Times New Roman" w:hAnsi="Times New Roman" w:cs="Times New Roman"/>
          <w:sz w:val="24"/>
          <w:szCs w:val="24"/>
        </w:rPr>
        <w:instrText xml:space="preserve"> ADDIN ZOTERO_ITEM CSL_CITATION {"citationID":"ClypA9Qh","properties":{"formattedCitation":"(7\\uc0\\u8211{}9)","plainCitation":"(7–9)","noteIndex":0},"citationItems":[{"id":5,"uris":["http://zotero.org/users/local/8taSo5dG/items/PMYNWTWU"],"itemData":{"id":5,"type":"article-journal","abstract":"Abstract\n            \n              Introduction\n              Pornography consumption has increased exponentially in recent decades. Most studies conducted so far are focused on adult samples (typically, between 18 and 30 years old), limiting the generalizability of their results. This study aims to create a taxonomy that groups various pornographic contents and thus explore different aspects of its use (e.g., preference for different pornographic content, excessive and problematic use) in people at different life stages.\n            \n            \n              Methods\n              \n                Between 2016 and 2019, 8,040 individuals (71.3% men) between 12 and 85 years old (\n                M\n                 = 33.25,\n                SD\n                 = 14.31) completed a battery that explores pathological and non-pathological pornography use. Participants were distributed into five age groups (&lt; 18 years old, between 18–25, 26–40, 41–60, and &gt; 60) to perform the different analyses (ANOVA and chi-square tests for the differences between the groups, EFA for the analyses of categories of pornographic content, and hierarchical linear regressions to identify the factors related to problematic use).\n              \n            \n            \n              Results\n              Pornography use was highly prevalent (&gt; 85%) in all age groups. Using a data-driven approach, we found that the pornographic content explored in this research can be classified within four categories. Using this taxonomy, we found differences according to the age for most of the pornographic content explored (e.g., sexual intercourse with opposite-sex partners [71.6–84.5% in males and 70.2–89.5% in females]). Finally, we found that age conditions the way in which preference for different pornographic content increases the risk of excessive and problematic use.\n            \n            \n              Conclusions\n              Pornography consumption is frequent in different age groups, although it varies depending on age and content. In addition, some particular pornographic contents were identified that increase the risk of developing an addiction in different developmental stages.\n            \n            \n              Policy Implications\n              This study provides a preliminary foundation for identifying the unique characteristics of pornography use in different age groups as well as content related to increased problematic use.","container-title":"Sexuality Research and Social Policy","DOI":"10.1007/s13178-022-00720-z","ISSN":"1868-9884, 1553-6610","issue":"2","journalAbbreviation":"Sex Res Soc Policy","language":"en","page":"766-779","source":"DOI.org (Crossref)","title":"Pornography Consumption in People of Different Age Groups: an Analysis Based on Gender, Contents, and Consequences","title-short":"Pornography Consumption in People of Different Age Groups","volume":"20","author":[{"family":"Ballester-Arnal","given":"Rafael"},{"family":"García-Barba","given":"Marta"},{"family":"Castro-Calvo","given":"Jesús"},{"family":"Giménez-García","given":"Cristina"},{"family":"Gil-Llario","given":"Maria Dolores"}],"issued":{"date-parts":[["2023",6]]}}},{"id":72,"uris":["http://zotero.org/users/local/8taSo5dG/items/RTERHHUP"],"itemData":{"id":72,"type":"article-journal","abstract":"Background\n              Formative experiences in adolescence lay the foundation for healthy and pleasurable romantic and sexual relationships. Exposure to pornography may affect these experiences.\n            \n            \n              Objective\n              We aimed to synthesize evidence published in the past decade on the relationship between exposure to pornography and sexual behavior (earlier age of first sex [&lt;16 years], condomless sex, past-year multiple partners [&gt;1], lifetime multiple partners [&gt;1], group sex, sexual aggression including forced sex, paid sex, teenage pregnancy, and history of sexually transmitted infection) in adolescents aged between 10 and 19 years.\n            \n            \n              Methods\n              We identified 19 eligible studies by searching MEDLINE, PsycINFO, Cochrane, CINAHL, Embase, and Web of Science databases from January 2010 to November 2022.\n            \n            \n              Results\n              Out of 8 studies that assessed earlier age of first sex, 5 studies, including 1 longitudinal study, found a statistically significant association with exposure to pornography. Given that most studies were cross-sectional or had substantial limitations, causal inference could not be made. Also, exposure to pornography was not measured consistently. The evidence was conflicting or insufficient to draw any conclusions regarding other outcomes.\n            \n            \n              Conclusions\n              More quantitative research is needed to elucidate the association between pornography exposure and sexual behavior, and sex education should adopt evidence-based approaches to minimize the potential harms from pornography.\n            \n            \n              Trial Registration\n              PROSPERO International Prospective Register of Systematic Reviews CRD42021227390; https://www.crd.york.ac.uk/prospero/display_record.php?RecordID=227390","container-title":"Journal of Medical Internet Research","DOI":"10.2196/43116","ISSN":"1438-8871","journalAbbreviation":"J Med Internet Res","language":"en","page":"e43116","source":"DOI.org (Crossref)","title":"Exposure to Pornography and Adolescent Sexual Behavior: Systematic Review","title-short":"Exposure to Pornography and Adolescent Sexual Behavior","volume":"25","author":[{"family":"Pathmendra","given":"Pranujan"},{"family":"Raggatt","given":"Michelle"},{"family":"Lim","given":"Megan Sc"},{"family":"Marino","given":"Jennifer L"},{"family":"Skinner","given":"S Rachel"}],"issued":{"date-parts":[["2023",2,28]]}}},{"id":147,"uris":["http://zotero.org/users/local/8taSo5dG/items/F2KFRQI5"],"itemData":{"id":147,"type":"article-journal","container-title":"Journal of Adolescent Health","DOI":"10.1016/S1054-139X(00)00137-3","ISSN":"1054139X","issue":"2","journalAbbreviation":"Journal of Adolescent Health","language":"en","license":"https://www.elsevier.com/tdm/userlicense/1.0/","page":"41-44","source":"DOI.org (Crossref)","title":"Influence of unrestrained access to erotica on adolescents’ and young adults’ dispositions toward sexuality","volume":"27","author":[{"family":"Zillmann","given":"Dolf"}],"issued":{"date-parts":[["2000",8]]}}}],"schema":"https://github.com/citation-style-language/schema/raw/master/csl-citation.json"} </w:instrText>
      </w:r>
      <w:r w:rsidR="00075C01" w:rsidRPr="00425030">
        <w:rPr>
          <w:rFonts w:ascii="Times New Roman" w:hAnsi="Times New Roman" w:cs="Times New Roman"/>
          <w:sz w:val="24"/>
          <w:szCs w:val="24"/>
        </w:rPr>
        <w:fldChar w:fldCharType="separate"/>
      </w:r>
      <w:r w:rsidR="00E736DC" w:rsidRPr="00425030">
        <w:rPr>
          <w:rFonts w:ascii="Times New Roman" w:hAnsi="Times New Roman" w:cs="Times New Roman"/>
          <w:kern w:val="0"/>
          <w:sz w:val="24"/>
        </w:rPr>
        <w:t>(7–9)</w:t>
      </w:r>
      <w:r w:rsidR="00075C01" w:rsidRPr="00425030">
        <w:rPr>
          <w:rFonts w:ascii="Times New Roman" w:hAnsi="Times New Roman" w:cs="Times New Roman"/>
          <w:sz w:val="24"/>
          <w:szCs w:val="24"/>
        </w:rPr>
        <w:fldChar w:fldCharType="end"/>
      </w:r>
      <w:r w:rsidRPr="00425030">
        <w:rPr>
          <w:rFonts w:ascii="Times New Roman" w:hAnsi="Times New Roman" w:cs="Times New Roman"/>
          <w:sz w:val="24"/>
          <w:szCs w:val="24"/>
        </w:rPr>
        <w:t>.</w:t>
      </w:r>
      <w:r w:rsidR="00BC7ABF" w:rsidRPr="00425030">
        <w:rPr>
          <w:rFonts w:ascii="Times New Roman" w:hAnsi="Times New Roman" w:cs="Times New Roman" w:hint="eastAsia"/>
          <w:sz w:val="24"/>
          <w:szCs w:val="24"/>
        </w:rPr>
        <w:t xml:space="preserve"> </w:t>
      </w:r>
      <w:r w:rsidR="00BC7ABF" w:rsidRPr="00425030">
        <w:rPr>
          <w:rFonts w:ascii="Times New Roman" w:hAnsi="Times New Roman" w:cs="Times New Roman"/>
          <w:sz w:val="24"/>
          <w:szCs w:val="24"/>
        </w:rPr>
        <w:t>A thorough understanding of the associations between internet pornography use and psychosexual well-being is essential, not only for developing effective sexual education programmes</w:t>
      </w:r>
      <w:r w:rsidR="00075C01" w:rsidRPr="00425030">
        <w:rPr>
          <w:rFonts w:ascii="Times New Roman" w:hAnsi="Times New Roman" w:cs="Times New Roman" w:hint="eastAsia"/>
          <w:sz w:val="24"/>
          <w:szCs w:val="24"/>
        </w:rPr>
        <w:t xml:space="preserve"> </w:t>
      </w:r>
      <w:r w:rsidR="00075C01" w:rsidRPr="00425030">
        <w:rPr>
          <w:rFonts w:ascii="Times New Roman" w:hAnsi="Times New Roman" w:cs="Times New Roman"/>
          <w:sz w:val="24"/>
          <w:szCs w:val="24"/>
        </w:rPr>
        <w:fldChar w:fldCharType="begin"/>
      </w:r>
      <w:r w:rsidR="00075C01" w:rsidRPr="00425030">
        <w:rPr>
          <w:rFonts w:ascii="Times New Roman" w:hAnsi="Times New Roman" w:cs="Times New Roman"/>
          <w:sz w:val="24"/>
          <w:szCs w:val="24"/>
        </w:rPr>
        <w:instrText xml:space="preserve"> ADDIN ZOTERO_ITEM CSL_CITATION {"citationID":"3QJZ5W9U","properties":{"formattedCitation":"(10)","plainCitation":"(10)","noteIndex":0},"citationItems":[{"id":16,"uris":["http://zotero.org/users/local/8taSo5dG/items/5DI5JHKR"],"itemData":{"id":16,"type":"article-journal","container-title":"Porn Studies","DOI":"10.1080/23268743.2023.2174173","ISSN":"2326-8743, 2326-8751","issue":"1","journalAbbreviation":"Porn Studies","language":"en","page":"32-39","source":"DOI.org (Crossref)","title":"Porn literacy and young people’s digital cultures","volume":"11","author":[{"family":"Byron","given":"Paul"}],"issued":{"date-parts":[["2024",1,2]]}}}],"schema":"https://github.com/citation-style-language/schema/raw/master/csl-citation.json"} </w:instrText>
      </w:r>
      <w:r w:rsidR="00075C01" w:rsidRPr="00425030">
        <w:rPr>
          <w:rFonts w:ascii="Times New Roman" w:hAnsi="Times New Roman" w:cs="Times New Roman"/>
          <w:sz w:val="24"/>
          <w:szCs w:val="24"/>
        </w:rPr>
        <w:fldChar w:fldCharType="separate"/>
      </w:r>
      <w:r w:rsidR="00E736DC" w:rsidRPr="00425030">
        <w:rPr>
          <w:rFonts w:ascii="Times New Roman" w:hAnsi="Times New Roman" w:cs="Times New Roman"/>
          <w:sz w:val="24"/>
        </w:rPr>
        <w:t>(10)</w:t>
      </w:r>
      <w:r w:rsidR="00075C01" w:rsidRPr="00425030">
        <w:rPr>
          <w:rFonts w:ascii="Times New Roman" w:hAnsi="Times New Roman" w:cs="Times New Roman"/>
          <w:sz w:val="24"/>
          <w:szCs w:val="24"/>
        </w:rPr>
        <w:fldChar w:fldCharType="end"/>
      </w:r>
      <w:r w:rsidR="00BC7ABF" w:rsidRPr="00425030">
        <w:rPr>
          <w:rFonts w:ascii="Times New Roman" w:hAnsi="Times New Roman" w:cs="Times New Roman"/>
          <w:sz w:val="24"/>
          <w:szCs w:val="24"/>
        </w:rPr>
        <w:t xml:space="preserve"> but also for informing public health strategies, guiding clinical and counselling practices, and contributing to broader discussions on sexual rights and </w:t>
      </w:r>
      <w:r w:rsidR="005E31A1" w:rsidRPr="00425030">
        <w:rPr>
          <w:rFonts w:ascii="Times New Roman" w:hAnsi="Times New Roman" w:cs="Times New Roman"/>
          <w:sz w:val="24"/>
          <w:szCs w:val="24"/>
        </w:rPr>
        <w:t>well-being</w:t>
      </w:r>
      <w:r w:rsidR="00BC7ABF" w:rsidRPr="00425030">
        <w:rPr>
          <w:rFonts w:ascii="Times New Roman" w:hAnsi="Times New Roman" w:cs="Times New Roman"/>
          <w:sz w:val="24"/>
          <w:szCs w:val="24"/>
        </w:rPr>
        <w:t>. Moreover, investigating potential gender differences in these associations could address research gender biases in this field, such as the historical over-representation of male participants, limited analysis of female and gender-diverse experiences, and the frequent treatment of gender as a control variable rather than a focus of inquiry, thereby informing more targeted and effective interventions.</w:t>
      </w:r>
    </w:p>
    <w:p w14:paraId="4CE1DC4B" w14:textId="77777777" w:rsidR="00FC2A1C" w:rsidRPr="00425030" w:rsidRDefault="00FC2A1C" w:rsidP="0083518B">
      <w:pPr>
        <w:spacing w:line="480" w:lineRule="auto"/>
        <w:outlineLvl w:val="1"/>
        <w:rPr>
          <w:rFonts w:ascii="Times New Roman" w:eastAsia="Times New Roman" w:hAnsi="Times New Roman" w:cs="Times New Roman"/>
          <w:b/>
          <w:bCs/>
          <w:kern w:val="0"/>
          <w:sz w:val="24"/>
          <w:szCs w:val="24"/>
          <w14:ligatures w14:val="none"/>
        </w:rPr>
      </w:pPr>
      <w:r w:rsidRPr="00425030">
        <w:rPr>
          <w:rFonts w:ascii="Times New Roman" w:hAnsi="Times New Roman" w:cs="Times New Roman"/>
          <w:b/>
          <w:bCs/>
          <w:sz w:val="24"/>
          <w:szCs w:val="24"/>
        </w:rPr>
        <w:t>Young People and Internet Pornography</w:t>
      </w:r>
    </w:p>
    <w:p w14:paraId="0FCD1033" w14:textId="56ECF951" w:rsidR="00FC2A1C" w:rsidRPr="00425030" w:rsidRDefault="00FC2A1C" w:rsidP="00FC2A1C">
      <w:pPr>
        <w:spacing w:before="100" w:beforeAutospacing="1" w:after="100" w:afterAutospacing="1" w:line="480" w:lineRule="auto"/>
        <w:ind w:firstLine="720"/>
        <w:rPr>
          <w:rFonts w:ascii="Times New Roman" w:eastAsia="Times New Roman" w:hAnsi="Times New Roman" w:cs="Times New Roman"/>
          <w:kern w:val="0"/>
          <w:sz w:val="24"/>
          <w:szCs w:val="24"/>
          <w14:ligatures w14:val="none"/>
        </w:rPr>
      </w:pPr>
      <w:r w:rsidRPr="00425030">
        <w:rPr>
          <w:rFonts w:ascii="Times New Roman" w:eastAsia="Times New Roman" w:hAnsi="Times New Roman" w:cs="Times New Roman"/>
          <w:kern w:val="0"/>
          <w:sz w:val="24"/>
          <w:szCs w:val="24"/>
          <w14:ligatures w14:val="none"/>
        </w:rPr>
        <w:t>The internet has transformed many aspects of modern life, including the way young people access and consume sexual content</w:t>
      </w:r>
      <w:r w:rsidR="005811DA" w:rsidRPr="00425030">
        <w:rPr>
          <w:rFonts w:ascii="Times New Roman" w:hAnsi="Times New Roman" w:cs="Times New Roman" w:hint="eastAsia"/>
          <w:kern w:val="0"/>
          <w:sz w:val="24"/>
          <w:szCs w:val="24"/>
          <w14:ligatures w14:val="none"/>
        </w:rPr>
        <w:t xml:space="preserve"> </w:t>
      </w:r>
      <w:r w:rsidR="005811DA" w:rsidRPr="00425030">
        <w:rPr>
          <w:rFonts w:ascii="Times New Roman" w:hAnsi="Times New Roman" w:cs="Times New Roman"/>
          <w:kern w:val="0"/>
          <w:sz w:val="24"/>
          <w:szCs w:val="24"/>
          <w14:ligatures w14:val="none"/>
        </w:rPr>
        <w:fldChar w:fldCharType="begin"/>
      </w:r>
      <w:r w:rsidR="005811DA" w:rsidRPr="00425030">
        <w:rPr>
          <w:rFonts w:ascii="Times New Roman" w:hAnsi="Times New Roman" w:cs="Times New Roman"/>
          <w:kern w:val="0"/>
          <w:sz w:val="24"/>
          <w:szCs w:val="24"/>
          <w14:ligatures w14:val="none"/>
        </w:rPr>
        <w:instrText xml:space="preserve"> ADDIN ZOTERO_ITEM CSL_CITATION {"citationID":"jxYH6vtF","properties":{"formattedCitation":"(11,12)","plainCitation":"(11,12)","noteIndex":0},"citationItems":[{"id":69,"uris":["http://zotero.org/users/local/8taSo5dG/items/SYPUG69H"],"itemData":{"id":69,"type":"article-journal","container-title":"Sexual Addiction &amp; Compulsivity","DOI":"10.1080/10720162.2012.660431","ISSN":"1072-0162, 1532-5318","issue":"1-2","journalAbbreviation":"Sexual Addiction &amp; Compulsivity","language":"en","page":"99-122","source":"DOI.org (Crossref)","title":"The Impact of Internet Pornography on Adolescents: A Review of the Research","title-short":"The Impact of Internet Pornography on Adolescents","volume":"19","author":[{"family":"Owens","given":"Eric W."},{"family":"Behun","given":"Richard J."},{"family":"Manning","given":"Jill C."},{"family":"Reid","given":"Rory C."}],"issued":{"date-parts":[["2012",1]]}}},{"id":74,"uris":["http://zotero.org/users/local/8taSo5dG/items/I56TK2PT"],"itemData":{"id":74,"type":"article-journal","container-title":"Human Communication Research","DOI":"10.1111/j.1468-2958.2009.01343.x","ISSN":"03603989, 14682958","issue":"2","language":"en","license":"http://doi.wiley.com/10.1002/tdm_license_1.1","page":"171-194","source":"DOI.org (Crossref)","title":"Adolescents’ Exposure to Sexually Explicit Internet Material and Sexual Satisfaction: A Longitudinal Study","title-short":"Adolescents’ Exposure to Sexually Explicit Internet Material and Sexual Satisfaction","volume":"35","author":[{"family":"Peter","given":"Jochen"},{"family":"Valkenburg","given":"Patti M."}],"issued":{"date-parts":[["2009",4]]}}}],"schema":"https://github.com/citation-style-language/schema/raw/master/csl-citation.json"} </w:instrText>
      </w:r>
      <w:r w:rsidR="005811DA" w:rsidRPr="00425030">
        <w:rPr>
          <w:rFonts w:ascii="Times New Roman" w:hAnsi="Times New Roman" w:cs="Times New Roman"/>
          <w:kern w:val="0"/>
          <w:sz w:val="24"/>
          <w:szCs w:val="24"/>
          <w14:ligatures w14:val="none"/>
        </w:rPr>
        <w:fldChar w:fldCharType="separate"/>
      </w:r>
      <w:r w:rsidR="00E736DC" w:rsidRPr="00425030">
        <w:rPr>
          <w:rFonts w:ascii="Times New Roman" w:hAnsi="Times New Roman" w:cs="Times New Roman"/>
          <w:sz w:val="24"/>
        </w:rPr>
        <w:t>(11,12)</w:t>
      </w:r>
      <w:r w:rsidR="005811DA" w:rsidRPr="00425030">
        <w:rPr>
          <w:rFonts w:ascii="Times New Roman" w:hAnsi="Times New Roman" w:cs="Times New Roman"/>
          <w:kern w:val="0"/>
          <w:sz w:val="24"/>
          <w:szCs w:val="24"/>
          <w14:ligatures w14:val="none"/>
        </w:rPr>
        <w:fldChar w:fldCharType="end"/>
      </w:r>
      <w:r w:rsidRPr="00425030">
        <w:rPr>
          <w:rFonts w:ascii="Times New Roman" w:eastAsia="Times New Roman" w:hAnsi="Times New Roman" w:cs="Times New Roman"/>
          <w:kern w:val="0"/>
          <w:sz w:val="24"/>
          <w:szCs w:val="24"/>
          <w14:ligatures w14:val="none"/>
        </w:rPr>
        <w:t>. Studies suggest that</w:t>
      </w:r>
      <w:r w:rsidR="0024159D" w:rsidRPr="00425030">
        <w:rPr>
          <w:rFonts w:ascii="Times New Roman" w:eastAsia="Times New Roman" w:hAnsi="Times New Roman" w:cs="Times New Roman"/>
          <w:kern w:val="0"/>
          <w:sz w:val="24"/>
          <w:szCs w:val="24"/>
          <w14:ligatures w14:val="none"/>
        </w:rPr>
        <w:t>,</w:t>
      </w:r>
      <w:r w:rsidRPr="00425030">
        <w:rPr>
          <w:rFonts w:ascii="Times New Roman" w:eastAsia="Times New Roman" w:hAnsi="Times New Roman" w:cs="Times New Roman"/>
          <w:kern w:val="0"/>
          <w:sz w:val="24"/>
          <w:szCs w:val="24"/>
          <w14:ligatures w14:val="none"/>
        </w:rPr>
        <w:t xml:space="preserve"> by the age of 18, the </w:t>
      </w:r>
      <w:r w:rsidRPr="00425030">
        <w:rPr>
          <w:rFonts w:ascii="Times New Roman" w:eastAsia="Times New Roman" w:hAnsi="Times New Roman" w:cs="Times New Roman"/>
          <w:kern w:val="0"/>
          <w:sz w:val="24"/>
          <w:szCs w:val="24"/>
          <w14:ligatures w14:val="none"/>
        </w:rPr>
        <w:lastRenderedPageBreak/>
        <w:t xml:space="preserve">majority of young people have </w:t>
      </w:r>
      <w:r w:rsidR="0024159D" w:rsidRPr="00425030">
        <w:rPr>
          <w:rFonts w:ascii="Times New Roman" w:eastAsia="Times New Roman" w:hAnsi="Times New Roman" w:cs="Times New Roman"/>
          <w:kern w:val="0"/>
          <w:sz w:val="24"/>
          <w:szCs w:val="24"/>
          <w14:ligatures w14:val="none"/>
        </w:rPr>
        <w:t>accessed</w:t>
      </w:r>
      <w:r w:rsidRPr="00425030">
        <w:rPr>
          <w:rFonts w:ascii="Times New Roman" w:eastAsia="Times New Roman" w:hAnsi="Times New Roman" w:cs="Times New Roman"/>
          <w:kern w:val="0"/>
          <w:sz w:val="24"/>
          <w:szCs w:val="24"/>
          <w14:ligatures w14:val="none"/>
        </w:rPr>
        <w:t xml:space="preserve"> internet pornography, </w:t>
      </w:r>
      <w:r w:rsidR="0024159D" w:rsidRPr="00425030">
        <w:rPr>
          <w:rFonts w:ascii="Times New Roman" w:eastAsia="Times New Roman" w:hAnsi="Times New Roman" w:cs="Times New Roman"/>
          <w:kern w:val="0"/>
          <w:sz w:val="24"/>
          <w:szCs w:val="24"/>
          <w14:ligatures w14:val="none"/>
        </w:rPr>
        <w:t>mainly</w:t>
      </w:r>
      <w:r w:rsidRPr="00425030">
        <w:rPr>
          <w:rFonts w:ascii="Times New Roman" w:eastAsia="Times New Roman" w:hAnsi="Times New Roman" w:cs="Times New Roman"/>
          <w:kern w:val="0"/>
          <w:sz w:val="24"/>
          <w:szCs w:val="24"/>
          <w14:ligatures w14:val="none"/>
        </w:rPr>
        <w:t xml:space="preserve"> through mobile devices and personal computers</w:t>
      </w:r>
      <w:r w:rsidR="00A545D1" w:rsidRPr="00425030">
        <w:rPr>
          <w:rFonts w:ascii="Times New Roman" w:eastAsia="Times New Roman" w:hAnsi="Times New Roman" w:cs="Times New Roman"/>
          <w:kern w:val="0"/>
          <w:sz w:val="24"/>
          <w:szCs w:val="24"/>
          <w14:ligatures w14:val="none"/>
        </w:rPr>
        <w:fldChar w:fldCharType="begin">
          <w:fldData xml:space="preserve">PEVuZE5vdGU+PENpdGU+PEF1dGhvcj5ZYmFycmE8L0F1dGhvcj48WWVhcj4yMDA1PC9ZZWFyPjxS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=
</w:fldData>
        </w:fldChar>
      </w:r>
      <w:r w:rsidR="00A545D1" w:rsidRPr="00425030">
        <w:rPr>
          <w:rFonts w:ascii="Times New Roman" w:eastAsia="Times New Roman" w:hAnsi="Times New Roman" w:cs="Times New Roman"/>
          <w:kern w:val="0"/>
          <w:sz w:val="24"/>
          <w:szCs w:val="24"/>
          <w14:ligatures w14:val="none"/>
        </w:rPr>
        <w:instrText xml:space="preserve"> ADDIN EN.CITE </w:instrText>
      </w:r>
      <w:r w:rsidR="00A545D1" w:rsidRPr="00425030">
        <w:rPr>
          <w:rFonts w:ascii="Times New Roman" w:eastAsia="Times New Roman" w:hAnsi="Times New Roman" w:cs="Times New Roman"/>
          <w:kern w:val="0"/>
          <w:sz w:val="24"/>
          <w:szCs w:val="24"/>
          <w14:ligatures w14:val="none"/>
        </w:rPr>
        <w:fldChar w:fldCharType="begin">
          <w:fldData xml:space="preserve">PEVuZE5vdGU+PENpdGU+PEF1dGhvcj5ZYmFycmE8L0F1dGhvcj48WWVhcj4yMDA1PC9ZZWFyPjxS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=
</w:fldData>
        </w:fldChar>
      </w:r>
      <w:r w:rsidR="00A545D1" w:rsidRPr="00425030">
        <w:rPr>
          <w:rFonts w:ascii="Times New Roman" w:eastAsia="Times New Roman" w:hAnsi="Times New Roman" w:cs="Times New Roman"/>
          <w:kern w:val="0"/>
          <w:sz w:val="24"/>
          <w:szCs w:val="24"/>
          <w14:ligatures w14:val="none"/>
        </w:rPr>
        <w:instrText xml:space="preserve"> ADDIN EN.CITE.DATA </w:instrText>
      </w:r>
      <w:r w:rsidR="00A545D1" w:rsidRPr="00425030">
        <w:rPr>
          <w:rFonts w:ascii="Times New Roman" w:eastAsia="Times New Roman" w:hAnsi="Times New Roman" w:cs="Times New Roman"/>
          <w:kern w:val="0"/>
          <w:sz w:val="24"/>
          <w:szCs w:val="24"/>
          <w14:ligatures w14:val="none"/>
        </w:rPr>
      </w:r>
      <w:r w:rsidR="00A545D1" w:rsidRPr="00425030">
        <w:rPr>
          <w:rFonts w:ascii="Times New Roman" w:eastAsia="Times New Roman" w:hAnsi="Times New Roman" w:cs="Times New Roman"/>
          <w:kern w:val="0"/>
          <w:sz w:val="24"/>
          <w:szCs w:val="24"/>
          <w14:ligatures w14:val="none"/>
        </w:rPr>
        <w:fldChar w:fldCharType="end"/>
      </w:r>
      <w:r w:rsidR="00A545D1" w:rsidRPr="00425030">
        <w:rPr>
          <w:rFonts w:ascii="Times New Roman" w:eastAsia="Times New Roman" w:hAnsi="Times New Roman" w:cs="Times New Roman"/>
          <w:kern w:val="0"/>
          <w:sz w:val="24"/>
          <w:szCs w:val="24"/>
          <w14:ligatures w14:val="none"/>
        </w:rPr>
      </w:r>
      <w:r w:rsidR="00A545D1" w:rsidRPr="00425030">
        <w:rPr>
          <w:rFonts w:ascii="Times New Roman" w:eastAsia="Times New Roman" w:hAnsi="Times New Roman" w:cs="Times New Roman"/>
          <w:kern w:val="0"/>
          <w:sz w:val="24"/>
          <w:szCs w:val="24"/>
          <w14:ligatures w14:val="none"/>
        </w:rPr>
        <w:fldChar w:fldCharType="separate"/>
      </w:r>
      <w:r w:rsidR="00A545D1" w:rsidRPr="00425030">
        <w:rPr>
          <w:rFonts w:ascii="Times New Roman" w:eastAsia="Times New Roman" w:hAnsi="Times New Roman" w:cs="Times New Roman"/>
          <w:noProof/>
          <w:kern w:val="0"/>
          <w:sz w:val="24"/>
          <w:szCs w:val="24"/>
          <w14:ligatures w14:val="none"/>
        </w:rPr>
        <w:t xml:space="preserve"> </w:t>
      </w:r>
      <w:r w:rsidR="005811DA" w:rsidRPr="00425030">
        <w:rPr>
          <w:rFonts w:ascii="Times New Roman" w:eastAsia="Times New Roman" w:hAnsi="Times New Roman" w:cs="Times New Roman"/>
          <w:noProof/>
          <w:kern w:val="0"/>
          <w:sz w:val="24"/>
          <w:szCs w:val="24"/>
          <w14:ligatures w14:val="none"/>
        </w:rPr>
        <w:fldChar w:fldCharType="begin"/>
      </w:r>
      <w:r w:rsidR="005811DA" w:rsidRPr="00425030">
        <w:rPr>
          <w:rFonts w:ascii="Times New Roman" w:eastAsia="Times New Roman" w:hAnsi="Times New Roman" w:cs="Times New Roman"/>
          <w:noProof/>
          <w:kern w:val="0"/>
          <w:sz w:val="24"/>
          <w:szCs w:val="24"/>
          <w14:ligatures w14:val="none"/>
        </w:rPr>
        <w:instrText xml:space="preserve"> ADDIN ZOTERO_ITEM CSL_CITATION {"citationID":"iT6vCkSL","properties":{"formattedCitation":"(13,14)","plainCitation":"(13,14)","noteIndex":0},"citationItems":[{"id":38,"uris":["http://zotero.org/users/local/8taSo5dG/items/ZT28L4AV"],"itemData":{"id":38,"type":"article-journal","abstract":"Background   Despite the high prevalence, few studies have examined pornography consumption among emerging adults in Malaysia. The current study examined the attitudes, motivations, and behaviours related to pornography consumption and their association with sexual health.     Methods   Using a cross-sectional survey that was conducted online, a convenience sample of 319 Malaysians aged 18–30 years (M = 23.05, s.d. = 2.55) reported their attitudes and behaviours related to pornography consumption, including the degree of problematic consumption, and completed measures of sexual health. These included sexual satisfaction, awareness of sexual feelings, sexual self-reflection, sexual assertiveness, embarrassment during partnered sex, and genital image. To capture pornography genre preferences, participants also reported the keywords that they typically use to search for pornography. These open-ended responses were thematically coded.     Results   Between 60 and 70% of participants reported positive attitudes toward pornography and 81.2% (N = 259) reported lifetime intentional exposure to pornography. Gender differences were present in pornography consumption attitudes, motivations, preferences, and behaviours. Problematic pornography consumption, and not consumption frequency, was associated with poorer sexual satisfaction. Among women and not men, more frequent consumption was associated with more sexual self-reflection and positive feelings about their genitals. Sexual embarrassment was higher among women who consume pornography more problematically and among men who consumed pornography more frequently.     Conclusions   Pornography consumption attitudes and behaviours appear rather universal. However, the benefits of pornography consumption frequency and disadvantages associated with problematic consumption appear to be more relevant for women’s than men’s sexual health, specifically sexual self-reflection, genital image, and sexual embarrassment.","container-title":"Sexual Health","DOI":"10.1071/SH22181","ISSN":"1448-5028, 1449-8987","issue":"2","journalAbbreviation":"Sex. Health","language":"en","page":"134-147","source":"DOI.org (Crossref)","title":"Pornography consumption and sexual health among emerging adults from Malaysia: an observational study","title-short":"Pornography consumption and sexual health among emerging adults from Malaysia","volume":"20","author":[{"family":"Goh","given":"Pei Hwa"},{"family":"Phuah","given":"Li Ann"},{"family":"Low","given":"Yi Hwa"}],"editor":[{"family":"Lim","given":"Megan"}],"issued":{"date-parts":[["2023",2,28]]}}},{"id":144,"uris":["http://zotero.org/users/local/8taSo5dG/items/UDDWJBK5"],"itemData":{"id":144,"type":"article-journal","container-title":"CyberPsychology &amp; Behavior","DOI":"10.1089/cpb.2005.8.473","ISSN":"1094-9313, 1557-8364","issue":"5","journalAbbreviation":"CyberPsychology &amp; Behavior","language":"en","license":"http://www.liebertpub.com/nv/resources-tools/text-and-data-mining-policy/121/","page":"473-486","source":"DOI.org (Crossref)","title":"Exposure to Internet Pornography among Children and Adolescents: A National Survey","title-short":"Exposure to Internet Pornography among Children and Adolescents","volume":"8","author":[{"family":"Ybarra","given":"Michele L."},{"family":"Mitchell","given":"Kimberly J."}],"issued":{"date-parts":[["2005",10]]}}}],"schema":"https://github.com/citation-style-language/schema/raw/master/csl-citation.json"} </w:instrText>
      </w:r>
      <w:r w:rsidR="005811DA" w:rsidRPr="00425030">
        <w:rPr>
          <w:rFonts w:ascii="Times New Roman" w:eastAsia="Times New Roman" w:hAnsi="Times New Roman" w:cs="Times New Roman"/>
          <w:noProof/>
          <w:kern w:val="0"/>
          <w:sz w:val="24"/>
          <w:szCs w:val="24"/>
          <w14:ligatures w14:val="none"/>
        </w:rPr>
        <w:fldChar w:fldCharType="separate"/>
      </w:r>
      <w:r w:rsidR="00E736DC" w:rsidRPr="00425030">
        <w:rPr>
          <w:rFonts w:ascii="Times New Roman" w:hAnsi="Times New Roman" w:cs="Times New Roman"/>
          <w:sz w:val="24"/>
        </w:rPr>
        <w:t>(13,14)</w:t>
      </w:r>
      <w:r w:rsidR="005811DA" w:rsidRPr="00425030">
        <w:rPr>
          <w:rFonts w:ascii="Times New Roman" w:eastAsia="Times New Roman" w:hAnsi="Times New Roman" w:cs="Times New Roman"/>
          <w:noProof/>
          <w:kern w:val="0"/>
          <w:sz w:val="24"/>
          <w:szCs w:val="24"/>
          <w14:ligatures w14:val="none"/>
        </w:rPr>
        <w:fldChar w:fldCharType="end"/>
      </w:r>
      <w:r w:rsidR="00A545D1" w:rsidRPr="00425030">
        <w:rPr>
          <w:rFonts w:ascii="Times New Roman" w:eastAsia="Times New Roman" w:hAnsi="Times New Roman" w:cs="Times New Roman"/>
          <w:kern w:val="0"/>
          <w:sz w:val="24"/>
          <w:szCs w:val="24"/>
          <w14:ligatures w14:val="none"/>
        </w:rPr>
        <w:fldChar w:fldCharType="end"/>
      </w:r>
      <w:r w:rsidRPr="00425030">
        <w:rPr>
          <w:rFonts w:ascii="Times New Roman" w:eastAsia="Times New Roman" w:hAnsi="Times New Roman" w:cs="Times New Roman"/>
          <w:kern w:val="0"/>
          <w:sz w:val="24"/>
          <w:szCs w:val="24"/>
          <w14:ligatures w14:val="none"/>
        </w:rPr>
        <w:t xml:space="preserve">. This accessibility is largely due to the anonymity, affordability, and availability of online content, which starkly contrasts with more restricted access in </w:t>
      </w:r>
      <w:r w:rsidR="005F6CE1" w:rsidRPr="00425030">
        <w:rPr>
          <w:rFonts w:ascii="Times New Roman" w:eastAsia="Times New Roman" w:hAnsi="Times New Roman" w:cs="Times New Roman"/>
          <w:kern w:val="0"/>
          <w:sz w:val="24"/>
          <w:szCs w:val="24"/>
          <w14:ligatures w14:val="none"/>
        </w:rPr>
        <w:t xml:space="preserve">the </w:t>
      </w:r>
      <w:r w:rsidRPr="00425030">
        <w:rPr>
          <w:rFonts w:ascii="Times New Roman" w:eastAsia="Times New Roman" w:hAnsi="Times New Roman" w:cs="Times New Roman"/>
          <w:kern w:val="0"/>
          <w:sz w:val="24"/>
          <w:szCs w:val="24"/>
          <w14:ligatures w14:val="none"/>
        </w:rPr>
        <w:t>pre-digital era</w:t>
      </w:r>
      <w:r w:rsidR="00CF32CE" w:rsidRPr="00425030">
        <w:rPr>
          <w:rFonts w:ascii="Times New Roman" w:hAnsi="Times New Roman" w:cs="Times New Roman" w:hint="eastAsia"/>
          <w:kern w:val="0"/>
          <w:sz w:val="24"/>
          <w:szCs w:val="24"/>
          <w14:ligatures w14:val="none"/>
        </w:rPr>
        <w:t xml:space="preserve"> </w:t>
      </w:r>
      <w:r w:rsidR="00980086" w:rsidRPr="00425030">
        <w:rPr>
          <w:rFonts w:ascii="Times New Roman" w:hAnsi="Times New Roman" w:cs="Times New Roman"/>
          <w:kern w:val="0"/>
          <w:sz w:val="24"/>
          <w:szCs w:val="24"/>
          <w14:ligatures w14:val="none"/>
        </w:rPr>
        <w:fldChar w:fldCharType="begin"/>
      </w:r>
      <w:r w:rsidR="00980086" w:rsidRPr="00425030">
        <w:rPr>
          <w:rFonts w:ascii="Times New Roman" w:hAnsi="Times New Roman" w:cs="Times New Roman"/>
          <w:kern w:val="0"/>
          <w:sz w:val="24"/>
          <w:szCs w:val="24"/>
          <w14:ligatures w14:val="none"/>
        </w:rPr>
        <w:instrText xml:space="preserve"> ADDIN ZOTERO_ITEM CSL_CITATION {"citationID":"whCc3uW6","properties":{"formattedCitation":"(15)","plainCitation":"(15)","noteIndex":0},"citationItems":[{"id":62,"uris":["http://zotero.org/users/local/8taSo5dG/items/CSLKHJ2E"],"itemData":{"id":62,"type":"article-journal","abstract":"Abstract\n            \n              Concern has grown regarding possible harm to the social and psychological development of children and adolescents exposed to Internet pornography. Parents, academics and researchers have documented pornography from the supply side, assuming that its availability explains consumption satisfactorily. The current paper explored the user's dimension, probing whether pornography consumers differed from other Internet users, as well as the social characteristics of adolescent frequent pornography consumers. Data from a 2004 survey of a national representative sample of the adolescent population in Israel were used (\n              n\n              = 998). Adolescent frequent users of the Internet for pornography were found to differ in many social characteristics from the group that used the Internet for information, social communication and entertainment. Weak ties to mainstream social institutions were characteristic of the former group but no</w:instrText>
      </w:r>
      <w:r w:rsidR="00980086" w:rsidRPr="00425030">
        <w:rPr>
          <w:rFonts w:ascii="Times New Roman" w:hAnsi="Times New Roman" w:cs="Times New Roman" w:hint="eastAsia"/>
          <w:kern w:val="0"/>
          <w:sz w:val="24"/>
          <w:szCs w:val="24"/>
          <w14:ligatures w14:val="none"/>
        </w:rPr>
        <w:instrText>t of the latter. X</w:instrText>
      </w:r>
      <w:r w:rsidR="00980086" w:rsidRPr="00425030">
        <w:rPr>
          <w:rFonts w:ascii="Times New Roman" w:hAnsi="Times New Roman" w:cs="Times New Roman" w:hint="eastAsia"/>
          <w:kern w:val="0"/>
          <w:sz w:val="24"/>
          <w:szCs w:val="24"/>
          <w14:ligatures w14:val="none"/>
        </w:rPr>
        <w:instrText>‐</w:instrText>
      </w:r>
      <w:r w:rsidR="00980086" w:rsidRPr="00425030">
        <w:rPr>
          <w:rFonts w:ascii="Times New Roman" w:hAnsi="Times New Roman" w:cs="Times New Roman" w:hint="eastAsia"/>
          <w:kern w:val="0"/>
          <w:sz w:val="24"/>
          <w:szCs w:val="24"/>
          <w14:ligatures w14:val="none"/>
        </w:rPr>
        <w:instrText>rated material consumers proved to be a distinct sub</w:instrText>
      </w:r>
      <w:r w:rsidR="00980086" w:rsidRPr="00425030">
        <w:rPr>
          <w:rFonts w:ascii="Times New Roman" w:hAnsi="Times New Roman" w:cs="Times New Roman" w:hint="eastAsia"/>
          <w:kern w:val="0"/>
          <w:sz w:val="24"/>
          <w:szCs w:val="24"/>
          <w14:ligatures w14:val="none"/>
        </w:rPr>
        <w:instrText>‐</w:instrText>
      </w:r>
      <w:r w:rsidR="00980086" w:rsidRPr="00425030">
        <w:rPr>
          <w:rFonts w:ascii="Times New Roman" w:hAnsi="Times New Roman" w:cs="Times New Roman" w:hint="eastAsia"/>
          <w:kern w:val="0"/>
          <w:sz w:val="24"/>
          <w:szCs w:val="24"/>
          <w14:ligatures w14:val="none"/>
        </w:rPr>
        <w:instrText>group at risk of deviant behaviour.","container-title":"Journal of Adolescence","DOI":"10.1016/j.adolescence.2008.06.004","ISSN":"0140-1971, 1095-9254","issue":"3","journalAbbreviatio</w:instrText>
      </w:r>
      <w:r w:rsidR="00980086" w:rsidRPr="00425030">
        <w:rPr>
          <w:rFonts w:ascii="Times New Roman" w:hAnsi="Times New Roman" w:cs="Times New Roman"/>
          <w:kern w:val="0"/>
          <w:sz w:val="24"/>
          <w:szCs w:val="24"/>
          <w14:ligatures w14:val="none"/>
        </w:rPr>
        <w:instrText xml:space="preserve">n":"Journal of Adolescence","language":"en","license":"http://onlinelibrary.wiley.com/termsAndConditions#vor","page":"601-618","source":"DOI.org (Crossref)","title":"Social bonds and Internet pornographic exposure among adolescents","volume":"32","author":[{"family":"Mesch","given":"Gustavo S."}],"issued":{"date-parts":[["2009",6]]}}}],"schema":"https://github.com/citation-style-language/schema/raw/master/csl-citation.json"} </w:instrText>
      </w:r>
      <w:r w:rsidR="00980086" w:rsidRPr="00425030">
        <w:rPr>
          <w:rFonts w:ascii="Times New Roman" w:hAnsi="Times New Roman" w:cs="Times New Roman"/>
          <w:kern w:val="0"/>
          <w:sz w:val="24"/>
          <w:szCs w:val="24"/>
          <w14:ligatures w14:val="none"/>
        </w:rPr>
        <w:fldChar w:fldCharType="separate"/>
      </w:r>
      <w:r w:rsidR="00E736DC" w:rsidRPr="00425030">
        <w:rPr>
          <w:rFonts w:ascii="Times New Roman" w:hAnsi="Times New Roman" w:cs="Times New Roman"/>
          <w:sz w:val="24"/>
        </w:rPr>
        <w:t>(15)</w:t>
      </w:r>
      <w:r w:rsidR="00980086" w:rsidRPr="00425030">
        <w:rPr>
          <w:rFonts w:ascii="Times New Roman" w:hAnsi="Times New Roman" w:cs="Times New Roman"/>
          <w:kern w:val="0"/>
          <w:sz w:val="24"/>
          <w:szCs w:val="24"/>
          <w14:ligatures w14:val="none"/>
        </w:rPr>
        <w:fldChar w:fldCharType="end"/>
      </w:r>
      <w:r w:rsidRPr="00425030">
        <w:rPr>
          <w:rFonts w:ascii="Times New Roman" w:eastAsia="Times New Roman" w:hAnsi="Times New Roman" w:cs="Times New Roman"/>
          <w:kern w:val="0"/>
          <w:sz w:val="24"/>
          <w:szCs w:val="24"/>
          <w14:ligatures w14:val="none"/>
        </w:rPr>
        <w:t xml:space="preserve">. </w:t>
      </w:r>
      <w:r w:rsidR="0024159D" w:rsidRPr="00425030">
        <w:rPr>
          <w:rFonts w:ascii="Times New Roman" w:eastAsia="Times New Roman" w:hAnsi="Times New Roman" w:cs="Times New Roman"/>
          <w:kern w:val="0"/>
          <w:sz w:val="24"/>
          <w:szCs w:val="24"/>
          <w14:ligatures w14:val="none"/>
        </w:rPr>
        <w:t xml:space="preserve">It is </w:t>
      </w:r>
      <w:r w:rsidR="005F6CE1" w:rsidRPr="00425030">
        <w:rPr>
          <w:rFonts w:ascii="Times New Roman" w:eastAsia="Times New Roman" w:hAnsi="Times New Roman" w:cs="Times New Roman"/>
          <w:kern w:val="0"/>
          <w:sz w:val="24"/>
          <w:szCs w:val="24"/>
          <w14:ligatures w14:val="none"/>
        </w:rPr>
        <w:t xml:space="preserve">felt to be </w:t>
      </w:r>
      <w:r w:rsidR="0024159D" w:rsidRPr="00425030">
        <w:rPr>
          <w:rFonts w:ascii="Times New Roman" w:eastAsia="Times New Roman" w:hAnsi="Times New Roman" w:cs="Times New Roman"/>
          <w:kern w:val="0"/>
          <w:sz w:val="24"/>
          <w:szCs w:val="24"/>
          <w14:ligatures w14:val="none"/>
        </w:rPr>
        <w:t>highly likely that yo</w:t>
      </w:r>
      <w:r w:rsidRPr="00425030">
        <w:rPr>
          <w:rFonts w:ascii="Times New Roman" w:eastAsia="Times New Roman" w:hAnsi="Times New Roman" w:cs="Times New Roman"/>
          <w:kern w:val="0"/>
          <w:sz w:val="24"/>
          <w:szCs w:val="24"/>
          <w14:ligatures w14:val="none"/>
        </w:rPr>
        <w:t>ung people’s psychosexual development is influenced when they consume internet pornography</w:t>
      </w:r>
      <w:r w:rsidR="00980086" w:rsidRPr="00425030">
        <w:rPr>
          <w:rFonts w:ascii="Times New Roman" w:hAnsi="Times New Roman" w:cs="Times New Roman" w:hint="eastAsia"/>
          <w:kern w:val="0"/>
          <w:sz w:val="24"/>
          <w:szCs w:val="24"/>
          <w14:ligatures w14:val="none"/>
        </w:rPr>
        <w:t xml:space="preserve"> </w:t>
      </w:r>
      <w:r w:rsidR="00980086" w:rsidRPr="00425030">
        <w:rPr>
          <w:rFonts w:ascii="Times New Roman" w:hAnsi="Times New Roman" w:cs="Times New Roman"/>
          <w:kern w:val="0"/>
          <w:sz w:val="24"/>
          <w:szCs w:val="24"/>
          <w14:ligatures w14:val="none"/>
        </w:rPr>
        <w:fldChar w:fldCharType="begin"/>
      </w:r>
      <w:r w:rsidR="00980086" w:rsidRPr="00425030">
        <w:rPr>
          <w:rFonts w:ascii="Times New Roman" w:hAnsi="Times New Roman" w:cs="Times New Roman"/>
          <w:kern w:val="0"/>
          <w:sz w:val="24"/>
          <w:szCs w:val="24"/>
          <w14:ligatures w14:val="none"/>
        </w:rPr>
        <w:instrText xml:space="preserve"> ADDIN ZOTERO_ITEM CSL_CITATION {"citationID":"wNdYFVAJ","properties":{"formattedCitation":"(16)","plainCitation":"(16)","noteIndex":0},"citationItems":[{"id":120,"uris":["http://zotero.org/users/local/8taSo5dG/items/KCSXW8A7"],"itemData":{"id":120,"type":"article-journal","abstract":"ABSTRACT\n            \n              Introduction\n              Converging evidence from culturally diverse contexts indicates that sexually explicit media use behavior (SEMB; i.e., pornography consumption) is associated with risky sexual health perceptions and behaviors, many that involve high risks of HIV/STD transmission.\n            \n            \n              Aim\n              Essentially unexplored, and the focus here, are potential relationships between SEMB and nonsexual mental- and physical-health indicators.\n            \n            \n              Main Outcome Measures\n              Variability in six continuously measured health indicators (depressive symptoms, mental- and physical-health diminished days, health status, quality of life, and body mass index) was examined across two levels (users, nonusers) of SEMB.\n            \n            \n              Methods\n              A sample of 559 Seattle–Tacoma Internet-using adults was surveyed in 2006. Multivariate general linear models parameterized in a SEMB by respondent gender (2 × 2) factorial design were computed incorporating adjustments for several demographics.\n            \n            \n              Results\n              SEMB was reported by 36.7% (n = 205) of the sample. Most SEMB users (78%) were men. After adjusting for demographics, SEMB users, compared to nonusers, reported greater depressive symptoms, poorer quality of life, more mental- and physical-health diminished days, and lower health status.\n            \n            \n              Conclusions\n              The findings show that mental- and physical-health indicators vary significantly across SEMB, suggesting the value of incorporating these factors in future research and programmatic endeavors. In particular, the findings suggest that evidence-based sexual health promotion strategies simultaneously addressing individuals’ SEMB and their mental health needs might be a useful approach to improve mental health and address preventable sexual health outcomes associated with SEMB.","container-title":"The Journal of Sexual Medicine","DOI":"10.1111/j.1743-6109.2010.02030.x","ISSN":"1743-6109, 1743-6095","issue":"3","language":"en","license":"https://academic.oup.com/journals/pages/open_access/funder_policies/chorus/standard_publication_model","page":"764-772","source":"DOI.org (Crossref)","title":"Mental- and Physical-Health Indicators and Sexually Explicit Media Use Behavior by Adults","volume":"8","author":[{"family":"Weaver","given":"James B."},{"family":"Weaver","given":"Stephanie Sargent"},{"family":"Mays","given":"Darren"},{"family":"Hopkins","given":"Gary L."},{"family":"Kannenberg","given":"Wendi"},{"family":"McBride","given":"Duane"}],"issued":{"date-parts":[["2011",3,1]]}}}],"schema":"https://github.com/citation-style-language/schema/raw/master/csl-citation.json"} </w:instrText>
      </w:r>
      <w:r w:rsidR="00980086" w:rsidRPr="00425030">
        <w:rPr>
          <w:rFonts w:ascii="Times New Roman" w:hAnsi="Times New Roman" w:cs="Times New Roman"/>
          <w:kern w:val="0"/>
          <w:sz w:val="24"/>
          <w:szCs w:val="24"/>
          <w14:ligatures w14:val="none"/>
        </w:rPr>
        <w:fldChar w:fldCharType="separate"/>
      </w:r>
      <w:r w:rsidR="00E736DC" w:rsidRPr="00425030">
        <w:rPr>
          <w:rFonts w:ascii="Times New Roman" w:hAnsi="Times New Roman" w:cs="Times New Roman"/>
          <w:sz w:val="24"/>
        </w:rPr>
        <w:t>(16)</w:t>
      </w:r>
      <w:r w:rsidR="00980086" w:rsidRPr="00425030">
        <w:rPr>
          <w:rFonts w:ascii="Times New Roman" w:hAnsi="Times New Roman" w:cs="Times New Roman"/>
          <w:kern w:val="0"/>
          <w:sz w:val="24"/>
          <w:szCs w:val="24"/>
          <w14:ligatures w14:val="none"/>
        </w:rPr>
        <w:fldChar w:fldCharType="end"/>
      </w:r>
      <w:r w:rsidRPr="00425030">
        <w:rPr>
          <w:rFonts w:ascii="Times New Roman" w:eastAsia="Times New Roman" w:hAnsi="Times New Roman" w:cs="Times New Roman"/>
          <w:kern w:val="0"/>
          <w:sz w:val="24"/>
          <w:szCs w:val="24"/>
          <w14:ligatures w14:val="none"/>
        </w:rPr>
        <w:t xml:space="preserve">. Psychosexual well-being, which includes factors such as sexual satisfaction, self-esteem, and the presence or absence of sexual distress, is a critical aspect of </w:t>
      </w:r>
      <w:r w:rsidR="00C56091" w:rsidRPr="00425030">
        <w:rPr>
          <w:rFonts w:ascii="Times New Roman" w:eastAsia="Times New Roman" w:hAnsi="Times New Roman" w:cs="Times New Roman"/>
          <w:kern w:val="0"/>
          <w:sz w:val="24"/>
          <w:szCs w:val="24"/>
          <w14:ligatures w14:val="none"/>
        </w:rPr>
        <w:t xml:space="preserve">young people’s overall </w:t>
      </w:r>
      <w:r w:rsidRPr="00425030">
        <w:rPr>
          <w:rFonts w:ascii="Times New Roman" w:eastAsia="Times New Roman" w:hAnsi="Times New Roman" w:cs="Times New Roman"/>
          <w:kern w:val="0"/>
          <w:sz w:val="24"/>
          <w:szCs w:val="24"/>
          <w14:ligatures w14:val="none"/>
        </w:rPr>
        <w:t>development</w:t>
      </w:r>
      <w:r w:rsidR="00980086" w:rsidRPr="00425030">
        <w:rPr>
          <w:rFonts w:ascii="Times New Roman" w:hAnsi="Times New Roman" w:cs="Times New Roman" w:hint="eastAsia"/>
          <w:kern w:val="0"/>
          <w:sz w:val="24"/>
          <w:szCs w:val="24"/>
          <w14:ligatures w14:val="none"/>
        </w:rPr>
        <w:t xml:space="preserve"> </w:t>
      </w:r>
      <w:r w:rsidR="00980086" w:rsidRPr="00425030">
        <w:rPr>
          <w:rFonts w:ascii="Times New Roman" w:hAnsi="Times New Roman" w:cs="Times New Roman"/>
          <w:kern w:val="0"/>
          <w:sz w:val="24"/>
          <w:szCs w:val="24"/>
          <w14:ligatures w14:val="none"/>
        </w:rPr>
        <w:fldChar w:fldCharType="begin"/>
      </w:r>
      <w:r w:rsidR="00980086" w:rsidRPr="00425030">
        <w:rPr>
          <w:rFonts w:ascii="Times New Roman" w:hAnsi="Times New Roman" w:cs="Times New Roman"/>
          <w:kern w:val="0"/>
          <w:sz w:val="24"/>
          <w:szCs w:val="24"/>
          <w14:ligatures w14:val="none"/>
        </w:rPr>
        <w:instrText xml:space="preserve"> ADDIN ZOTERO_ITEM CSL_CITATION {"citationID":"XE9p0XGf","properties":{"formattedCitation":"(17)","plainCitation":"(17)","noteIndex":0},"citationItems":[{"id":44,"uris":["http://zotero.org/users/local/8taSo5dG/items/23WJAXFT"],"itemData":{"id":44,"type":"article-journal","container-title":"Archives of Sexual Behavior","DOI":"10.1007/s10508-006-9064-0","ISSN":"0004-0002, 1573-2800","issue":"5","journalAbbreviation":"Arch Sex Behav","language":"en","license":"http://www.springer.com/tdm","page":"577-585","source":"DOI.org (Crossref)","title":"Gender Differences in Pornography Consumption among Young Heterosexual Danish Adults","volume":"35","author":[{"family":"Hald","given":"Gert Martin"}],"issued":{"date-parts":[["2006",10,23]]}}}],"schema":"https://github.com/citation-style-language/schema/raw/master/csl-citation.json"} </w:instrText>
      </w:r>
      <w:r w:rsidR="00980086" w:rsidRPr="00425030">
        <w:rPr>
          <w:rFonts w:ascii="Times New Roman" w:hAnsi="Times New Roman" w:cs="Times New Roman"/>
          <w:kern w:val="0"/>
          <w:sz w:val="24"/>
          <w:szCs w:val="24"/>
          <w14:ligatures w14:val="none"/>
        </w:rPr>
        <w:fldChar w:fldCharType="separate"/>
      </w:r>
      <w:r w:rsidR="00E736DC" w:rsidRPr="00425030">
        <w:rPr>
          <w:rFonts w:ascii="Times New Roman" w:hAnsi="Times New Roman" w:cs="Times New Roman"/>
          <w:sz w:val="24"/>
        </w:rPr>
        <w:t>(17)</w:t>
      </w:r>
      <w:r w:rsidR="00980086" w:rsidRPr="00425030">
        <w:rPr>
          <w:rFonts w:ascii="Times New Roman" w:hAnsi="Times New Roman" w:cs="Times New Roman"/>
          <w:kern w:val="0"/>
          <w:sz w:val="24"/>
          <w:szCs w:val="24"/>
          <w14:ligatures w14:val="none"/>
        </w:rPr>
        <w:fldChar w:fldCharType="end"/>
      </w:r>
      <w:r w:rsidRPr="00425030">
        <w:rPr>
          <w:rFonts w:ascii="Times New Roman" w:eastAsia="Times New Roman" w:hAnsi="Times New Roman" w:cs="Times New Roman"/>
          <w:kern w:val="0"/>
          <w:sz w:val="24"/>
          <w:szCs w:val="24"/>
          <w14:ligatures w14:val="none"/>
        </w:rPr>
        <w:t xml:space="preserve">. While some argue that pornography can serve as an educational tool, offering insights into sexual behaviours and preferences </w:t>
      </w:r>
      <w:r w:rsidR="00980086" w:rsidRPr="00425030">
        <w:rPr>
          <w:rFonts w:ascii="Times New Roman" w:eastAsia="Times New Roman" w:hAnsi="Times New Roman" w:cs="Times New Roman"/>
          <w:kern w:val="0"/>
          <w:sz w:val="24"/>
          <w:szCs w:val="24"/>
          <w14:ligatures w14:val="none"/>
        </w:rPr>
        <w:fldChar w:fldCharType="begin"/>
      </w:r>
      <w:r w:rsidR="00980086" w:rsidRPr="00425030">
        <w:rPr>
          <w:rFonts w:ascii="Times New Roman" w:eastAsia="Times New Roman" w:hAnsi="Times New Roman" w:cs="Times New Roman"/>
          <w:kern w:val="0"/>
          <w:sz w:val="24"/>
          <w:szCs w:val="24"/>
          <w14:ligatures w14:val="none"/>
        </w:rPr>
        <w:instrText xml:space="preserve"> ADDIN ZOTERO_ITEM CSL_CITATION {"citationID":"6cSwdHOs","properties":{"formattedCitation":"(18)","plainCitation":"(18)","noteIndex":0},"citationItems":[{"id":89,"uris":["http://zotero.org/users/local/8taSo5dG/items/W2APW5FR"],"itemData":{"id":89,"type":"article-journal","container-title":"International Journal of Sexual Health","DOI":"10.1080/19317611.2013.823899","ISSN":"1931-7611, 1931-762X","issue":"4","journalAbbreviation":"International Journal of Sexual Health","language":"en","page":"305-319","source":"DOI.org (Crossref)","title":"Adolescents’ Use of the Internet for Sex Education: A Thematic and Critical Review of the Literature","title-short":"Adolescents’ Use of the Internet for Sex Education","volume":"25","author":[{"family":"Simon","given":"Laura"},{"family":"Daneback","given":"Kristian"}],"issued":{"date-parts":[["2013",10]]}}}],"schema":"https://github.com/citation-style-language/schema/raw/master/csl-citation.json"} </w:instrText>
      </w:r>
      <w:r w:rsidR="00980086" w:rsidRPr="00425030">
        <w:rPr>
          <w:rFonts w:ascii="Times New Roman" w:eastAsia="Times New Roman" w:hAnsi="Times New Roman" w:cs="Times New Roman"/>
          <w:kern w:val="0"/>
          <w:sz w:val="24"/>
          <w:szCs w:val="24"/>
          <w14:ligatures w14:val="none"/>
        </w:rPr>
        <w:fldChar w:fldCharType="separate"/>
      </w:r>
      <w:r w:rsidR="00E736DC" w:rsidRPr="00425030">
        <w:rPr>
          <w:rFonts w:ascii="Times New Roman" w:hAnsi="Times New Roman" w:cs="Times New Roman"/>
          <w:sz w:val="24"/>
        </w:rPr>
        <w:t>(18)</w:t>
      </w:r>
      <w:r w:rsidR="00980086" w:rsidRPr="00425030">
        <w:rPr>
          <w:rFonts w:ascii="Times New Roman" w:eastAsia="Times New Roman" w:hAnsi="Times New Roman" w:cs="Times New Roman"/>
          <w:kern w:val="0"/>
          <w:sz w:val="24"/>
          <w:szCs w:val="24"/>
          <w14:ligatures w14:val="none"/>
        </w:rPr>
        <w:fldChar w:fldCharType="end"/>
      </w:r>
      <w:r w:rsidRPr="00425030">
        <w:rPr>
          <w:rFonts w:ascii="Times New Roman" w:eastAsia="Times New Roman" w:hAnsi="Times New Roman" w:cs="Times New Roman"/>
          <w:kern w:val="0"/>
          <w:sz w:val="24"/>
          <w:szCs w:val="24"/>
          <w14:ligatures w14:val="none"/>
        </w:rPr>
        <w:t xml:space="preserve">, others raise concerns about its </w:t>
      </w:r>
      <w:r w:rsidR="0024159D" w:rsidRPr="00425030">
        <w:rPr>
          <w:rFonts w:ascii="Times New Roman" w:eastAsia="Times New Roman" w:hAnsi="Times New Roman" w:cs="Times New Roman"/>
          <w:kern w:val="0"/>
          <w:sz w:val="24"/>
          <w:szCs w:val="24"/>
          <w14:ligatures w14:val="none"/>
        </w:rPr>
        <w:t xml:space="preserve">possible negative </w:t>
      </w:r>
      <w:r w:rsidR="002E31F9" w:rsidRPr="00425030">
        <w:rPr>
          <w:rFonts w:ascii="Times New Roman" w:eastAsia="Times New Roman" w:hAnsi="Times New Roman" w:cs="Times New Roman"/>
          <w:kern w:val="0"/>
          <w:sz w:val="24"/>
          <w:szCs w:val="24"/>
          <w14:ligatures w14:val="none"/>
        </w:rPr>
        <w:t>influence</w:t>
      </w:r>
      <w:r w:rsidR="00A74577" w:rsidRPr="00425030">
        <w:rPr>
          <w:rFonts w:ascii="Times New Roman" w:eastAsia="Times New Roman" w:hAnsi="Times New Roman" w:cs="Times New Roman"/>
          <w:kern w:val="0"/>
          <w:sz w:val="24"/>
          <w:szCs w:val="24"/>
          <w14:ligatures w14:val="none"/>
        </w:rPr>
        <w:t>s</w:t>
      </w:r>
      <w:r w:rsidRPr="00425030">
        <w:rPr>
          <w:rFonts w:ascii="Times New Roman" w:eastAsia="Times New Roman" w:hAnsi="Times New Roman" w:cs="Times New Roman"/>
          <w:kern w:val="0"/>
          <w:sz w:val="24"/>
          <w:szCs w:val="24"/>
          <w14:ligatures w14:val="none"/>
        </w:rPr>
        <w:t xml:space="preserve"> on young people's perceptions of sex, relationships, and body image </w:t>
      </w:r>
      <w:r w:rsidR="00980086" w:rsidRPr="00425030">
        <w:rPr>
          <w:rFonts w:ascii="Times New Roman" w:eastAsia="Times New Roman" w:hAnsi="Times New Roman" w:cs="Times New Roman"/>
          <w:kern w:val="0"/>
          <w:sz w:val="24"/>
          <w:szCs w:val="24"/>
          <w14:ligatures w14:val="none"/>
        </w:rPr>
        <w:fldChar w:fldCharType="begin"/>
      </w:r>
      <w:r w:rsidR="00980086" w:rsidRPr="00425030">
        <w:rPr>
          <w:rFonts w:ascii="Times New Roman" w:eastAsia="Times New Roman" w:hAnsi="Times New Roman" w:cs="Times New Roman"/>
          <w:kern w:val="0"/>
          <w:sz w:val="24"/>
          <w:szCs w:val="24"/>
          <w14:ligatures w14:val="none"/>
        </w:rPr>
        <w:instrText xml:space="preserve"> ADDIN ZOTERO_ITEM CSL_CITATION {"citationID":"EA3qte1T","properties":{"formattedCitation":"(19,20)","plainCitation":"(19,20)","noteIndex":0},"citationItems":[{"id":111,"uris":["http://zotero.org/users/local/8taSo5dG/items/NR5SR76V"],"itemData":{"id":111,"type":"article-journal","abstract":"Abstract\n            The main focus of the present study was to examine the unique contribution (if any) of pornography consumption to men's sexually aggressive behavior. Even after controlling for the contributions of risk factors associated with general antisocial behavior and those used in Confluence Model research as specific predictors of sexual aggression, we found that high pornography consumption added significantly to the prediction of sexual aggression. Further analyses revealed that the predictive utility of pornography was due to its discriminative ability only among men classified (based on their other risk characteristics) at relatively high risk for sexual aggression. Other analyses indicated that the specific risk factors accounted for more variance in sexual aggression than the general risk factors and mediated the association between the general risk factors and sexual aggression. We illustrate the potential application of the findings for risk assessment using a classification tree. Aggr. Behav. 33:1–14, 2007. © 2006 Wiley‐Liss; Inc.","container-title":"Aggressive Behavior","DOI":"10.1002/ab.20172","ISSN":"0096-140X, 1098-2337","issue":"2","journalAbbreviation":"Aggressive Behavior","language":"en","license":"http://onlinelibrary.wiley.com/termsAndConditions#vor","page":"104-117","source":"DOI.org (Crossref)","title":"Predicting sexual aggression: the role of pornography in the context of general and specific risk factors","title-short":"Predicting sexual aggression","volume":"33","author":[{"family":"Vega","given":"Vanessa"},{"family":"Malamuth","given":"Neil M."}],"issued":{"date-parts":[["2007",3]]}}},{"id":140,"uris":["http://zotero.org/users/local/8taSo5dG/items/JW6JP94V"],"itemData":{"id":140,"type":"article-journal","container-title":"Health Communication","DOI":"10.1080/10410236.2015.1022936","ISSN":"1041-0236, 1532-7027","issue":"8","journalAbbreviation":"Health Communication","language":"en","page":"954-963","source":"DOI.org (Crossref)","title":"Consumption of Pornography, Perceived Peer Norms, and Condomless Sex","volume":"31","author":[{"family":"Wright","given":"Paul J."},{"family":"Tokunaga","given":"Robert S."},{"family":"Kraus","given":"Ashley"}],"issued":{"date-parts":[["2016",8,2]]}}}],"schema":"https://github.com/citation-style-language/schema/raw/master/csl-citation.json"} </w:instrText>
      </w:r>
      <w:r w:rsidR="00980086" w:rsidRPr="00425030">
        <w:rPr>
          <w:rFonts w:ascii="Times New Roman" w:eastAsia="Times New Roman" w:hAnsi="Times New Roman" w:cs="Times New Roman"/>
          <w:kern w:val="0"/>
          <w:sz w:val="24"/>
          <w:szCs w:val="24"/>
          <w14:ligatures w14:val="none"/>
        </w:rPr>
        <w:fldChar w:fldCharType="separate"/>
      </w:r>
      <w:r w:rsidR="00E736DC" w:rsidRPr="00425030">
        <w:rPr>
          <w:rFonts w:ascii="Times New Roman" w:hAnsi="Times New Roman" w:cs="Times New Roman"/>
          <w:sz w:val="24"/>
        </w:rPr>
        <w:t>(19,20)</w:t>
      </w:r>
      <w:r w:rsidR="00980086" w:rsidRPr="00425030">
        <w:rPr>
          <w:rFonts w:ascii="Times New Roman" w:eastAsia="Times New Roman" w:hAnsi="Times New Roman" w:cs="Times New Roman"/>
          <w:kern w:val="0"/>
          <w:sz w:val="24"/>
          <w:szCs w:val="24"/>
          <w14:ligatures w14:val="none"/>
        </w:rPr>
        <w:fldChar w:fldCharType="end"/>
      </w:r>
      <w:r w:rsidRPr="00425030">
        <w:rPr>
          <w:rFonts w:ascii="Times New Roman" w:eastAsia="Times New Roman" w:hAnsi="Times New Roman" w:cs="Times New Roman"/>
          <w:kern w:val="0"/>
          <w:sz w:val="24"/>
          <w:szCs w:val="24"/>
          <w14:ligatures w14:val="none"/>
        </w:rPr>
        <w:t>.</w:t>
      </w:r>
    </w:p>
    <w:p w14:paraId="48F33E08" w14:textId="7B36987E" w:rsidR="00FC2A1C" w:rsidRPr="00425030" w:rsidRDefault="00FC2A1C" w:rsidP="00FC2A1C">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 xml:space="preserve">Previous studies have shown mixed outcomes regarding the </w:t>
      </w:r>
      <w:r w:rsidR="00FA1E76" w:rsidRPr="00425030">
        <w:rPr>
          <w:rFonts w:ascii="Times New Roman" w:hAnsi="Times New Roman" w:cs="Times New Roman"/>
          <w:sz w:val="24"/>
          <w:szCs w:val="24"/>
        </w:rPr>
        <w:t>associations</w:t>
      </w:r>
      <w:r w:rsidR="00D2321E" w:rsidRPr="00425030">
        <w:rPr>
          <w:rStyle w:val="FootnoteReference"/>
        </w:rPr>
        <w:footnoteReference w:id="2"/>
      </w:r>
      <w:r w:rsidR="00FA1E76" w:rsidRPr="00425030">
        <w:rPr>
          <w:rFonts w:ascii="Times New Roman" w:hAnsi="Times New Roman" w:cs="Times New Roman"/>
          <w:sz w:val="24"/>
          <w:szCs w:val="24"/>
        </w:rPr>
        <w:t xml:space="preserve"> between</w:t>
      </w:r>
      <w:r w:rsidRPr="00425030">
        <w:rPr>
          <w:rFonts w:ascii="Times New Roman" w:hAnsi="Times New Roman" w:cs="Times New Roman"/>
          <w:sz w:val="24"/>
          <w:szCs w:val="24"/>
        </w:rPr>
        <w:t xml:space="preserve"> internet pornography</w:t>
      </w:r>
      <w:r w:rsidR="00FA1E76" w:rsidRPr="00425030">
        <w:rPr>
          <w:rFonts w:ascii="Times New Roman" w:hAnsi="Times New Roman" w:cs="Times New Roman"/>
          <w:sz w:val="24"/>
          <w:szCs w:val="24"/>
        </w:rPr>
        <w:t xml:space="preserve"> use</w:t>
      </w:r>
      <w:r w:rsidRPr="00425030">
        <w:rPr>
          <w:rFonts w:ascii="Times New Roman" w:hAnsi="Times New Roman" w:cs="Times New Roman"/>
          <w:sz w:val="24"/>
          <w:szCs w:val="24"/>
        </w:rPr>
        <w:t xml:space="preserve"> </w:t>
      </w:r>
      <w:r w:rsidR="00FA1E76" w:rsidRPr="00425030">
        <w:rPr>
          <w:rFonts w:ascii="Times New Roman" w:hAnsi="Times New Roman" w:cs="Times New Roman"/>
          <w:sz w:val="24"/>
          <w:szCs w:val="24"/>
        </w:rPr>
        <w:t>and</w:t>
      </w:r>
      <w:r w:rsidRPr="00425030">
        <w:rPr>
          <w:rFonts w:ascii="Times New Roman" w:hAnsi="Times New Roman" w:cs="Times New Roman"/>
          <w:sz w:val="24"/>
          <w:szCs w:val="24"/>
        </w:rPr>
        <w:t xml:space="preserve"> young people's psychosexual well-being. The content type consumed, the duration of use, and individual motivations for viewing pornography may also serve as confounding variables influencing the</w:t>
      </w:r>
      <w:r w:rsidR="00046C06" w:rsidRPr="00425030">
        <w:rPr>
          <w:rFonts w:ascii="Times New Roman" w:hAnsi="Times New Roman" w:cs="Times New Roman"/>
          <w:sz w:val="24"/>
          <w:szCs w:val="24"/>
        </w:rPr>
        <w:t>se</w:t>
      </w:r>
      <w:r w:rsidRPr="00425030">
        <w:rPr>
          <w:rFonts w:ascii="Times New Roman" w:hAnsi="Times New Roman" w:cs="Times New Roman"/>
          <w:sz w:val="24"/>
          <w:szCs w:val="24"/>
        </w:rPr>
        <w:t xml:space="preserve"> relationships. For example, some research suggests that moderate pornography use can be associated with more sexual information access and greater sexual openness</w:t>
      </w:r>
      <w:r w:rsidR="004B6688" w:rsidRPr="00425030">
        <w:rPr>
          <w:rFonts w:ascii="Times New Roman" w:hAnsi="Times New Roman" w:cs="Times New Roman"/>
          <w:sz w:val="24"/>
          <w:szCs w:val="24"/>
        </w:rPr>
        <w:t xml:space="preserve"> attitudes</w:t>
      </w:r>
      <w:r w:rsidR="00980086" w:rsidRPr="00425030">
        <w:rPr>
          <w:rFonts w:ascii="Times New Roman" w:hAnsi="Times New Roman" w:cs="Times New Roman" w:hint="eastAsia"/>
          <w:sz w:val="24"/>
          <w:szCs w:val="24"/>
        </w:rPr>
        <w:t xml:space="preserve"> </w:t>
      </w:r>
      <w:r w:rsidR="00980086"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2L1Dw5X7","properties":{"formattedCitation":"(17,21,22)","plainCitation":"(17,21,22)","noteIndex":0},"citationItems":[{"id":44,"uris":["http://zotero.org/users/local/8taSo5dG/items/23WJAXFT"],"itemData":{"id":44,"type":"article-journal","container-title":"Archives of Sexual Behavior","DOI":"10.1007/s10508-006-9064-0","ISSN":"0004-0002, 1573-2800","issue":"5","journalAbbreviation":"Arch Sex Behav","language":"en","license":"http://www.springer.com/tdm","page":"577-585","source":"DOI.org (Crossref)","title":"Gender Differences in Pornography Consumption among Young Heterosexual Danish Adults","volume":"35","author":[{"family":"Hald","given":"Gert Martin"}],"issued":{"date-parts":[["2006",10,23]]}}},{"id":52,"uris":["http://zotero.org/users/local/8taSo5dG/items/AXCQ3BCC"],"itemData":{"id":52,"type":"article-journal","container-title":"Archives of Sexual Behavior","DOI":"10.1007/s10508-016-0783-6","ISSN":"0004-0002, 1573-2800","issue":"2","journalAbbreviation":"Arch Sex Behav","language":"en","page":"585-602","source":"DOI.org (Crossref)","title":"Perceived Effects of Pornography on the Couple Relationship: Initial Findings of Open-Ended, Participant-Informed, “Bottom-Up” Research","title-short":"Perceived Effects of Pornography on the Couple Relationship","volume":"46","author":[{"family":"Kohut","given":"Taylor"},{"family":"Fisher","given":"William A."},{"family":"Campbell","given":"Lorne"}],"issued":{"date-parts":[["2017",2]]}}},{"id":389,"uris":["http://zotero.org/users/local/8taSo5dG/items/TKS4DUHT"],"itemData":{"id":389,"type":"article-journal","container-title":"Journal of Sex &amp; Marital Therapy","DOI":"10.1080/0092623X.2025.2559005","ISSN":"0092-623X, 1521-0715","journalAbbreviation":"Journal of Sex &amp; Marital Therapy","language":"en","page":"1-18","source":"DOI.org (Crossref)","title":"Attitudes Towards Pornography and Sexual Well-Being Among Young Women in the UK","author":[{"family":"Li","given":"Yishu"},{"family":"Ingham","given":"Roger"},{"family":"Armstrong","given":"Heather"}],"issued":{"date-parts":[["2025",9,15]]}}}],"schema":"https://github.com/citation-style-language/schema/raw/master/csl-citation.json"} </w:instrText>
      </w:r>
      <w:r w:rsidR="00980086"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17,21,22)</w:t>
      </w:r>
      <w:r w:rsidR="00980086" w:rsidRPr="00425030">
        <w:rPr>
          <w:rFonts w:ascii="Times New Roman" w:hAnsi="Times New Roman" w:cs="Times New Roman"/>
          <w:sz w:val="24"/>
          <w:szCs w:val="24"/>
        </w:rPr>
        <w:fldChar w:fldCharType="end"/>
      </w:r>
      <w:r w:rsidRPr="00425030">
        <w:rPr>
          <w:rFonts w:ascii="Times New Roman" w:hAnsi="Times New Roman" w:cs="Times New Roman"/>
          <w:sz w:val="24"/>
          <w:szCs w:val="24"/>
        </w:rPr>
        <w:t>, wh</w:t>
      </w:r>
      <w:r w:rsidR="002E6778" w:rsidRPr="00425030">
        <w:rPr>
          <w:rFonts w:ascii="Times New Roman" w:hAnsi="Times New Roman" w:cs="Times New Roman" w:hint="eastAsia"/>
          <w:sz w:val="24"/>
          <w:szCs w:val="24"/>
        </w:rPr>
        <w:t>ereas</w:t>
      </w:r>
      <w:r w:rsidRPr="00425030">
        <w:rPr>
          <w:rFonts w:ascii="Times New Roman" w:hAnsi="Times New Roman" w:cs="Times New Roman"/>
          <w:sz w:val="24"/>
          <w:szCs w:val="24"/>
        </w:rPr>
        <w:t xml:space="preserve"> </w:t>
      </w:r>
      <w:r w:rsidR="00954A1D" w:rsidRPr="00425030">
        <w:rPr>
          <w:rFonts w:ascii="Times New Roman" w:hAnsi="Times New Roman" w:cs="Times New Roman"/>
          <w:sz w:val="24"/>
          <w:szCs w:val="24"/>
        </w:rPr>
        <w:t>‘excessive’ or ‘compulsive’ use, as described in the cited studies, generally refers to a self-perceived loss of control or interference with daily functioning rather than any fixed frequency threshold,</w:t>
      </w:r>
      <w:r w:rsidRPr="00425030">
        <w:rPr>
          <w:rFonts w:ascii="Times New Roman" w:hAnsi="Times New Roman" w:cs="Times New Roman"/>
          <w:sz w:val="24"/>
          <w:szCs w:val="24"/>
        </w:rPr>
        <w:t xml:space="preserve"> has been linked to a </w:t>
      </w:r>
      <w:r w:rsidR="004B6688" w:rsidRPr="00425030">
        <w:rPr>
          <w:rFonts w:ascii="Times New Roman" w:hAnsi="Times New Roman" w:cs="Times New Roman"/>
          <w:sz w:val="24"/>
          <w:szCs w:val="24"/>
        </w:rPr>
        <w:t>p</w:t>
      </w:r>
      <w:r w:rsidRPr="00425030">
        <w:rPr>
          <w:rFonts w:ascii="Times New Roman" w:hAnsi="Times New Roman" w:cs="Times New Roman"/>
          <w:sz w:val="24"/>
          <w:szCs w:val="24"/>
        </w:rPr>
        <w:t xml:space="preserve">erceived lack of control </w:t>
      </w:r>
      <w:r w:rsidR="00980086"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stzPzUZh","properties":{"formattedCitation":"(23)","plainCitation":"(23)","noteIndex":0},"citationItems":[{"id":27,"uris":["http://zotero.org/users/local/8taSo5dG/items/TWRMLG7B"],"itemData":{"id":27,"type":"article-journal","container-title":"Journal of Sex &amp; Marital Therapy","DOI":"10.1080/0092623X.2017.1405301","ISSN":"0092-623X, 1521-0715","issue":"4","journalAbbreviation":"Journal of Sex &amp; Marital Therapy","language":"en","page":"343-353","source":"DOI.org (Crossref)","title":"When Pornography Use Feels Out of Control: The Moderation Effect of Relationship and Sexual Satisfaction","title-short":"When Pornography Use Feels Out of Control","volume":"44","author":[{"family":"Daspe","given":"Marie-Ève"},{"family":"Vaillancourt-Morel","given":"Marie-Pier"},{"family":"Lussier","given":"Yvan"},{"family":"Sabourin","given":"Stéphane"},{"family":"Ferron","given":"Anik"}],"issued":{"date-parts":[["2018",5,19]]}}}],"schema":"https://github.com/citation-style-language/schema/raw/master/csl-citation.json"} </w:instrText>
      </w:r>
      <w:r w:rsidR="00980086"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23)</w:t>
      </w:r>
      <w:r w:rsidR="00980086" w:rsidRPr="00425030">
        <w:rPr>
          <w:rFonts w:ascii="Times New Roman" w:hAnsi="Times New Roman" w:cs="Times New Roman"/>
          <w:sz w:val="24"/>
          <w:szCs w:val="24"/>
        </w:rPr>
        <w:fldChar w:fldCharType="end"/>
      </w:r>
      <w:r w:rsidRPr="00425030">
        <w:rPr>
          <w:rFonts w:ascii="Times New Roman" w:hAnsi="Times New Roman" w:cs="Times New Roman"/>
          <w:sz w:val="24"/>
          <w:szCs w:val="24"/>
        </w:rPr>
        <w:t xml:space="preserve"> and increased </w:t>
      </w:r>
      <w:r w:rsidR="00BA4062" w:rsidRPr="00425030">
        <w:rPr>
          <w:rFonts w:ascii="Times New Roman" w:hAnsi="Times New Roman" w:cs="Times New Roman"/>
          <w:sz w:val="24"/>
          <w:szCs w:val="24"/>
        </w:rPr>
        <w:t xml:space="preserve">emotional distress, such as </w:t>
      </w:r>
      <w:r w:rsidRPr="00425030">
        <w:rPr>
          <w:rFonts w:ascii="Times New Roman" w:hAnsi="Times New Roman" w:cs="Times New Roman"/>
          <w:color w:val="212121"/>
          <w:sz w:val="24"/>
          <w:szCs w:val="24"/>
          <w:shd w:val="clear" w:color="auto" w:fill="FFFFFF"/>
        </w:rPr>
        <w:t>depression, anxiety</w:t>
      </w:r>
      <w:r w:rsidR="004B2C63" w:rsidRPr="00425030">
        <w:rPr>
          <w:rFonts w:ascii="Times New Roman" w:hAnsi="Times New Roman" w:cs="Times New Roman"/>
          <w:color w:val="212121"/>
          <w:sz w:val="24"/>
          <w:szCs w:val="24"/>
          <w:shd w:val="clear" w:color="auto" w:fill="FFFFFF"/>
        </w:rPr>
        <w:t>,</w:t>
      </w:r>
      <w:r w:rsidRPr="00425030">
        <w:rPr>
          <w:rFonts w:ascii="Times New Roman" w:hAnsi="Times New Roman" w:cs="Times New Roman"/>
          <w:color w:val="212121"/>
          <w:sz w:val="24"/>
          <w:szCs w:val="24"/>
          <w:shd w:val="clear" w:color="auto" w:fill="FFFFFF"/>
        </w:rPr>
        <w:t xml:space="preserve"> and stress</w:t>
      </w:r>
      <w:r w:rsidR="00980086" w:rsidRPr="00425030">
        <w:rPr>
          <w:rFonts w:ascii="Times New Roman" w:hAnsi="Times New Roman" w:cs="Times New Roman" w:hint="eastAsia"/>
          <w:color w:val="212121"/>
          <w:sz w:val="24"/>
          <w:szCs w:val="24"/>
          <w:shd w:val="clear" w:color="auto" w:fill="FFFFFF"/>
        </w:rPr>
        <w:t xml:space="preserve"> </w:t>
      </w:r>
      <w:r w:rsidR="00980086" w:rsidRPr="00425030">
        <w:rPr>
          <w:rFonts w:ascii="Times New Roman" w:hAnsi="Times New Roman" w:cs="Times New Roman"/>
          <w:color w:val="212121"/>
          <w:sz w:val="24"/>
          <w:szCs w:val="24"/>
          <w:shd w:val="clear" w:color="auto" w:fill="FFFFFF"/>
        </w:rPr>
        <w:fldChar w:fldCharType="begin"/>
      </w:r>
      <w:r w:rsidR="00E67DB4" w:rsidRPr="00425030">
        <w:rPr>
          <w:rFonts w:ascii="Times New Roman" w:hAnsi="Times New Roman" w:cs="Times New Roman"/>
          <w:color w:val="212121"/>
          <w:sz w:val="24"/>
          <w:szCs w:val="24"/>
          <w:shd w:val="clear" w:color="auto" w:fill="FFFFFF"/>
        </w:rPr>
        <w:instrText xml:space="preserve"> ADDIN ZOTERO_ITEM CSL_CITATION {"citationID":"oFwyk7XB","properties":{"formattedCitation":"(24)","plainCitation":"(24)","noteIndex":0},"citationItems":[{"id":18,"uris":["http://zotero.org/users/local/8taSo5dG/items/95YBSSFA"],"itemData":{"id":18,"type":"article-journal","abstract":"Background\n              The sustained rise in negative mental health reports among university students is a source of continued global concern, and investigation continues into potential contributors to this rise. This includes the increased prevalence of risky sexual behaviors. Related is the increased prevalence of pornography use. Our study sought to explore the potential relationship between compulsive use of pornography and mental health in university students.\n            \n            \n              Methods\n              \n                Our sample consisted of university students (\n                N\n                = 1031; 34% male, 66% female) from Franciscan University of Steubenville, Steubenville, Ohio. An anonymous survey was sent to all students at the university over the age of 18. The survey was comprised of the following: (1) demographic questions, (2) questions on pornography use and perception, (3) a modified version of the Compulsive Internet Use Scale (mCIUS) assessing various factors associated with compulsive internet pornography use, (4) questions assessing emotional and sexual states relative to pornography use (EmSS), and (5) the 21-question version of the Depression, Anxiety and Stress Scale (DASS-21).\n              \n            \n            \n              Results\n              Our results indicate that 56.6% of those surveyed reported lifetime pornography use, with a significantly higher proportion of males than females reporting such use. The majority of students reported accessing pornography through internet-related technologies. Additionally, 17.0, 20.4, and 13.5% of students reported severe or extremely severe levels of depression, anxiety and stress, respectively, with compulsive pornography use significantly affecting all three mental health parameters in both sexes. Exploratory Factor Analysis identified three factors suggesting emotional coping, dependence and preoccupation for the mCIUS items and three factors reflecting interoceptive, impotent, and extrinsic characteristics for the EmSS items. Regression analysis indicated that various demographics, items pertaining to reduced control and social impairment, and other variables pertaining to pornography use predicted mental health outcomes. Faith, morals and personal motivation were the primary variables reported to help reduce pornography use.\n            \n            \n              Conclusion\n              Our analyses indicate a significant relationship between mental health and pornography use, including behaviors reflecting behavioral addictions, highlighting the necessity for a better understanding and consideration of the potential contribution of internet pornography to negative mental health among university students.","container-title":"Frontiers in Psychology","DOI":"10.3389/fpsyg.2020.613244","ISSN":"1664-1078","journalAbbreviation":"Front. Psychol.","page":"613244","source":"DOI.org (Crossref)","title":"Compulsive Internet Pornography Use and Mental Health: A Cross-Sectional Study in a Sample of University Students in the United States","title-short":"Compulsive Internet Pornography Use and Mental Health","volume":"11","author":[{"family":"Camilleri","given":"Christina"},{"family":"Perry","given":"Justin T."},{"family":"Sammut","given":"Stephen"}],"issued":{"date-parts":[["2021",1,12]]}}}],"schema":"https://github.com/citation-style-language/schema/raw/master/csl-citation.json"} </w:instrText>
      </w:r>
      <w:r w:rsidR="00980086" w:rsidRPr="00425030">
        <w:rPr>
          <w:rFonts w:ascii="Times New Roman" w:hAnsi="Times New Roman" w:cs="Times New Roman"/>
          <w:color w:val="212121"/>
          <w:sz w:val="24"/>
          <w:szCs w:val="24"/>
          <w:shd w:val="clear" w:color="auto" w:fill="FFFFFF"/>
        </w:rPr>
        <w:fldChar w:fldCharType="separate"/>
      </w:r>
      <w:r w:rsidR="00E67DB4" w:rsidRPr="00425030">
        <w:rPr>
          <w:rFonts w:ascii="Times New Roman" w:hAnsi="Times New Roman" w:cs="Times New Roman"/>
          <w:sz w:val="24"/>
        </w:rPr>
        <w:t>(24)</w:t>
      </w:r>
      <w:r w:rsidR="00980086" w:rsidRPr="00425030">
        <w:rPr>
          <w:rFonts w:ascii="Times New Roman" w:hAnsi="Times New Roman" w:cs="Times New Roman"/>
          <w:color w:val="212121"/>
          <w:sz w:val="24"/>
          <w:szCs w:val="24"/>
          <w:shd w:val="clear" w:color="auto" w:fill="FFFFFF"/>
        </w:rPr>
        <w:fldChar w:fldCharType="end"/>
      </w:r>
      <w:r w:rsidRPr="00425030">
        <w:rPr>
          <w:rFonts w:ascii="Times New Roman" w:hAnsi="Times New Roman" w:cs="Times New Roman"/>
          <w:sz w:val="24"/>
          <w:szCs w:val="24"/>
        </w:rPr>
        <w:t xml:space="preserve">. </w:t>
      </w:r>
      <w:r w:rsidR="00BA4062" w:rsidRPr="00425030">
        <w:rPr>
          <w:rFonts w:ascii="Times New Roman" w:hAnsi="Times New Roman" w:cs="Times New Roman"/>
          <w:sz w:val="24"/>
          <w:szCs w:val="24"/>
        </w:rPr>
        <w:lastRenderedPageBreak/>
        <w:t xml:space="preserve">As to </w:t>
      </w:r>
      <w:r w:rsidR="00192B58" w:rsidRPr="00425030">
        <w:rPr>
          <w:rFonts w:ascii="Times New Roman" w:hAnsi="Times New Roman" w:cs="Times New Roman"/>
          <w:sz w:val="24"/>
          <w:szCs w:val="24"/>
        </w:rPr>
        <w:t>content types and motivations</w:t>
      </w:r>
      <w:r w:rsidRPr="00425030">
        <w:rPr>
          <w:rFonts w:ascii="Times New Roman" w:hAnsi="Times New Roman" w:cs="Times New Roman"/>
          <w:sz w:val="24"/>
          <w:szCs w:val="24"/>
        </w:rPr>
        <w:t xml:space="preserve">, </w:t>
      </w:r>
      <w:r w:rsidR="00066852" w:rsidRPr="00425030">
        <w:rPr>
          <w:rFonts w:ascii="Times New Roman" w:hAnsi="Times New Roman" w:cs="Times New Roman"/>
          <w:sz w:val="24"/>
          <w:szCs w:val="24"/>
        </w:rPr>
        <w:t xml:space="preserve">for </w:t>
      </w:r>
      <w:r w:rsidR="00A74577" w:rsidRPr="00425030">
        <w:rPr>
          <w:rFonts w:ascii="Times New Roman" w:hAnsi="Times New Roman" w:cs="Times New Roman"/>
          <w:sz w:val="24"/>
          <w:szCs w:val="24"/>
        </w:rPr>
        <w:t>instance</w:t>
      </w:r>
      <w:r w:rsidR="00066852" w:rsidRPr="00425030">
        <w:rPr>
          <w:rFonts w:ascii="Times New Roman" w:hAnsi="Times New Roman" w:cs="Times New Roman"/>
          <w:sz w:val="24"/>
          <w:szCs w:val="24"/>
        </w:rPr>
        <w:t xml:space="preserve">, </w:t>
      </w:r>
      <w:r w:rsidR="004B2C63" w:rsidRPr="00425030">
        <w:rPr>
          <w:rFonts w:ascii="Times New Roman" w:hAnsi="Times New Roman" w:cs="Times New Roman"/>
          <w:sz w:val="24"/>
          <w:szCs w:val="24"/>
        </w:rPr>
        <w:t xml:space="preserve">using pornography for </w:t>
      </w:r>
      <w:r w:rsidRPr="00425030">
        <w:rPr>
          <w:rFonts w:ascii="Times New Roman" w:hAnsi="Times New Roman" w:cs="Times New Roman"/>
          <w:sz w:val="24"/>
          <w:szCs w:val="24"/>
        </w:rPr>
        <w:t>sexual curiosity and a preference for romance-oriented pornography are associated with greater sexual satisfaction</w:t>
      </w:r>
      <w:r w:rsidR="00980086" w:rsidRPr="00425030">
        <w:rPr>
          <w:rFonts w:ascii="Times New Roman" w:hAnsi="Times New Roman" w:cs="Times New Roman" w:hint="eastAsia"/>
          <w:sz w:val="24"/>
          <w:szCs w:val="24"/>
        </w:rPr>
        <w:t xml:space="preserve"> </w:t>
      </w:r>
      <w:r w:rsidR="00980086"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cpGnxTPa","properties":{"formattedCitation":"(25)","plainCitation":"(25)","noteIndex":0},"citationItems":[{"id":12,"uris":["http://zotero.org/users/local/8taSo5dG/items/AFHB539Q"],"itemData":{"id":12,"type":"article-journal","container-title":"The Journal of Sex Research","DOI":"10.1080/00224499.2021.1893261","ISSN":"0022-4499, 1559-8519","issue":"4","journalAbbreviation":"The Journal of Sex Research","language":"en","page":"457-471","source":"DOI.org (Crossref)","title":"Associations Between Pornography Use Frequency, Pornography Use Motivations, and Sexual Wellbeing in Couples","volume":"59","author":[{"family":"Bőthe","given":"Beáta"},{"family":"Vaillancourt-Morel","given":"Marie-Pier"},{"family":"Bergeron","given":"Sophie"}],"issued":{"date-parts":[["2022",5,4]]}}}],"schema":"https://github.com/citation-style-language/schema/raw/master/csl-citation.json"} </w:instrText>
      </w:r>
      <w:r w:rsidR="00980086"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25)</w:t>
      </w:r>
      <w:r w:rsidR="00980086" w:rsidRPr="00425030">
        <w:rPr>
          <w:rFonts w:ascii="Times New Roman" w:hAnsi="Times New Roman" w:cs="Times New Roman"/>
          <w:sz w:val="24"/>
          <w:szCs w:val="24"/>
        </w:rPr>
        <w:fldChar w:fldCharType="end"/>
      </w:r>
      <w:r w:rsidRPr="00425030">
        <w:rPr>
          <w:rFonts w:ascii="Times New Roman" w:hAnsi="Times New Roman" w:cs="Times New Roman"/>
          <w:sz w:val="24"/>
          <w:szCs w:val="24"/>
        </w:rPr>
        <w:t xml:space="preserve">, whereas the use of </w:t>
      </w:r>
      <w:r w:rsidR="00642D24" w:rsidRPr="00425030">
        <w:rPr>
          <w:rFonts w:ascii="Times New Roman" w:hAnsi="Times New Roman" w:cs="Times New Roman"/>
          <w:sz w:val="24"/>
          <w:szCs w:val="24"/>
        </w:rPr>
        <w:t>pornography depicting</w:t>
      </w:r>
      <w:r w:rsidR="00B64A61" w:rsidRPr="00425030">
        <w:rPr>
          <w:rFonts w:ascii="Times New Roman" w:hAnsi="Times New Roman" w:cs="Times New Roman"/>
          <w:sz w:val="24"/>
          <w:szCs w:val="24"/>
        </w:rPr>
        <w:t xml:space="preserve"> violent, degrading, or non-consensual depictions</w:t>
      </w:r>
      <w:r w:rsidR="00B64A61" w:rsidRPr="00425030">
        <w:rPr>
          <w:rFonts w:ascii="Times New Roman" w:hAnsi="Times New Roman" w:cs="Times New Roman" w:hint="eastAsia"/>
          <w:sz w:val="24"/>
          <w:szCs w:val="24"/>
        </w:rPr>
        <w:t>,</w:t>
      </w:r>
      <w:r w:rsidRPr="00425030">
        <w:rPr>
          <w:rFonts w:ascii="Times New Roman" w:hAnsi="Times New Roman" w:cs="Times New Roman"/>
          <w:sz w:val="24"/>
          <w:szCs w:val="24"/>
        </w:rPr>
        <w:t xml:space="preserve"> is linked to lower sexual satisfaction</w:t>
      </w:r>
      <w:r w:rsidR="00AF6C01" w:rsidRPr="00425030">
        <w:rPr>
          <w:rFonts w:ascii="Times New Roman" w:hAnsi="Times New Roman" w:cs="Times New Roman"/>
          <w:sz w:val="24"/>
          <w:szCs w:val="24"/>
        </w:rPr>
        <w:t xml:space="preserve"> and sexual function</w:t>
      </w:r>
      <w:r w:rsidR="00980086" w:rsidRPr="00425030">
        <w:rPr>
          <w:rFonts w:ascii="Times New Roman" w:hAnsi="Times New Roman" w:cs="Times New Roman" w:hint="eastAsia"/>
          <w:sz w:val="24"/>
          <w:szCs w:val="24"/>
        </w:rPr>
        <w:t xml:space="preserve"> </w:t>
      </w:r>
      <w:r w:rsidR="00980086"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s0M9G4Pi","properties":{"formattedCitation":"(26,27)","plainCitation":"(26,27)","noteIndex":0},"citationItems":[{"id":68,"uris":["http://zotero.org/users/local/8taSo5dG/items/TAENBV6A"],"itemData":{"id":68,"type":"article-journal","container-title":"The Journal of Sex Research","DOI":"10.1080/00224499.2024.2311874","ISSN":"0022-4499, 1559-8519","issue":"4","journalAbbreviation":"The Journal of Sex Research","language":"en","page":"568-581","source":"DOI.org (Crossref)","title":"Associations Between Contents of Pornography and Sexual Satisfaction and Function Among Young Adults","volume":"62","author":[{"family":"Nolin","given":"Marie-Chloé"},{"family":"Daspe","given":"Marie-Ève"},{"family":"Bőthe","given":"Beáta"},{"family":"Brassard","given":"Audrey"},{"family":"Joyal","given":"Christian"},{"family":"Vaillancourt-Morel","given":"Marie-Pier"}],"issued":{"date-parts":[["2025",5,4]]}}},{"id":31,"uris":["http://zotero.org/users/local/8taSo5dG/items/5JS4VHYD"],"itemData":{"id":31,"type":"article-journal","abstract":"This cross-sectional online survey of Polish students (n = 6463) assessed the frequency and patterns of pornography consumption, its self-perceived effects, the prevalence of self-perceived pornography addiction, and opinions on the potential effects of pornography and its legal status. Nearly 80% of students have been exposed to pornography (median age of first exposure: 14 years). Streaming videos were decidedly the most frequent form of use. In the subset of current users (n = 4260), daily use and self-perceived addiction was reported by 10.7% and 15.5%, respectively. The majority of those surveyed did not report any negative effects of pornography use on their sexual function, sexual, and relationship satisfaction. Instead, over one-quarter of students in relationships reported beneficial effects on its quality. The most common self-perceived adverse effects of pornography use included: the need for longer stimulation (12.0%) and more sexual stimuli (17.6%) to reach orgasm, and a decrease in sexual satisfaction (24.5%). Females and males with a Body Mass Index &gt;25 kg/m2 more often reported a self-perceived decrease in relationship quality associated with pornography use. Age of first exposure was significantly associated with reported need for longer stimulation and more sexual stimuli to reach orgasm when using pornography, decrease in sexual satisfaction, and quality of romantic relationship, neglect of basic needs and duties due to pornography use, and self-perceived addiction in both females and males. The highest odds ratios were always observed for age &lt;12 years in reference to exposure at &gt;16 years. In the opinion of most of the surveyed students, pornography may have adverse effects on human health, although access restrictions should not be implemented. The study gives a broad insight into the pornography consumption in young Polish adults.","container-title":"International Journal of Environmental Research and Public Health","DOI":"10.3390/ijerph16101861","ISSN":"1660-4601","issue":"10","journalAbbreviation":"IJERPH","language":"en","license":"https://creativecommons.org/licenses/by/4.0/","page":"1861","source":"DOI.org (Crossref)","title":"Prevalence, Patterns and Self-Perceived Effects of Pornography Consumption in Polish University Students: A Cross-Sectional Study","title-short":"Prevalence, Patterns and Self-Perceived Effects of Pornography Consumption in Polish University Students","volume":"16","author":[{"family":"Dwulit","given":"Aleksandra Diana"},{"family":"Rzymski","given":"Piotr"}],"issued":{"date-parts":[["2019",5,27]]}}}],"schema":"https://github.com/citation-style-language/schema/raw/master/csl-citation.json"} </w:instrText>
      </w:r>
      <w:r w:rsidR="00980086"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26,27)</w:t>
      </w:r>
      <w:r w:rsidR="00980086" w:rsidRPr="00425030">
        <w:rPr>
          <w:rFonts w:ascii="Times New Roman" w:hAnsi="Times New Roman" w:cs="Times New Roman"/>
          <w:sz w:val="24"/>
          <w:szCs w:val="24"/>
        </w:rPr>
        <w:fldChar w:fldCharType="end"/>
      </w:r>
      <w:r w:rsidRPr="00425030">
        <w:rPr>
          <w:rFonts w:ascii="Times New Roman" w:hAnsi="Times New Roman" w:cs="Times New Roman"/>
          <w:sz w:val="24"/>
          <w:szCs w:val="24"/>
        </w:rPr>
        <w:t>.</w:t>
      </w:r>
    </w:p>
    <w:p w14:paraId="23E44E84" w14:textId="3CA1539D" w:rsidR="00FC2A1C" w:rsidRPr="00425030" w:rsidRDefault="00FC2A1C" w:rsidP="00A85A6B">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 xml:space="preserve">Gender Differences in </w:t>
      </w:r>
      <w:r w:rsidR="00457C2A" w:rsidRPr="00425030">
        <w:rPr>
          <w:rFonts w:ascii="Times New Roman" w:hAnsi="Times New Roman" w:cs="Times New Roman" w:hint="eastAsia"/>
          <w:b/>
          <w:bCs/>
          <w:sz w:val="24"/>
          <w:szCs w:val="24"/>
        </w:rPr>
        <w:t>Psychos</w:t>
      </w:r>
      <w:r w:rsidRPr="00425030">
        <w:rPr>
          <w:rFonts w:ascii="Times New Roman" w:hAnsi="Times New Roman" w:cs="Times New Roman"/>
          <w:b/>
          <w:bCs/>
          <w:sz w:val="24"/>
          <w:szCs w:val="24"/>
        </w:rPr>
        <w:t xml:space="preserve">exual </w:t>
      </w:r>
      <w:r w:rsidR="00457C2A" w:rsidRPr="00425030">
        <w:rPr>
          <w:rFonts w:ascii="Times New Roman" w:hAnsi="Times New Roman" w:cs="Times New Roman" w:hint="eastAsia"/>
          <w:b/>
          <w:bCs/>
          <w:sz w:val="24"/>
          <w:szCs w:val="24"/>
        </w:rPr>
        <w:t>Well-Being</w:t>
      </w:r>
    </w:p>
    <w:p w14:paraId="11BBBD8D" w14:textId="1CEE59DB" w:rsidR="00CB4AEA" w:rsidRPr="00425030" w:rsidRDefault="00FC2A1C" w:rsidP="00FC2A1C">
      <w:pPr>
        <w:pStyle w:val="pf0"/>
        <w:spacing w:line="480" w:lineRule="auto"/>
        <w:ind w:firstLine="720"/>
        <w:rPr>
          <w:rFonts w:ascii="Arial" w:hAnsi="Arial" w:cs="Arial"/>
          <w:sz w:val="20"/>
          <w:szCs w:val="20"/>
        </w:rPr>
      </w:pPr>
      <w:r w:rsidRPr="00425030">
        <w:t>Gender differences play a crucial role in understanding cyberpornography-related psychosexual outcomes</w:t>
      </w:r>
      <w:r w:rsidR="00E77C42" w:rsidRPr="00425030">
        <w:rPr>
          <w:rFonts w:eastAsiaTheme="minorEastAsia" w:hint="eastAsia"/>
        </w:rPr>
        <w:t xml:space="preserve">, </w:t>
      </w:r>
      <w:r w:rsidR="00E77C42" w:rsidRPr="00425030">
        <w:t xml:space="preserve">and sexual script theory offers a useful lens for interpreting these differences. </w:t>
      </w:r>
      <w:r w:rsidR="002641A6" w:rsidRPr="00425030">
        <w:t>This theory posits that individuals’ sexual attitudes, behaviours, and expectations are shaped by culturally transmitted narratives that prescribe distinct sexual roles for men and women</w:t>
      </w:r>
      <w:r w:rsidR="008C54F2" w:rsidRPr="00425030">
        <w:rPr>
          <w:rFonts w:eastAsiaTheme="minorEastAsia" w:hint="eastAsia"/>
        </w:rPr>
        <w:t xml:space="preserve"> </w:t>
      </w:r>
      <w:r w:rsidR="008C54F2" w:rsidRPr="00425030">
        <w:rPr>
          <w:rFonts w:eastAsiaTheme="minorEastAsia"/>
        </w:rPr>
        <w:fldChar w:fldCharType="begin"/>
      </w:r>
      <w:r w:rsidR="00E67DB4" w:rsidRPr="00425030">
        <w:rPr>
          <w:rFonts w:eastAsiaTheme="minorEastAsia"/>
        </w:rPr>
        <w:instrText xml:space="preserve"> ADDIN ZOTERO_ITEM CSL_CITATION {"citationID":"Mn4dGaR1","properties":{"formattedCitation":"(28)","plainCitation":"(28)","noteIndex":0},"citationItems":[{"id":87,"uris":["http://zotero.org/users/local/8taSo5dG/items/RD6UHAPY"],"itemData":{"id":87,"type":"article-journal","container-title":"Archives of Sexual Behavior","DOI":"10.1007/BF01542219","ISSN":"0004-0002, 1573-2800","issue":"2","journalAbbreviation":"Arch Sex Behav","language":"en","license":"http://www.springer.com/tdm","page":"97-120","source":"DOI.org (Crossref)","title":"Sexual scripts: Permanence and change","title-short":"Sexual scripts","volume":"15","author":[{"family":"Simon","given":"William"},{"family":"Gagnon","given":"John H."}],"issued":{"date-parts":[["1986",4]]}}}],"schema":"https://github.com/citation-style-language/schema/raw/master/csl-citation.json"} </w:instrText>
      </w:r>
      <w:r w:rsidR="008C54F2" w:rsidRPr="00425030">
        <w:rPr>
          <w:rFonts w:eastAsiaTheme="minorEastAsia"/>
        </w:rPr>
        <w:fldChar w:fldCharType="separate"/>
      </w:r>
      <w:r w:rsidR="00E67DB4" w:rsidRPr="00425030">
        <w:rPr>
          <w:rFonts w:eastAsiaTheme="minorEastAsia"/>
        </w:rPr>
        <w:t>(28)</w:t>
      </w:r>
      <w:r w:rsidR="008C54F2" w:rsidRPr="00425030">
        <w:rPr>
          <w:rFonts w:eastAsiaTheme="minorEastAsia"/>
        </w:rPr>
        <w:fldChar w:fldCharType="end"/>
      </w:r>
      <w:r w:rsidR="002641A6" w:rsidRPr="00425030">
        <w:t xml:space="preserve">. In the context of internet pornography, such scripts may be reinforced, challenged, or redefined depending on the content consumed and the </w:t>
      </w:r>
      <w:r w:rsidR="00641714" w:rsidRPr="00425030">
        <w:rPr>
          <w:rFonts w:eastAsiaTheme="minorEastAsia" w:hint="eastAsia"/>
        </w:rPr>
        <w:t>us</w:t>
      </w:r>
      <w:r w:rsidR="002641A6" w:rsidRPr="00425030">
        <w:t>er’s gender.</w:t>
      </w:r>
      <w:r w:rsidR="00E77C42" w:rsidRPr="00425030">
        <w:rPr>
          <w:rFonts w:eastAsiaTheme="minorEastAsia" w:hint="eastAsia"/>
        </w:rPr>
        <w:t xml:space="preserve"> </w:t>
      </w:r>
      <w:r w:rsidR="000B1291" w:rsidRPr="00425030">
        <w:t xml:space="preserve">Men generally consume more pornography, more frequently, and for longer durations </w:t>
      </w:r>
      <w:r w:rsidR="008C6BD8" w:rsidRPr="00425030">
        <w:t>than</w:t>
      </w:r>
      <w:r w:rsidR="000B1291" w:rsidRPr="00425030">
        <w:t xml:space="preserve"> women</w:t>
      </w:r>
      <w:r w:rsidR="008C54F2" w:rsidRPr="00425030">
        <w:rPr>
          <w:rFonts w:eastAsiaTheme="minorEastAsia" w:hint="eastAsia"/>
        </w:rPr>
        <w:t xml:space="preserve"> </w:t>
      </w:r>
      <w:r w:rsidR="008C54F2" w:rsidRPr="00425030">
        <w:rPr>
          <w:rFonts w:eastAsiaTheme="minorEastAsia"/>
        </w:rPr>
        <w:fldChar w:fldCharType="begin"/>
      </w:r>
      <w:r w:rsidR="008C54F2" w:rsidRPr="00425030">
        <w:rPr>
          <w:rFonts w:eastAsiaTheme="minorEastAsia"/>
        </w:rPr>
        <w:instrText xml:space="preserve"> ADDIN ZOTERO_ITEM CSL_CITATION {"citationID":"72qxhUxc","properties":{"formattedCitation":"(13)","plainCitation":"(13)","noteIndex":0},"citationItems":[{"id":38,"uris":["http://zotero.org/users/local/8taSo5dG/items/ZT28L4AV"],"itemData":{"id":38,"type":"article-journal","abstract":"Background   Despite the high prevalence, few studies have examined pornography consumption among emerging adults in Malaysia. The current study examined the attitudes, motivations, and behaviours related to pornography consumption and their association with sexual health.     Methods   Using a cross-sectional survey that was conducted online, a convenience sample of 319 Malaysians aged 18–30 years (M = 23.05, s.d. = 2.55) reported their attitudes and behaviours related to pornography consumption, including the degree of problematic consumption, and completed measures of sexual health. These included sexual satisfaction, awareness of sexual feelings, sexual self-reflection, sexual assertiveness, embarrassment during partnered sex, and genital image. To capture pornography genre preferences, participants also reported the keywords that they typically use to search for pornography. These open-ended responses were thematically coded.     Results   Between 60 and 70% of participants reported positive attitudes toward pornography and 81.2% (N = 259) reported lifetime intentional exposure to pornography. Gender differences were present in pornography consumption attitudes, motivations, preferences, and behaviours. Problematic pornography consumption, and not consumption frequency, was associated with poorer sexual satisfaction. Among women and not men, more frequent consumption was associated with more sexual self-reflection and positive feelings about their genitals. Sexual embarrassment was higher among women who consume pornography more problematically and among men who consumed pornography more frequently.     Conclusions   Pornography consumption attitudes and behaviours appear rather universal. However, the benefits of pornography consumption frequency and disadvantages associated with problematic consumption appear to be more relevant for women’s than men’s sexual health, specifically sexual self-reflection, genital image, and sexual embarrassment.","container-title":"Sexual Health","DOI":"10.1071/SH22181","ISSN":"1448-5028, 1449-8987","issue":"2","journalAbbreviation":"Sex. Health","language":"en","page":"134-147","source":"DOI.org (Crossref)","title":"Pornography consumption and sexual health among emerging adults from Malaysia: an observational study","title-short":"Pornography consumption and sexual health among emerging adults from Malaysia","volume":"20","author":[{"family":"Goh","given":"Pei Hwa"},{"family":"Phuah","given":"Li Ann"},{"family":"Low","given":"Yi Hwa"}],"editor":[{"family":"Lim","given":"Megan"}],"issued":{"date-parts":[["2023",2,28]]}}}],"schema":"https://github.com/citation-style-language/schema/raw/master/csl-citation.json"} </w:instrText>
      </w:r>
      <w:r w:rsidR="008C54F2" w:rsidRPr="00425030">
        <w:rPr>
          <w:rFonts w:eastAsiaTheme="minorEastAsia"/>
        </w:rPr>
        <w:fldChar w:fldCharType="separate"/>
      </w:r>
      <w:r w:rsidR="00E736DC" w:rsidRPr="00425030">
        <w:rPr>
          <w:rFonts w:eastAsiaTheme="minorEastAsia"/>
        </w:rPr>
        <w:t>(13)</w:t>
      </w:r>
      <w:r w:rsidR="008C54F2" w:rsidRPr="00425030">
        <w:rPr>
          <w:rFonts w:eastAsiaTheme="minorEastAsia"/>
        </w:rPr>
        <w:fldChar w:fldCharType="end"/>
      </w:r>
      <w:r w:rsidRPr="00425030">
        <w:t>, whereas women's motivations for pornography use are often related to sexual relationships</w:t>
      </w:r>
      <w:r w:rsidR="008C54F2" w:rsidRPr="00425030">
        <w:t>,</w:t>
      </w:r>
      <w:r w:rsidRPr="00425030">
        <w:t xml:space="preserve"> and </w:t>
      </w:r>
      <w:r w:rsidR="008C6BD8" w:rsidRPr="00425030">
        <w:t xml:space="preserve">they </w:t>
      </w:r>
      <w:r w:rsidR="00586CB7" w:rsidRPr="00425030">
        <w:t xml:space="preserve">may </w:t>
      </w:r>
      <w:r w:rsidRPr="00425030">
        <w:t xml:space="preserve">prefer to </w:t>
      </w:r>
      <w:r w:rsidR="008C6BD8" w:rsidRPr="00425030">
        <w:t>access</w:t>
      </w:r>
      <w:r w:rsidRPr="00425030">
        <w:t xml:space="preserve"> it with sexual partners</w:t>
      </w:r>
      <w:r w:rsidR="008C54F2" w:rsidRPr="00425030">
        <w:rPr>
          <w:rFonts w:eastAsiaTheme="minorEastAsia" w:hint="eastAsia"/>
        </w:rPr>
        <w:t xml:space="preserve"> </w:t>
      </w:r>
      <w:r w:rsidR="008C54F2" w:rsidRPr="00425030">
        <w:rPr>
          <w:rFonts w:eastAsiaTheme="minorEastAsia"/>
        </w:rPr>
        <w:fldChar w:fldCharType="begin"/>
      </w:r>
      <w:r w:rsidR="00E67DB4" w:rsidRPr="00425030">
        <w:rPr>
          <w:rFonts w:eastAsiaTheme="minorEastAsia"/>
        </w:rPr>
        <w:instrText xml:space="preserve"> ADDIN ZOTERO_ITEM CSL_CITATION {"citationID":"Vdi8AMdU","properties":{"formattedCitation":"(17,29)","plainCitation":"(17,29)","noteIndex":0},"citationItems":[{"id":44,"uris":["http://zotero.org/users/local/8taSo5dG/items/23WJAXFT"],"itemData":{"id":44,"type":"article-journal","container-title":"Archives of Sexual Behavior","DOI":"10.1007/s10508-006-9064-0","ISSN":"0004-0002, 1573-2800","issue":"5","journalAbbreviation":"Arch Sex Behav","language":"en","license":"http://www.springer.com/tdm","page":"577-585","source":"DOI.org (Crossref)","title":"Gender Differences in Pornography Consumption among Young Heterosexual Danish Adults","volume":"35","author":[{"family":"Hald","given":"Gert Martin"}],"issued":{"date-parts":[["2006",10,23]]}}},{"id":43,"uris":["http://zotero.org/users/local/8taSo5dG/items/PSTXHF7J"],"itemData":{"id":43,"type":"article-journal","container-title":"Annals of the International Communication Association","DOI":"10.1080/23808985.2019.1584045","ISSN":"2380-8985, 2380-8977","issue":"2","journalAbbreviation":"Annals of the International Communication Association","language":"en","page":"117-155","source":"DOI.org (Crossref)","title":"Internet pornography use and sexual motivation: a systematic review and integration","title-short":"Internet pornography use and sexual motivation","volume":"43","author":[{"family":"Grubbs","given":"Joshua B."},{"family":"Wright","given":"Paul J."},{"family":"Braden","given":"Abby L."},{"family":"Wilt","given":"Joshua A."},{"family":"Kraus","given":"Shane W."}],"issued":{"date-parts":[["2019",4,3]]}}}],"schema":"https://github.com/citation-style-language/schema/raw/master/csl-citation.json"} </w:instrText>
      </w:r>
      <w:r w:rsidR="008C54F2" w:rsidRPr="00425030">
        <w:rPr>
          <w:rFonts w:eastAsiaTheme="minorEastAsia"/>
        </w:rPr>
        <w:fldChar w:fldCharType="separate"/>
      </w:r>
      <w:r w:rsidR="00E67DB4" w:rsidRPr="00425030">
        <w:rPr>
          <w:rFonts w:eastAsiaTheme="minorEastAsia"/>
        </w:rPr>
        <w:t>(17,29)</w:t>
      </w:r>
      <w:r w:rsidR="008C54F2" w:rsidRPr="00425030">
        <w:rPr>
          <w:rFonts w:eastAsiaTheme="minorEastAsia"/>
        </w:rPr>
        <w:fldChar w:fldCharType="end"/>
      </w:r>
      <w:r w:rsidRPr="00425030">
        <w:t xml:space="preserve">. </w:t>
      </w:r>
      <w:r w:rsidR="005F6CE1" w:rsidRPr="00425030">
        <w:t>A</w:t>
      </w:r>
      <w:r w:rsidR="00586CB7" w:rsidRPr="00425030">
        <w:t xml:space="preserve">mong men, </w:t>
      </w:r>
      <w:r w:rsidR="0095239A" w:rsidRPr="00425030">
        <w:t>p</w:t>
      </w:r>
      <w:r w:rsidRPr="00425030">
        <w:t>ornography use</w:t>
      </w:r>
      <w:r w:rsidR="0042465C" w:rsidRPr="00425030">
        <w:t xml:space="preserve"> </w:t>
      </w:r>
      <w:r w:rsidR="008C6BD8" w:rsidRPr="00425030">
        <w:t xml:space="preserve">has been </w:t>
      </w:r>
      <w:r w:rsidR="0038213C" w:rsidRPr="00425030">
        <w:t xml:space="preserve">associated with </w:t>
      </w:r>
      <w:r w:rsidR="008B2B2C" w:rsidRPr="00425030">
        <w:t>decreas</w:t>
      </w:r>
      <w:r w:rsidR="0038213C" w:rsidRPr="00425030">
        <w:t>ed</w:t>
      </w:r>
      <w:r w:rsidRPr="00425030">
        <w:t xml:space="preserve"> sexual satisfaction</w:t>
      </w:r>
      <w:r w:rsidR="008C54F2" w:rsidRPr="00425030">
        <w:rPr>
          <w:rFonts w:eastAsiaTheme="minorEastAsia" w:hint="eastAsia"/>
        </w:rPr>
        <w:t xml:space="preserve"> </w:t>
      </w:r>
      <w:r w:rsidR="008C54F2" w:rsidRPr="00425030">
        <w:rPr>
          <w:rFonts w:eastAsiaTheme="minorEastAsia"/>
        </w:rPr>
        <w:fldChar w:fldCharType="begin"/>
      </w:r>
      <w:r w:rsidR="00E67DB4" w:rsidRPr="00425030">
        <w:rPr>
          <w:rFonts w:eastAsiaTheme="minorEastAsia"/>
        </w:rPr>
        <w:instrText xml:space="preserve"> ADDIN ZOTERO_ITEM CSL_CITATION {"citationID":"huPUYRJf","properties":{"formattedCitation":"(23,30)","plainCitation":"(23,30)","noteIndex":0},"citationItems":[{"id":27,"uris":["http://zotero.org/users/local/8taSo5dG/items/TWRMLG7B"],"itemData":{"id":27,"type":"article-journal","container-title":"Journal of Sex &amp; Marital Therapy","DOI":"10.1080/0092623X.2017.1405301","ISSN":"0092-623X, 1521-0715","issue":"4","journalAbbreviation":"Journal of Sex &amp; Marital Therapy","language":"en","page":"343-353","source":"DOI.org (Crossref)","title":"When Pornography Use Feels Out of Control: The Moderation Effect of Relationship and Sexual Satisfaction","title-short":"When Pornography Use Feels Out of Control","volume":"44","author":[{"family":"Daspe","given":"Marie-Ève"},{"family":"Vaillancourt-Morel","given":"Marie-Pier"},{"family":"Lussier","given":"Yvan"},{"family":"Sabourin","given":"Stéphane"},{"family":"Ferron","given":"Anik"}],"issued":{"date-parts":[["2018",5,19]]}}},{"id":66,"uris":["http://zotero.org/users/local/8taSo5dG/items/3G5IDST2"],"itemData":{"id":66,"type":"article-journal","container-title":"The Journal of Sex Research","DOI":"10.1080/00224499.2010.543960","ISSN":"0022-4499, 1559-8519","issue":"6","journalAbbreviation":"The Journal of Sex Research","language":"en","page":"520-530","source":"DOI.org (Crossref)","title":"Associations between Young Adults' Use of Sexually Explicit Materials and Their Sexual Preferences, Behaviors, and Satisfaction","volume":"48","author":[{"family":"Morgan","given":"Elizabeth M."}],"issued":{"date-parts":[["2011",11]]}}}],"schema":"https://github.com/citation-style-language/schema/raw/master/csl-citation.json"} </w:instrText>
      </w:r>
      <w:r w:rsidR="008C54F2" w:rsidRPr="00425030">
        <w:rPr>
          <w:rFonts w:eastAsiaTheme="minorEastAsia"/>
        </w:rPr>
        <w:fldChar w:fldCharType="separate"/>
      </w:r>
      <w:r w:rsidR="00E67DB4" w:rsidRPr="00425030">
        <w:rPr>
          <w:rFonts w:eastAsiaTheme="minorEastAsia"/>
        </w:rPr>
        <w:t>(23,30)</w:t>
      </w:r>
      <w:r w:rsidR="008C54F2" w:rsidRPr="00425030">
        <w:rPr>
          <w:rFonts w:eastAsiaTheme="minorEastAsia"/>
        </w:rPr>
        <w:fldChar w:fldCharType="end"/>
      </w:r>
      <w:r w:rsidR="008C54F2" w:rsidRPr="00425030">
        <w:rPr>
          <w:rStyle w:val="cf01"/>
          <w:rFonts w:ascii="Times New Roman" w:hAnsi="Times New Roman" w:cs="Times New Roman"/>
          <w:sz w:val="24"/>
          <w:szCs w:val="24"/>
        </w:rPr>
        <w:t>,</w:t>
      </w:r>
      <w:r w:rsidRPr="00425030">
        <w:t xml:space="preserve"> </w:t>
      </w:r>
      <w:r w:rsidR="008C6BD8" w:rsidRPr="00425030">
        <w:t>although</w:t>
      </w:r>
      <w:r w:rsidR="00C27FF3" w:rsidRPr="00425030">
        <w:t xml:space="preserve"> no significant or positive </w:t>
      </w:r>
      <w:r w:rsidR="0038213C" w:rsidRPr="00425030">
        <w:t>relationship with</w:t>
      </w:r>
      <w:r w:rsidR="00C27FF3" w:rsidRPr="00425030">
        <w:t xml:space="preserve"> sexual satisfaction</w:t>
      </w:r>
      <w:r w:rsidRPr="00425030">
        <w:t xml:space="preserve"> </w:t>
      </w:r>
      <w:r w:rsidR="008C6BD8" w:rsidRPr="00425030">
        <w:t>has been reported</w:t>
      </w:r>
      <w:r w:rsidR="00586CB7" w:rsidRPr="00425030">
        <w:t xml:space="preserve"> among women</w:t>
      </w:r>
      <w:r w:rsidR="009346E3" w:rsidRPr="00425030">
        <w:t>(17,21,30)</w:t>
      </w:r>
      <w:r w:rsidRPr="00425030">
        <w:t xml:space="preserve">. Similarly, gender differences have been observed in </w:t>
      </w:r>
      <w:r w:rsidR="00B41DDC" w:rsidRPr="00425030">
        <w:t xml:space="preserve">the association between pornography use and </w:t>
      </w:r>
      <w:r w:rsidRPr="00425030">
        <w:t xml:space="preserve">sexual functioning, </w:t>
      </w:r>
      <w:r w:rsidR="008C6BD8" w:rsidRPr="00425030">
        <w:t xml:space="preserve">pointing </w:t>
      </w:r>
      <w:r w:rsidRPr="00425030">
        <w:t>to enhanced female sexual functioning and decreased male sexual functioning</w:t>
      </w:r>
      <w:r w:rsidR="009346E3" w:rsidRPr="00425030">
        <w:rPr>
          <w:rFonts w:eastAsiaTheme="minorEastAsia" w:hint="eastAsia"/>
        </w:rPr>
        <w:t xml:space="preserve"> </w:t>
      </w:r>
      <w:r w:rsidR="009346E3" w:rsidRPr="00425030">
        <w:rPr>
          <w:rFonts w:eastAsiaTheme="minorEastAsia"/>
        </w:rPr>
        <w:fldChar w:fldCharType="begin"/>
      </w:r>
      <w:r w:rsidR="00E67DB4" w:rsidRPr="00425030">
        <w:rPr>
          <w:rFonts w:eastAsiaTheme="minorEastAsia"/>
        </w:rPr>
        <w:instrText xml:space="preserve"> ADDIN ZOTERO_ITEM CSL_CITATION {"citationID":"Z4svmRpe","properties":{"formattedCitation":"(31)","plainCitation":"(31)","noteIndex":0},"citationItems":[{"id":98,"uris":["http://zotero.org/users/local/8taSo5dG/items/CXWPBTUA"],"itemData":{"id":98,"type":"article-journal","abstract":"Abstract\n            \n              Background\n              We examined whether young men and women differ in the relation between porn use and sexual performance (sexual self-competence, sexual functioning, and partner-reported sexual satisfaction).\n            \n            \n              Methods\n              We conducted a three-wave longitudinal study (spanning 2015-16-17) that involved a very large number of men and women in their early 20s (100 000 + French-speaking individuals; 4000 + heterosexual couples).\n            \n            \n              Results\n              \n                The results revealed a twofold phenomenon. Among men, a higher frequency of porn use (wave 1) and increased porn use over time (waves 1–3) were associated with\n                lower\n                levels of sexual self-competence, impaired sexual functioning, and decreased partner-reported sexual satisfaction. In contrast, among women, higher and increasing frequencies of porn use were associated with\n                higher\n                levels of sexual self-competence, improved sexual functioning, and enhanced partner-reported sexual satisfaction (for some aspects).\n              \n            \n            \n              Conclusions\n              The findings reveal the irony that porn – a male-dominated industry that targets a male-dominated audience – is associated with the erosion of the quality of men's sex lives and the improvement of women's sex lives.","container-title":"Psychological Medicine","DOI":"10.1017/S003329172100516X","ISSN":"0033-2917, 1469-8978","issue":"7","journalAbbreviation":"Psychol. Med.","language":"en","page":"3105-3114","source":"DOI.org (Crossref)","title":"Porn use and men's and women's sexual performance: evidence from a large longitudinal sample","title-short":"Porn use and men's and women's sexual performance","volume":"53","author":[{"family":"Sommet","given":"Nicolas"},{"family":"Berent","given":"Jacques"}],"issued":{"date-parts":[["2023",5]]}}}],"schema":"https://github.com/citation-style-language/schema/raw/master/csl-citation.json"} </w:instrText>
      </w:r>
      <w:r w:rsidR="009346E3" w:rsidRPr="00425030">
        <w:rPr>
          <w:rFonts w:eastAsiaTheme="minorEastAsia"/>
        </w:rPr>
        <w:fldChar w:fldCharType="separate"/>
      </w:r>
      <w:r w:rsidR="00E67DB4" w:rsidRPr="00425030">
        <w:rPr>
          <w:rFonts w:eastAsiaTheme="minorEastAsia"/>
        </w:rPr>
        <w:t>(31)</w:t>
      </w:r>
      <w:r w:rsidR="009346E3" w:rsidRPr="00425030">
        <w:rPr>
          <w:rFonts w:eastAsiaTheme="minorEastAsia"/>
        </w:rPr>
        <w:fldChar w:fldCharType="end"/>
      </w:r>
      <w:r w:rsidRPr="00425030">
        <w:t xml:space="preserve">. The positive </w:t>
      </w:r>
      <w:r w:rsidR="00512EEB" w:rsidRPr="00425030">
        <w:t>influence</w:t>
      </w:r>
      <w:r w:rsidRPr="00425030">
        <w:t>s of pornography on women's sexual self-concept have been noted, including increased sexual confidence, sexual consciousness, sexual self-competence</w:t>
      </w:r>
      <w:r w:rsidR="00DE2251" w:rsidRPr="00425030">
        <w:t>,</w:t>
      </w:r>
      <w:r w:rsidRPr="00425030">
        <w:t xml:space="preserve"> and self-efficacy</w:t>
      </w:r>
      <w:r w:rsidR="009346E3" w:rsidRPr="00425030">
        <w:t>,</w:t>
      </w:r>
      <w:r w:rsidRPr="00425030">
        <w:t xml:space="preserve"> while</w:t>
      </w:r>
      <w:r w:rsidR="00FA1E76" w:rsidRPr="00425030">
        <w:t>, at the same time,</w:t>
      </w:r>
      <w:r w:rsidRPr="00425030">
        <w:t xml:space="preserve"> these </w:t>
      </w:r>
      <w:r w:rsidR="00512EEB" w:rsidRPr="00425030">
        <w:t>influence</w:t>
      </w:r>
      <w:r w:rsidRPr="00425030">
        <w:t xml:space="preserve">s appear less </w:t>
      </w:r>
      <w:r w:rsidR="00DE2615" w:rsidRPr="00425030">
        <w:t>or non-significant</w:t>
      </w:r>
      <w:r w:rsidR="00DE2251" w:rsidRPr="00425030">
        <w:t>ly</w:t>
      </w:r>
      <w:r w:rsidRPr="00425030">
        <w:t xml:space="preserve"> in male participants </w:t>
      </w:r>
      <w:r w:rsidR="009346E3" w:rsidRPr="00425030">
        <w:fldChar w:fldCharType="begin"/>
      </w:r>
      <w:r w:rsidR="00E67DB4" w:rsidRPr="00425030">
        <w:instrText xml:space="preserve"> ADDIN ZOTERO_ITEM CSL_CITATION {"citationID":"wyZAaQVm","properties":{"formattedCitation":"(13,31,32)","plainCitation":"(13,31,32)","noteIndex":0},"citationItems":[{"id":38,"uris":["http://zotero.org/users/local/8taSo5dG/items/ZT28L4AV"],"itemData":{"id":38,"type":"article-journal","abstract":"Background   Despite the high prevalence, few studies have examined pornography consumption among emerging adults in Malaysia. The current study examined the attitudes, motivations, and behaviours related to pornography consumption and their association with sexual health.     Methods   Using a cross-sectional survey that was conducted online, a convenience sample of 319 Malaysians aged 18–30 years (M = 23.05, s.d. = 2.55) reported their attitudes and behaviours related to pornography consumption, including the degree of problematic consumption, and completed measures of sexual health. These included sexual satisfaction, awareness of sexual feelings, sexual self-reflection, sexual assertiveness, embarrassment during partnered sex, and genital image. To capture pornography genre preferences, participants also reported the keywords that they typically use to search for pornography. These open-ended responses were thematically coded.     Results   Between 60 and 70% of participants reported positive attitudes toward pornography and 81.2% (N = 259) reported lifetime intentional exposure to pornography. Gender differences were present in pornography consumption attitudes, motivations, preferences, and behaviours. Problematic pornography consumption, and not consumption frequency, was associated with poorer sexual satisfaction. Among women and not men, more frequent consumption was associated with more sexual self-reflection and positive feelings about their genitals. Sexual embarrassment was higher among women who consume pornography more problematically and among men who consumed pornography more frequently.     Conclusions   Pornography consumption attitudes and behaviours appear rather universal. However, the benefits of pornography consumption frequency and disadvantages associated with problematic consumption appear to be more relevant for women’s than men’s sexual health, specifically sexual self-reflection, genital image, and sexual embarrassment.","container-title":"Sexual Health","DOI":"10.1071/SH22181","ISSN":"1448-5028, 1449-8987","issue":"2","journalAbbreviation":"Sex. Health","language":"en","page":"134-147","source":"DOI.org (Crossref)","title":"Pornography consumption and sexual health among emerging adults from Malaysia: an observational study","title-short":"Pornography consumption and sexual health among emerging adults from Malaysia","volume":"20","author":[{"family":"Goh","given":"Pei Hwa"},{"family":"Phuah","given":"Li Ann"},{"family":"Low","given":"Yi Hwa"}],"editor":[{"family":"Lim","given":"Megan"}],"issued":{"date-parts":[["2023",2,28]]}}},{"id":98,"uris":["http://zotero.org/users/local/8taSo5dG/items/CXWPBTUA"],"itemData":{"id":98,"type":"article-journal","abstract":"Abstract\n            \n              Background\n              We examined whether young men and women differ in the relation between porn use and sexual performance (sexual self-competence, sexual functioning, and partner-reported sexual satisfaction).\n            \n            \n              Methods\n              We conducted a three-wave longitudinal study (spanning 2015-16-17) that involved a very large number of men and women in their early 20s (100 000 + French-speaking individuals; 4000 + heterosexual couples).\n            \n            \n              Results\n              \n                The results revealed a twofold phenomenon. Among men, a higher frequency of porn use (wave 1) and increased porn use over time (waves 1–3) were associated with\n                lower\n                levels of sexual self-competence, impaired sexual functioning, and decreased partner-reported sexual satisfaction. In contrast, among women, higher and increasing frequencies of porn use were associated with\n                higher\n                levels of sexual self-competence, improved sexual functioning, and enhanced partner-reported sexual satisfaction (for some aspects).\n              \n            \n            \n              Conclusions\n              The findings reveal the irony that porn – a male-dominated industry that targets a male-dominated audience – is associated with the erosion of the quality of men's sex lives and the improvement of women's sex lives.","container-title":"Psychological Medicine","DOI":"10.1017/S003329172100516X","ISSN":"0033-2917, 1469-8978","issue":"7","journalAbbreviation":"Psychol. Med.","language":"en","page":"3105-3114","source":"DOI.org (Crossref)","title":"Porn use and men's and women's sexual performance: evidence from a large longitudinal sample","title-short":"Porn use and men's and women's sexual performance","volume":"53","author":[{"family":"Sommet","given":"Nicolas"},{"family":"Berent","given":"Jacques"}],"issued":{"date-parts":[["2023",5]]}}},{"id":2,"uris":["http://zotero.org/users/local/8taSo5dG/items/SNHN9JGH"],"itemData":{"id":2,"type":"article-journal","abstract":"Abstract\n            \n              The advent of social media platforms has revolutionized the process of information creation, dissemination and consumption. Although highly debated, pornography consumption on social media is a reality. Building on an acquisition, activation, and application model, this study investigates student’s (\n              n\n              = 379) gratification in romantic relationships as an outcome of their pornography consumption on social media, through the mediating effect of sexual confidence and sexual compulsivity. PROCESS macro was used to analyze the data. Results indicate that the effect of pornography consumption on a viewer’s gratification in a romantic relationship is partially mediated by sexual confidence (β = .0461,\n              p\n              &lt; .001) and sexual compulsivity (β = .420,\n              p\n              &lt; .001). These findings hold important contributions to current literature. Findings also indicate that pornography consumption positively and significantly aids a viewer’s sexual gratification in romantic relationships.","container-title":"The Spanish Journal of Psychology","DOI":"10.1017/sjp.2019.60","ISSN":"1138-7416, 1988-2904","journalAbbreviation":"Span. J. Psychol.","language":"en","license":"https://www.cambridge.org/core/terms","page":"E61","source":"DOI.org (Crossref)","title":"Erotic Use of Social Media Pornography in Gratifying Romantic Relationship Desires","volume":"22","author":[{"family":"Arikewuyo","given":"Abdulgaffar"},{"family":"Ozad","given":"Bahire"},{"family":"Lasisi","given":"Taiwo Temitope"}],"issued":{"date-parts":[["2019"]]}}}],"schema":"https://github.com/citation-style-language/schema/raw/master/csl-citation.json"} </w:instrText>
      </w:r>
      <w:r w:rsidR="009346E3" w:rsidRPr="00425030">
        <w:fldChar w:fldCharType="separate"/>
      </w:r>
      <w:r w:rsidR="00E67DB4" w:rsidRPr="00425030">
        <w:t>(13,31,32)</w:t>
      </w:r>
      <w:r w:rsidR="009346E3" w:rsidRPr="00425030">
        <w:fldChar w:fldCharType="end"/>
      </w:r>
      <w:r w:rsidRPr="00425030">
        <w:t>.</w:t>
      </w:r>
      <w:r w:rsidR="0095239A" w:rsidRPr="00425030">
        <w:t xml:space="preserve"> </w:t>
      </w:r>
      <w:r w:rsidR="00CB4AEA" w:rsidRPr="00425030">
        <w:t xml:space="preserve">These gender differences are substantial, but previous research has often emphasised the negative outcomes of pornography or has failed to </w:t>
      </w:r>
      <w:r w:rsidR="00CB4AEA" w:rsidRPr="00425030">
        <w:lastRenderedPageBreak/>
        <w:t xml:space="preserve">explore and discuss these differences, particularly the potential positive </w:t>
      </w:r>
      <w:r w:rsidR="00512EEB" w:rsidRPr="00425030">
        <w:t>influence</w:t>
      </w:r>
      <w:r w:rsidR="00CB4AEA" w:rsidRPr="00425030">
        <w:t xml:space="preserve">s on women </w:t>
      </w:r>
      <w:r w:rsidR="009346E3" w:rsidRPr="00425030">
        <w:fldChar w:fldCharType="begin"/>
      </w:r>
      <w:r w:rsidR="00E67DB4" w:rsidRPr="00425030">
        <w:instrText xml:space="preserve"> ADDIN ZOTERO_ITEM CSL_CITATION {"citationID":"VEycRAOT","properties":{"formattedCitation":"(12,33\\uc0\\u8211{}35)","plainCitation":"(12,33–35)","noteIndex":0},"citationItems":[{"id":74,"uris":["http://zotero.org/users/local/8taSo5dG/items/I56TK2PT"],"itemData":{"id":74,"type":"article-journal","container-title":"Human Communication Research","DOI":"10.1111/j.1468-2958.2009.01343.x","ISSN":"03603989, 14682958","issue":"2","language":"en","license":"http://doi.wiley.com/10.1002/tdm_license_1.1","page":"171-194","source":"DOI.org (Crossref)","title":"Adolescents’ Exposure to Sexually Explicit Internet Material and Sexual Satisfaction: A Longitudinal Study","title-short":"Adolescents’ Exposure to Sexually Explicit Internet Material and Sexual Satisfaction","volume":"35","author":[{"family":"Peter","given":"Jochen"},{"family":"Valkenburg","given":"Patti M."}],"issued":{"date-parts":[["2009",4]]}}},{"id":9,"uris":["http://zotero.org/users/local/8taSo5dG/items/WJ67KUEH"],"itemData":{"id":9,"type":"article-journal","container-title":"Cyberpsychology, Behavior, and Social Networking","DOI":"10.1089/cyber.2016.0364","ISSN":"2152-2715, 2152-2723","issue":"11","journalAbbreviation":"Cyberpsychology, Behavior, and Social Networking","language":"en","license":"http://www.liebertpub.com/nv/resources-tools/text-and-data-mining-policy/121/","page":"649-655","source":"DOI.org (Crossref)","title":"Cyberpornography: Time Use, Perceived Addiction, Sexual Functioning, and Sexual Satisfaction","title-short":"Cyberpornography","volume":"19","author":[{"family":"Blais-Lecours","given":"Sarah"},{"family":"Vaillancourt-Morel","given":"Marie-Pier"},{"family":"Sabourin","given":"Stéphane"},{"family":"Godbout","given":"Natacha"}],"issued":{"date-parts":[["2016",11]]}}},{"id":39,"uris":["http://zotero.org/users/local/8taSo5dG/items/3FNGRMXV"],"itemData":{"id":39,"type":"article-journal","container-title":"Sexologies","DOI":"10.1016/j.sexol.2016.10.002","ISSN":"11581360","issue":"3","journalAbbreviation":"Sexologies","language":"en","page":"e27-e33","source":"DOI.org (Crossref)","title":"Is pornography pathogen by itself? Study of the role of attachment profiles on the relationship between pornography and sexual satisfaction","title-short":"Is pornography pathogen by itself?","volume":"26","author":[{"family":"Gouvernet","given":"B."},{"family":"Rebelo","given":"T."},{"family":"Sebbe","given":"F."},{"family":"Hentati","given":"Y."},{"family":"Yougbaré","given":"S."},{"family":"Combaluzier","given":"S."},{"family":"Rezrazi","given":"A."}],"issued":{"date-parts":[["2017",7]]}}},{"id":103,"uris":["http://zotero.org/users/local/8taSo5dG/items/7TS5HF47"],"itemData":{"id":103,"type":"article-journal","container-title":"Archives of Sexual Behavior","DOI":"10.1007/s10508-008-9387-0","ISSN":"0004-0002, 1573-2800","issue":"1","journalAbbreviation":"Arch Sex Behav","language":"en","license":"http://www.springer.com/tdm","page":"168-178","source":"DOI.org (Crossref)","title":"Pornography, Sexual Socialization, and Satisfaction Among Young Men","volume":"39","author":[{"family":"Štulhofer","given":"Aleksandar"},{"family":"Buško","given":"Vesna"},{"family":"Landripet","given":"Ivan"}],"issued":{"date-parts":[["2010",2]]}}}],"schema":"https://github.com/citation-style-language/schema/raw/master/csl-citation.json"} </w:instrText>
      </w:r>
      <w:r w:rsidR="009346E3" w:rsidRPr="00425030">
        <w:fldChar w:fldCharType="separate"/>
      </w:r>
      <w:r w:rsidR="00E67DB4" w:rsidRPr="00425030">
        <w:t>(12,33–35)</w:t>
      </w:r>
      <w:r w:rsidR="009346E3" w:rsidRPr="00425030">
        <w:fldChar w:fldCharType="end"/>
      </w:r>
      <w:r w:rsidR="00CB4AEA" w:rsidRPr="00425030">
        <w:t>.</w:t>
      </w:r>
    </w:p>
    <w:p w14:paraId="65877DD0" w14:textId="20ACB441" w:rsidR="008C6BD8" w:rsidRPr="00425030" w:rsidRDefault="00FA10CC" w:rsidP="00FC2A1C">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In summary,</w:t>
      </w:r>
      <w:r w:rsidR="00FC2A1C" w:rsidRPr="00425030">
        <w:rPr>
          <w:rFonts w:ascii="Times New Roman" w:hAnsi="Times New Roman" w:cs="Times New Roman"/>
          <w:sz w:val="24"/>
          <w:szCs w:val="24"/>
        </w:rPr>
        <w:t xml:space="preserve"> inconsistent results highlight the intricate nature of the relationship between pornography use and psychosexual </w:t>
      </w:r>
      <w:r w:rsidR="00FC2A1C" w:rsidRPr="00425030">
        <w:rPr>
          <w:rFonts w:ascii="Times New Roman" w:hAnsi="Times New Roman" w:cs="Times New Roman" w:hint="eastAsia"/>
          <w:sz w:val="24"/>
          <w:szCs w:val="24"/>
        </w:rPr>
        <w:t>outcomes</w:t>
      </w:r>
      <w:r w:rsidR="009346E3" w:rsidRPr="00425030">
        <w:rPr>
          <w:rFonts w:ascii="Times New Roman" w:hAnsi="Times New Roman" w:cs="Times New Roman" w:hint="eastAsia"/>
          <w:sz w:val="24"/>
          <w:szCs w:val="24"/>
        </w:rPr>
        <w:t xml:space="preserve"> </w:t>
      </w:r>
      <w:r w:rsidR="009346E3"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GH7POdDF","properties":{"formattedCitation":"(36)","plainCitation":"(36)","noteIndex":0},"citationItems":[{"id":77,"uris":["http://zotero.org/users/local/8taSo5dG/items/7SIBK2VG"],"itemData":{"id":77,"type":"article-journal","abstract":"Abstract\n            \n              Background\n              Young people’s use of pornography and participation in sexting are commonly viewed as harmful behaviours. This paper reports findings from a ‘review of reviews’, which aimed to systematically identify and synthesise the evidence on pornography and sexting amongst young people. Here, we focus specifically on the evidence relating to young people’s use of pornography; involvement in sexting; and their beliefs, attitudes, behaviours and wellbeing to better understand potential harms and benefits, and identify where future research is required.\n            \n            \n              Methods\n              We searched five health and social science databases; searches for grey literature were also performed. Review quality was assessed and findings synthesised narratively.\n            \n            \n              Results\n              Eleven reviews of quantitative and/or qualitative studies were included. A relationship was identified between pornography use and more permissive sexual attitudes. An association between pornography use and stronger gender-stereotypical sexual beliefs was also reported, but not consistently. Similarly, inconsistent evidence of an association between pornography use and sexting and sexual behaviour was identified. Pornography use has been associated with various forms of sexual violence, aggression and harassment, but the relationship appears complex. Girls, in particular, may experience coercion and pressure to engage in sexting and suffer more negative consequences than boys if sexts become public. Positive aspects to sexting were reported, particularly in relation to young people’s personal relationships.\n            \n            \n              Conclusions\n              We identified evidence from reviews of varying quality that linked pornography use and sexting amongst young people to specific beliefs, attitudes and behaviours. However, evidence was often inconsistent and mostly derived from observational studies using a cross-sectional design, which precludes establishing any causal relationship. Other methodological limitations and evidence gaps were identified. More rigorous quantitative studies and greater use of qualitative methods are required.","container-title":"Systematic Reviews","DOI":"10.1186/s13643-020-01541-0","ISSN":"2046-4053","issue":"1","journalAbbreviation":"Syst Rev","language":"en","page":"283","source":"DOI.org (Crossref)","title":"Pornography use and sexting amongst children and young people: a systematic overview of reviews","title-short":"Pornography use and sexting amongst children and young people","volume":"9","author":[{"family":"Raine","given":"Gary"},{"family":"Khouja","given":"Claire"},{"family":"Scott","given":"Rachel"},{"family":"Wright","given":"Kath"},{"family":"Sowden","given":"Amanda J."}],"issued":{"date-parts":[["2020",12]]}}}],"schema":"https://github.com/citation-style-language/schema/raw/master/csl-citation.json"} </w:instrText>
      </w:r>
      <w:r w:rsidR="009346E3"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6)</w:t>
      </w:r>
      <w:r w:rsidR="009346E3" w:rsidRPr="00425030">
        <w:rPr>
          <w:rFonts w:ascii="Times New Roman" w:hAnsi="Times New Roman" w:cs="Times New Roman"/>
          <w:sz w:val="24"/>
          <w:szCs w:val="24"/>
        </w:rPr>
        <w:fldChar w:fldCharType="end"/>
      </w:r>
      <w:r w:rsidR="00FC2A1C" w:rsidRPr="00425030">
        <w:rPr>
          <w:rFonts w:ascii="Times New Roman" w:hAnsi="Times New Roman" w:cs="Times New Roman"/>
          <w:sz w:val="24"/>
          <w:szCs w:val="24"/>
        </w:rPr>
        <w:t>, and review studies have often been limited by their reliance on qualitative data</w:t>
      </w:r>
      <w:r w:rsidR="00DE2251" w:rsidRPr="00425030">
        <w:rPr>
          <w:rFonts w:ascii="Times New Roman" w:hAnsi="Times New Roman" w:cs="Times New Roman"/>
          <w:sz w:val="24"/>
          <w:szCs w:val="24"/>
        </w:rPr>
        <w:t xml:space="preserve">. </w:t>
      </w:r>
      <w:r w:rsidR="00055FA8" w:rsidRPr="00425030">
        <w:rPr>
          <w:rFonts w:ascii="Times New Roman" w:hAnsi="Times New Roman" w:cs="Times New Roman"/>
          <w:sz w:val="24"/>
          <w:szCs w:val="24"/>
        </w:rPr>
        <w:t>Consequently, there</w:t>
      </w:r>
      <w:r w:rsidR="008C6BD8" w:rsidRPr="00425030">
        <w:rPr>
          <w:rFonts w:ascii="Times New Roman" w:hAnsi="Times New Roman" w:cs="Times New Roman"/>
          <w:sz w:val="24"/>
          <w:szCs w:val="24"/>
        </w:rPr>
        <w:t xml:space="preserve"> is a relative </w:t>
      </w:r>
      <w:r w:rsidR="00FC2A1C" w:rsidRPr="00425030">
        <w:rPr>
          <w:rFonts w:ascii="Times New Roman" w:hAnsi="Times New Roman" w:cs="Times New Roman"/>
          <w:sz w:val="24"/>
          <w:szCs w:val="24"/>
        </w:rPr>
        <w:t>lack</w:t>
      </w:r>
      <w:r w:rsidR="008C6BD8" w:rsidRPr="00425030">
        <w:rPr>
          <w:rFonts w:ascii="Times New Roman" w:hAnsi="Times New Roman" w:cs="Times New Roman"/>
          <w:sz w:val="24"/>
          <w:szCs w:val="24"/>
        </w:rPr>
        <w:t xml:space="preserve"> of</w:t>
      </w:r>
      <w:r w:rsidR="00FC2A1C" w:rsidRPr="00425030">
        <w:rPr>
          <w:rFonts w:ascii="Times New Roman" w:hAnsi="Times New Roman" w:cs="Times New Roman"/>
          <w:sz w:val="24"/>
          <w:szCs w:val="24"/>
        </w:rPr>
        <w:t xml:space="preserve"> </w:t>
      </w:r>
      <w:r w:rsidR="00FC2A1C" w:rsidRPr="00425030">
        <w:rPr>
          <w:rFonts w:ascii="Times New Roman" w:hAnsi="Times New Roman" w:cs="Times New Roman" w:hint="eastAsia"/>
          <w:sz w:val="24"/>
          <w:szCs w:val="24"/>
        </w:rPr>
        <w:t>systemati</w:t>
      </w:r>
      <w:r w:rsidR="00FC2A1C" w:rsidRPr="00425030">
        <w:rPr>
          <w:rFonts w:ascii="Times New Roman" w:hAnsi="Times New Roman" w:cs="Times New Roman"/>
          <w:sz w:val="24"/>
          <w:szCs w:val="24"/>
        </w:rPr>
        <w:t>c review</w:t>
      </w:r>
      <w:r w:rsidR="008C6BD8" w:rsidRPr="00425030">
        <w:rPr>
          <w:rFonts w:ascii="Times New Roman" w:hAnsi="Times New Roman" w:cs="Times New Roman"/>
          <w:sz w:val="24"/>
          <w:szCs w:val="24"/>
        </w:rPr>
        <w:t>s</w:t>
      </w:r>
      <w:r w:rsidR="00FC2A1C" w:rsidRPr="00425030">
        <w:rPr>
          <w:rFonts w:ascii="Times New Roman" w:hAnsi="Times New Roman" w:cs="Times New Roman"/>
          <w:sz w:val="24"/>
          <w:szCs w:val="24"/>
        </w:rPr>
        <w:t xml:space="preserve"> </w:t>
      </w:r>
      <w:r w:rsidR="00E25305" w:rsidRPr="00425030">
        <w:rPr>
          <w:rFonts w:ascii="Times New Roman" w:hAnsi="Times New Roman" w:cs="Times New Roman"/>
          <w:sz w:val="24"/>
          <w:szCs w:val="24"/>
        </w:rPr>
        <w:t xml:space="preserve">and meta-analyses </w:t>
      </w:r>
      <w:r w:rsidR="00FC2A1C" w:rsidRPr="00425030">
        <w:rPr>
          <w:rFonts w:ascii="Times New Roman" w:hAnsi="Times New Roman" w:cs="Times New Roman"/>
          <w:sz w:val="24"/>
          <w:szCs w:val="24"/>
        </w:rPr>
        <w:t xml:space="preserve">of quantitative studies to </w:t>
      </w:r>
      <w:r w:rsidR="000B14AC" w:rsidRPr="00425030">
        <w:rPr>
          <w:rFonts w:ascii="Times New Roman" w:hAnsi="Times New Roman" w:cs="Times New Roman"/>
          <w:sz w:val="24"/>
          <w:szCs w:val="24"/>
        </w:rPr>
        <w:t>compare</w:t>
      </w:r>
      <w:r w:rsidR="00FC2A1C" w:rsidRPr="00425030">
        <w:rPr>
          <w:rFonts w:ascii="Times New Roman" w:hAnsi="Times New Roman" w:cs="Times New Roman"/>
          <w:sz w:val="24"/>
          <w:szCs w:val="24"/>
        </w:rPr>
        <w:t xml:space="preserve"> and combine different results. Such research </w:t>
      </w:r>
      <w:r w:rsidR="008C6BD8" w:rsidRPr="00425030">
        <w:rPr>
          <w:rFonts w:ascii="Times New Roman" w:hAnsi="Times New Roman" w:cs="Times New Roman"/>
          <w:sz w:val="24"/>
          <w:szCs w:val="24"/>
        </w:rPr>
        <w:t>would be highly beneficial</w:t>
      </w:r>
      <w:r w:rsidR="00FC2A1C" w:rsidRPr="00425030">
        <w:rPr>
          <w:rFonts w:ascii="Times New Roman" w:hAnsi="Times New Roman" w:cs="Times New Roman"/>
          <w:sz w:val="24"/>
          <w:szCs w:val="24"/>
        </w:rPr>
        <w:t xml:space="preserve"> for </w:t>
      </w:r>
      <w:r w:rsidR="008C6BD8" w:rsidRPr="00425030">
        <w:rPr>
          <w:rFonts w:ascii="Times New Roman" w:hAnsi="Times New Roman" w:cs="Times New Roman"/>
          <w:sz w:val="24"/>
          <w:szCs w:val="24"/>
        </w:rPr>
        <w:t xml:space="preserve">helping to </w:t>
      </w:r>
      <w:r w:rsidR="00FC2A1C" w:rsidRPr="00425030">
        <w:rPr>
          <w:rFonts w:ascii="Times New Roman" w:hAnsi="Times New Roman" w:cs="Times New Roman"/>
          <w:sz w:val="24"/>
          <w:szCs w:val="24"/>
        </w:rPr>
        <w:t xml:space="preserve">develop effective educational and intervention strategies aimed at promoting healthy sexual development and mitigating potential negative outcomes associated with pornography use among young people. </w:t>
      </w:r>
    </w:p>
    <w:p w14:paraId="3947B500" w14:textId="3F89B922" w:rsidR="00FC2A1C" w:rsidRPr="00425030" w:rsidRDefault="00FC2A1C" w:rsidP="00FC2A1C">
      <w:pPr>
        <w:spacing w:line="480" w:lineRule="auto"/>
        <w:ind w:firstLine="720"/>
      </w:pPr>
      <w:r w:rsidRPr="00425030">
        <w:rPr>
          <w:rFonts w:ascii="Times New Roman" w:hAnsi="Times New Roman" w:cs="Times New Roman"/>
          <w:sz w:val="24"/>
          <w:szCs w:val="24"/>
        </w:rPr>
        <w:t xml:space="preserve">The present study </w:t>
      </w:r>
      <w:r w:rsidR="00DB1050" w:rsidRPr="00425030">
        <w:rPr>
          <w:rFonts w:ascii="Times New Roman" w:hAnsi="Times New Roman" w:cs="Times New Roman"/>
          <w:sz w:val="24"/>
          <w:szCs w:val="24"/>
        </w:rPr>
        <w:t xml:space="preserve">was designed </w:t>
      </w:r>
      <w:r w:rsidR="00582764" w:rsidRPr="00425030">
        <w:rPr>
          <w:rFonts w:ascii="Times New Roman" w:hAnsi="Times New Roman" w:cs="Times New Roman"/>
          <w:sz w:val="24"/>
          <w:szCs w:val="24"/>
        </w:rPr>
        <w:t>to</w:t>
      </w:r>
      <w:r w:rsidRPr="00425030">
        <w:rPr>
          <w:rFonts w:ascii="Times New Roman" w:hAnsi="Times New Roman" w:cs="Times New Roman"/>
          <w:sz w:val="24"/>
          <w:szCs w:val="24"/>
        </w:rPr>
        <w:t xml:space="preserve"> fill this gap by conducting a systematic review of quantitative studies measuring the </w:t>
      </w:r>
      <w:r w:rsidR="00DB1050" w:rsidRPr="00425030">
        <w:rPr>
          <w:rFonts w:ascii="Times New Roman" w:hAnsi="Times New Roman" w:cs="Times New Roman"/>
          <w:sz w:val="24"/>
          <w:szCs w:val="24"/>
        </w:rPr>
        <w:t xml:space="preserve">associations </w:t>
      </w:r>
      <w:r w:rsidRPr="00425030">
        <w:rPr>
          <w:rFonts w:ascii="Times New Roman" w:hAnsi="Times New Roman" w:cs="Times New Roman"/>
          <w:sz w:val="24"/>
          <w:szCs w:val="24"/>
        </w:rPr>
        <w:t xml:space="preserve">between pornography use and psychosexual well-being in young people </w:t>
      </w:r>
      <w:r w:rsidRPr="00425030">
        <w:rPr>
          <w:rFonts w:ascii="Times New Roman" w:hAnsi="Times New Roman" w:cs="Times New Roman" w:hint="eastAsia"/>
          <w:sz w:val="24"/>
          <w:szCs w:val="24"/>
        </w:rPr>
        <w:t>in</w:t>
      </w:r>
      <w:r w:rsidRPr="00425030">
        <w:rPr>
          <w:rFonts w:ascii="Times New Roman" w:hAnsi="Times New Roman" w:cs="Times New Roman"/>
          <w:sz w:val="24"/>
          <w:szCs w:val="24"/>
        </w:rPr>
        <w:t xml:space="preserve"> the general population, regardless of their gender, sexual orientation, and </w:t>
      </w:r>
      <w:r w:rsidR="008C5BB3" w:rsidRPr="00425030">
        <w:rPr>
          <w:rFonts w:ascii="Times New Roman" w:hAnsi="Times New Roman" w:cs="Times New Roman"/>
          <w:sz w:val="24"/>
          <w:szCs w:val="24"/>
        </w:rPr>
        <w:t>country</w:t>
      </w:r>
      <w:r w:rsidRPr="00425030">
        <w:rPr>
          <w:rFonts w:ascii="Times New Roman" w:hAnsi="Times New Roman" w:cs="Times New Roman"/>
          <w:sz w:val="24"/>
          <w:szCs w:val="24"/>
        </w:rPr>
        <w:t xml:space="preserve">. </w:t>
      </w:r>
      <w:r w:rsidR="00363196" w:rsidRPr="00425030">
        <w:rPr>
          <w:rFonts w:ascii="Times New Roman" w:hAnsi="Times New Roman" w:cs="Times New Roman"/>
          <w:sz w:val="24"/>
          <w:szCs w:val="24"/>
        </w:rPr>
        <w:t>In this review, psychosexual well-being is understood as sexual attitudes</w:t>
      </w:r>
      <w:r w:rsidR="00AB491E" w:rsidRPr="00425030">
        <w:rPr>
          <w:rFonts w:ascii="Times New Roman" w:hAnsi="Times New Roman" w:cs="Times New Roman" w:hint="eastAsia"/>
          <w:sz w:val="24"/>
          <w:szCs w:val="24"/>
        </w:rPr>
        <w:t xml:space="preserve"> and </w:t>
      </w:r>
      <w:r w:rsidR="00363196" w:rsidRPr="00425030">
        <w:rPr>
          <w:rFonts w:ascii="Times New Roman" w:hAnsi="Times New Roman" w:cs="Times New Roman"/>
          <w:sz w:val="24"/>
          <w:szCs w:val="24"/>
        </w:rPr>
        <w:t>emotions (including those towards pornography use), sexual self-concept, sexual desire, sexual functioning, and experiences of sexual satisfaction or distress.</w:t>
      </w:r>
      <w:r w:rsidR="00363196" w:rsidRPr="00425030">
        <w:rPr>
          <w:rFonts w:ascii="Times New Roman" w:hAnsi="Times New Roman" w:cs="Times New Roman" w:hint="eastAsia"/>
          <w:b/>
          <w:bCs/>
          <w:sz w:val="24"/>
          <w:szCs w:val="24"/>
        </w:rPr>
        <w:t xml:space="preserve"> </w:t>
      </w:r>
      <w:r w:rsidRPr="00425030">
        <w:rPr>
          <w:rFonts w:ascii="Times New Roman" w:hAnsi="Times New Roman" w:cs="Times New Roman"/>
          <w:sz w:val="24"/>
          <w:szCs w:val="24"/>
        </w:rPr>
        <w:t xml:space="preserve">Based on the available literature, </w:t>
      </w:r>
      <w:r w:rsidR="007547F7" w:rsidRPr="00425030">
        <w:rPr>
          <w:rFonts w:ascii="Times New Roman" w:hAnsi="Times New Roman" w:cs="Times New Roman"/>
          <w:sz w:val="24"/>
          <w:szCs w:val="24"/>
        </w:rPr>
        <w:t xml:space="preserve">we </w:t>
      </w:r>
      <w:r w:rsidR="00272F65" w:rsidRPr="00425030">
        <w:rPr>
          <w:rFonts w:ascii="Times New Roman" w:hAnsi="Times New Roman" w:cs="Times New Roman"/>
          <w:sz w:val="24"/>
          <w:szCs w:val="24"/>
        </w:rPr>
        <w:t xml:space="preserve">explored </w:t>
      </w:r>
      <w:r w:rsidRPr="00425030">
        <w:rPr>
          <w:rFonts w:ascii="Times New Roman" w:hAnsi="Times New Roman" w:cs="Times New Roman"/>
          <w:sz w:val="24"/>
          <w:szCs w:val="24"/>
        </w:rPr>
        <w:t xml:space="preserve">associations between internet porn use and psychosexual </w:t>
      </w:r>
      <w:r w:rsidR="00425B02" w:rsidRPr="00425030">
        <w:rPr>
          <w:rFonts w:ascii="Times New Roman" w:hAnsi="Times New Roman" w:cs="Times New Roman"/>
          <w:sz w:val="24"/>
          <w:szCs w:val="24"/>
        </w:rPr>
        <w:t>well-being</w:t>
      </w:r>
      <w:r w:rsidR="00272F65" w:rsidRPr="00425030">
        <w:rPr>
          <w:rFonts w:ascii="Times New Roman" w:hAnsi="Times New Roman" w:cs="Times New Roman"/>
          <w:sz w:val="24"/>
          <w:szCs w:val="24"/>
        </w:rPr>
        <w:t xml:space="preserve"> as well as the potential</w:t>
      </w:r>
      <w:r w:rsidRPr="00425030">
        <w:rPr>
          <w:rFonts w:ascii="Times New Roman" w:hAnsi="Times New Roman" w:cs="Times New Roman"/>
          <w:sz w:val="24"/>
          <w:szCs w:val="24"/>
        </w:rPr>
        <w:t xml:space="preserve"> gender differences</w:t>
      </w:r>
      <w:r w:rsidR="00C37371" w:rsidRPr="00425030">
        <w:rPr>
          <w:rFonts w:ascii="Times New Roman" w:hAnsi="Times New Roman" w:cs="Times New Roman"/>
          <w:sz w:val="24"/>
          <w:szCs w:val="24"/>
        </w:rPr>
        <w:t xml:space="preserve"> in these associations</w:t>
      </w:r>
      <w:r w:rsidRPr="00425030">
        <w:rPr>
          <w:rFonts w:ascii="Times New Roman" w:hAnsi="Times New Roman" w:cs="Times New Roman"/>
          <w:sz w:val="24"/>
          <w:szCs w:val="24"/>
        </w:rPr>
        <w:t xml:space="preserve">. </w:t>
      </w:r>
      <w:r w:rsidR="00D37FD8" w:rsidRPr="00425030">
        <w:rPr>
          <w:rFonts w:ascii="Times New Roman" w:hAnsi="Times New Roman" w:cs="Times New Roman"/>
          <w:sz w:val="24"/>
          <w:szCs w:val="24"/>
        </w:rPr>
        <w:t>Findings from our study have the potential to</w:t>
      </w:r>
      <w:r w:rsidR="00561AC9" w:rsidRPr="00425030">
        <w:rPr>
          <w:rFonts w:ascii="Times New Roman" w:hAnsi="Times New Roman" w:cs="Times New Roman"/>
          <w:sz w:val="24"/>
          <w:szCs w:val="24"/>
        </w:rPr>
        <w:t xml:space="preserve"> improve</w:t>
      </w:r>
      <w:r w:rsidR="00D37FD8" w:rsidRPr="00425030">
        <w:rPr>
          <w:rFonts w:ascii="Times New Roman" w:hAnsi="Times New Roman" w:cs="Times New Roman"/>
          <w:sz w:val="24"/>
          <w:szCs w:val="24"/>
        </w:rPr>
        <w:t xml:space="preserve"> understand</w:t>
      </w:r>
      <w:r w:rsidR="00561AC9" w:rsidRPr="00425030">
        <w:rPr>
          <w:rFonts w:ascii="Times New Roman" w:hAnsi="Times New Roman" w:cs="Times New Roman"/>
          <w:sz w:val="24"/>
          <w:szCs w:val="24"/>
        </w:rPr>
        <w:t>ing</w:t>
      </w:r>
      <w:r w:rsidR="00D37FD8" w:rsidRPr="00425030">
        <w:rPr>
          <w:rFonts w:ascii="Times New Roman" w:hAnsi="Times New Roman" w:cs="Times New Roman"/>
          <w:sz w:val="24"/>
          <w:szCs w:val="24"/>
        </w:rPr>
        <w:t xml:space="preserve"> </w:t>
      </w:r>
      <w:r w:rsidR="00561AC9" w:rsidRPr="00425030">
        <w:rPr>
          <w:rFonts w:ascii="Times New Roman" w:hAnsi="Times New Roman" w:cs="Times New Roman"/>
          <w:sz w:val="24"/>
          <w:szCs w:val="24"/>
        </w:rPr>
        <w:t xml:space="preserve">of </w:t>
      </w:r>
      <w:r w:rsidR="00D37FD8" w:rsidRPr="00425030">
        <w:rPr>
          <w:rFonts w:ascii="Times New Roman" w:hAnsi="Times New Roman" w:cs="Times New Roman"/>
          <w:sz w:val="24"/>
          <w:szCs w:val="24"/>
        </w:rPr>
        <w:t xml:space="preserve">the psychosexual correlates of cyberpornography and inform future research investigating the risks of young people's sexual script-related pornography use and its </w:t>
      </w:r>
      <w:r w:rsidR="00AE23D1" w:rsidRPr="00425030">
        <w:rPr>
          <w:rFonts w:ascii="Times New Roman" w:hAnsi="Times New Roman" w:cs="Times New Roman"/>
          <w:sz w:val="24"/>
          <w:szCs w:val="24"/>
        </w:rPr>
        <w:t xml:space="preserve">possible </w:t>
      </w:r>
      <w:r w:rsidR="00D37FD8" w:rsidRPr="00425030">
        <w:rPr>
          <w:rFonts w:ascii="Times New Roman" w:hAnsi="Times New Roman" w:cs="Times New Roman"/>
          <w:sz w:val="24"/>
          <w:szCs w:val="24"/>
        </w:rPr>
        <w:t>impact on sexual relationships.</w:t>
      </w:r>
      <w:r w:rsidRPr="00425030">
        <w:t xml:space="preserve"> </w:t>
      </w:r>
      <w:r w:rsidRPr="00425030">
        <w:rPr>
          <w:rFonts w:ascii="Times New Roman" w:hAnsi="Times New Roman" w:cs="Times New Roman"/>
          <w:sz w:val="24"/>
          <w:szCs w:val="24"/>
        </w:rPr>
        <w:t xml:space="preserve">The purpose of this systematic review is to </w:t>
      </w:r>
      <w:r w:rsidR="00AE23D1" w:rsidRPr="00425030">
        <w:rPr>
          <w:rFonts w:ascii="Times New Roman" w:hAnsi="Times New Roman" w:cs="Times New Roman"/>
          <w:sz w:val="24"/>
          <w:szCs w:val="24"/>
        </w:rPr>
        <w:t xml:space="preserve">address </w:t>
      </w:r>
      <w:r w:rsidR="00D37FD8" w:rsidRPr="00425030">
        <w:rPr>
          <w:rFonts w:ascii="Times New Roman" w:hAnsi="Times New Roman" w:cs="Times New Roman"/>
          <w:sz w:val="24"/>
          <w:szCs w:val="24"/>
        </w:rPr>
        <w:t xml:space="preserve">the </w:t>
      </w:r>
      <w:r w:rsidRPr="00425030">
        <w:rPr>
          <w:rFonts w:ascii="Times New Roman" w:hAnsi="Times New Roman" w:cs="Times New Roman"/>
          <w:sz w:val="24"/>
          <w:szCs w:val="24"/>
        </w:rPr>
        <w:t xml:space="preserve">following </w:t>
      </w:r>
      <w:r w:rsidR="00AE23D1" w:rsidRPr="00425030">
        <w:rPr>
          <w:rFonts w:ascii="Times New Roman" w:hAnsi="Times New Roman" w:cs="Times New Roman"/>
          <w:sz w:val="24"/>
          <w:szCs w:val="24"/>
        </w:rPr>
        <w:t xml:space="preserve">research </w:t>
      </w:r>
      <w:r w:rsidRPr="00425030">
        <w:rPr>
          <w:rFonts w:ascii="Times New Roman" w:hAnsi="Times New Roman" w:cs="Times New Roman"/>
          <w:sz w:val="24"/>
          <w:szCs w:val="24"/>
        </w:rPr>
        <w:t xml:space="preserve">questions: </w:t>
      </w:r>
    </w:p>
    <w:p w14:paraId="1B5E6DA5" w14:textId="032FC413" w:rsidR="000A1892" w:rsidRPr="00425030" w:rsidRDefault="000A1892" w:rsidP="000A1892">
      <w:pPr>
        <w:pStyle w:val="ListParagraph"/>
        <w:numPr>
          <w:ilvl w:val="0"/>
          <w:numId w:val="3"/>
        </w:numPr>
        <w:spacing w:line="480" w:lineRule="auto"/>
        <w:rPr>
          <w:rFonts w:ascii="Times New Roman" w:hAnsi="Times New Roman" w:cs="Times New Roman"/>
          <w:sz w:val="24"/>
          <w:szCs w:val="24"/>
        </w:rPr>
      </w:pPr>
      <w:r w:rsidRPr="00425030">
        <w:rPr>
          <w:rFonts w:ascii="Times New Roman" w:hAnsi="Times New Roman" w:cs="Times New Roman"/>
          <w:sz w:val="24"/>
          <w:szCs w:val="24"/>
        </w:rPr>
        <w:t xml:space="preserve">What </w:t>
      </w:r>
      <w:proofErr w:type="gramStart"/>
      <w:r w:rsidRPr="00425030">
        <w:rPr>
          <w:rFonts w:ascii="Times New Roman" w:hAnsi="Times New Roman" w:cs="Times New Roman"/>
          <w:sz w:val="24"/>
          <w:szCs w:val="24"/>
        </w:rPr>
        <w:t>is</w:t>
      </w:r>
      <w:proofErr w:type="gramEnd"/>
      <w:r w:rsidRPr="00425030">
        <w:rPr>
          <w:rFonts w:ascii="Times New Roman" w:hAnsi="Times New Roman" w:cs="Times New Roman"/>
          <w:sz w:val="24"/>
          <w:szCs w:val="24"/>
        </w:rPr>
        <w:t xml:space="preserve"> the reported prevalence </w:t>
      </w:r>
      <w:r w:rsidR="00A0208D" w:rsidRPr="00425030">
        <w:rPr>
          <w:rFonts w:ascii="Times New Roman" w:hAnsi="Times New Roman" w:cs="Times New Roman" w:hint="eastAsia"/>
          <w:sz w:val="24"/>
          <w:szCs w:val="24"/>
        </w:rPr>
        <w:t xml:space="preserve">of </w:t>
      </w:r>
      <w:r w:rsidRPr="00425030">
        <w:rPr>
          <w:rFonts w:ascii="Times New Roman" w:hAnsi="Times New Roman" w:cs="Times New Roman"/>
          <w:sz w:val="24"/>
          <w:szCs w:val="24"/>
        </w:rPr>
        <w:t>internet pornography use among young people</w:t>
      </w:r>
      <w:r w:rsidRPr="00425030">
        <w:rPr>
          <w:rFonts w:ascii="Times New Roman" w:hAnsi="Times New Roman" w:cs="Times New Roman" w:hint="eastAsia"/>
          <w:sz w:val="24"/>
          <w:szCs w:val="24"/>
        </w:rPr>
        <w:t>?</w:t>
      </w:r>
    </w:p>
    <w:p w14:paraId="30C63872" w14:textId="62C9E0B2" w:rsidR="00A0208D" w:rsidRPr="00425030" w:rsidRDefault="00A0208D" w:rsidP="00A0208D">
      <w:pPr>
        <w:pStyle w:val="ListParagraph"/>
        <w:numPr>
          <w:ilvl w:val="0"/>
          <w:numId w:val="3"/>
        </w:numPr>
        <w:spacing w:line="480" w:lineRule="auto"/>
        <w:rPr>
          <w:rFonts w:ascii="Times New Roman" w:hAnsi="Times New Roman" w:cs="Times New Roman"/>
          <w:sz w:val="24"/>
        </w:rPr>
      </w:pPr>
      <w:r w:rsidRPr="00425030">
        <w:rPr>
          <w:rFonts w:ascii="Times New Roman" w:eastAsia="Helvetica" w:hAnsi="Times New Roman" w:cs="Times New Roman"/>
          <w:sz w:val="24"/>
        </w:rPr>
        <w:lastRenderedPageBreak/>
        <w:t>What types of internet pornography do young people report using, and with what frequency and motivations?</w:t>
      </w:r>
    </w:p>
    <w:p w14:paraId="42D421E6" w14:textId="7FB44F8D" w:rsidR="00550189" w:rsidRPr="00425030" w:rsidRDefault="00FC2A1C" w:rsidP="000A1892">
      <w:pPr>
        <w:pStyle w:val="ListParagraph"/>
        <w:numPr>
          <w:ilvl w:val="0"/>
          <w:numId w:val="3"/>
        </w:numPr>
        <w:spacing w:line="480" w:lineRule="auto"/>
        <w:rPr>
          <w:rFonts w:ascii="Times New Roman" w:hAnsi="Times New Roman" w:cs="Times New Roman"/>
          <w:sz w:val="24"/>
          <w:szCs w:val="24"/>
        </w:rPr>
      </w:pPr>
      <w:r w:rsidRPr="00425030">
        <w:rPr>
          <w:rFonts w:ascii="Times New Roman" w:hAnsi="Times New Roman" w:cs="Times New Roman"/>
          <w:sz w:val="24"/>
          <w:szCs w:val="24"/>
        </w:rPr>
        <w:t>W</w:t>
      </w:r>
      <w:r w:rsidR="00482A08" w:rsidRPr="00425030">
        <w:rPr>
          <w:rFonts w:ascii="Times New Roman" w:hAnsi="Times New Roman" w:cs="Times New Roman"/>
          <w:sz w:val="24"/>
          <w:szCs w:val="24"/>
        </w:rPr>
        <w:t xml:space="preserve">hat are the associations between young people's internet pornography use and multiple domains of psychosexual well-being—including attitudes and emotions towards use, sexual self-concept, sexual desire and functioning, and experiences of sexual satisfaction or distress? </w:t>
      </w:r>
      <w:r w:rsidR="00E60342" w:rsidRPr="00425030">
        <w:rPr>
          <w:rFonts w:ascii="Times New Roman" w:hAnsi="Times New Roman" w:cs="Times New Roman"/>
          <w:sz w:val="24"/>
          <w:szCs w:val="24"/>
        </w:rPr>
        <w:t>To what extent d</w:t>
      </w:r>
      <w:r w:rsidR="00AD7FF5" w:rsidRPr="00425030">
        <w:rPr>
          <w:rFonts w:ascii="Times New Roman" w:hAnsi="Times New Roman" w:cs="Times New Roman"/>
          <w:sz w:val="24"/>
          <w:szCs w:val="24"/>
        </w:rPr>
        <w:t>o</w:t>
      </w:r>
      <w:r w:rsidR="00E60342" w:rsidRPr="00425030">
        <w:rPr>
          <w:rFonts w:ascii="Times New Roman" w:hAnsi="Times New Roman" w:cs="Times New Roman"/>
          <w:sz w:val="24"/>
          <w:szCs w:val="24"/>
        </w:rPr>
        <w:t xml:space="preserve">es gender </w:t>
      </w:r>
      <w:r w:rsidR="00AD7FF5" w:rsidRPr="00425030">
        <w:rPr>
          <w:rFonts w:ascii="Times New Roman" w:hAnsi="Times New Roman" w:cs="Times New Roman"/>
          <w:sz w:val="24"/>
          <w:szCs w:val="24"/>
        </w:rPr>
        <w:t xml:space="preserve">affect these </w:t>
      </w:r>
      <w:r w:rsidR="00482A08" w:rsidRPr="00425030">
        <w:rPr>
          <w:rFonts w:ascii="Times New Roman" w:hAnsi="Times New Roman" w:cs="Times New Roman"/>
          <w:sz w:val="24"/>
          <w:szCs w:val="24"/>
        </w:rPr>
        <w:t>associations?</w:t>
      </w:r>
      <w:r w:rsidR="00550189" w:rsidRPr="00425030">
        <w:rPr>
          <w:rFonts w:ascii="Times New Roman" w:hAnsi="Times New Roman" w:cs="Times New Roman"/>
          <w:b/>
          <w:bCs/>
          <w:sz w:val="24"/>
          <w:szCs w:val="24"/>
        </w:rPr>
        <w:br w:type="page"/>
      </w:r>
    </w:p>
    <w:p w14:paraId="36430FB5" w14:textId="122C26AB" w:rsidR="00E568D6" w:rsidRPr="00425030" w:rsidRDefault="00E47236" w:rsidP="00690361">
      <w:pPr>
        <w:spacing w:line="480" w:lineRule="auto"/>
        <w:jc w:val="center"/>
        <w:outlineLvl w:val="0"/>
        <w:rPr>
          <w:rFonts w:ascii="Times New Roman" w:hAnsi="Times New Roman" w:cs="Times New Roman"/>
          <w:b/>
          <w:bCs/>
          <w:sz w:val="24"/>
          <w:szCs w:val="24"/>
        </w:rPr>
      </w:pPr>
      <w:r w:rsidRPr="00425030">
        <w:rPr>
          <w:rFonts w:ascii="Times New Roman" w:hAnsi="Times New Roman" w:cs="Times New Roman"/>
          <w:b/>
          <w:bCs/>
          <w:sz w:val="24"/>
          <w:szCs w:val="24"/>
        </w:rPr>
        <w:lastRenderedPageBreak/>
        <w:t>Method</w:t>
      </w:r>
    </w:p>
    <w:p w14:paraId="45BE6088" w14:textId="64F1A64B" w:rsidR="00E568D6" w:rsidRPr="00425030" w:rsidRDefault="00E568D6" w:rsidP="00C05FE1">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This systematic review followed the 2020 PRISMA (Preferred Reporting Items for Systematic Reviews and Meta-Analyses) guidelines</w:t>
      </w:r>
      <w:r w:rsidR="00935526" w:rsidRPr="00425030">
        <w:rPr>
          <w:rFonts w:ascii="Times New Roman" w:hAnsi="Times New Roman" w:cs="Times New Roman" w:hint="eastAsia"/>
          <w:sz w:val="24"/>
          <w:szCs w:val="24"/>
        </w:rPr>
        <w:t xml:space="preserve"> </w:t>
      </w:r>
      <w:r w:rsidR="00935526"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lhWqBeaT","properties":{"formattedCitation":"(37)","plainCitation":"(37)","noteIndex":0},"citationItems":[{"id":70,"uris":["http://zotero.org/users/local/8taSo5dG/items/DE59Z44I"],"itemData":{"id":70,"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935526"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7)</w:t>
      </w:r>
      <w:r w:rsidR="00935526" w:rsidRPr="00425030">
        <w:rPr>
          <w:rFonts w:ascii="Times New Roman" w:hAnsi="Times New Roman" w:cs="Times New Roman"/>
          <w:sz w:val="24"/>
          <w:szCs w:val="24"/>
        </w:rPr>
        <w:fldChar w:fldCharType="end"/>
      </w:r>
      <w:r w:rsidRPr="00425030">
        <w:rPr>
          <w:rFonts w:ascii="Times New Roman" w:hAnsi="Times New Roman" w:cs="Times New Roman"/>
          <w:sz w:val="24"/>
          <w:szCs w:val="24"/>
        </w:rPr>
        <w:t xml:space="preserve">. The protocol was preregistered on PROSPERO (CRD42024529183). </w:t>
      </w:r>
    </w:p>
    <w:p w14:paraId="338A09B7" w14:textId="77777777" w:rsidR="00E568D6" w:rsidRPr="00425030" w:rsidRDefault="00E568D6" w:rsidP="00F25EB6">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 xml:space="preserve">Search Strategy </w:t>
      </w:r>
    </w:p>
    <w:p w14:paraId="51A36FD2" w14:textId="193305CF" w:rsidR="00E568D6" w:rsidRPr="00425030" w:rsidRDefault="00E568D6" w:rsidP="00C05FE1">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We systematically searched PubMed, Web of Science and APA PsycINFO databases</w:t>
      </w:r>
      <w:r w:rsidR="00E905A3" w:rsidRPr="00425030">
        <w:rPr>
          <w:rFonts w:ascii="Times New Roman" w:hAnsi="Times New Roman" w:cs="Times New Roman"/>
          <w:sz w:val="24"/>
          <w:szCs w:val="24"/>
        </w:rPr>
        <w:t xml:space="preserve"> </w:t>
      </w:r>
      <w:r w:rsidR="00684352" w:rsidRPr="00425030">
        <w:rPr>
          <w:rFonts w:ascii="Times New Roman" w:hAnsi="Times New Roman" w:cs="Times New Roman"/>
          <w:sz w:val="24"/>
          <w:szCs w:val="24"/>
        </w:rPr>
        <w:t>between</w:t>
      </w:r>
      <w:r w:rsidRPr="00425030">
        <w:rPr>
          <w:rFonts w:ascii="Times New Roman" w:hAnsi="Times New Roman" w:cs="Times New Roman"/>
          <w:sz w:val="24"/>
          <w:szCs w:val="24"/>
        </w:rPr>
        <w:t xml:space="preserve"> </w:t>
      </w:r>
      <w:r w:rsidR="007D3FE8" w:rsidRPr="00425030">
        <w:rPr>
          <w:rFonts w:ascii="Times New Roman" w:hAnsi="Times New Roman" w:cs="Times New Roman" w:hint="eastAsia"/>
          <w:sz w:val="24"/>
          <w:szCs w:val="24"/>
        </w:rPr>
        <w:t>April</w:t>
      </w:r>
      <w:r w:rsidR="007D3FE8" w:rsidRPr="00425030">
        <w:rPr>
          <w:rFonts w:ascii="Times New Roman" w:hAnsi="Times New Roman" w:cs="Times New Roman"/>
          <w:sz w:val="24"/>
          <w:szCs w:val="24"/>
        </w:rPr>
        <w:t xml:space="preserve"> 20 </w:t>
      </w:r>
      <w:r w:rsidR="00684352" w:rsidRPr="00425030">
        <w:rPr>
          <w:rFonts w:ascii="Times New Roman" w:hAnsi="Times New Roman" w:cs="Times New Roman"/>
          <w:sz w:val="24"/>
          <w:szCs w:val="24"/>
        </w:rPr>
        <w:t>and</w:t>
      </w:r>
      <w:r w:rsidRPr="00425030">
        <w:rPr>
          <w:rFonts w:ascii="Times New Roman" w:hAnsi="Times New Roman" w:cs="Times New Roman"/>
          <w:sz w:val="24"/>
          <w:szCs w:val="24"/>
        </w:rPr>
        <w:t xml:space="preserve"> May 20, 2024</w:t>
      </w:r>
      <w:r w:rsidR="002F6A95" w:rsidRPr="00425030">
        <w:rPr>
          <w:rFonts w:ascii="Times New Roman" w:hAnsi="Times New Roman" w:cs="Times New Roman" w:hint="eastAsia"/>
          <w:sz w:val="24"/>
          <w:szCs w:val="24"/>
        </w:rPr>
        <w:t>, initially</w:t>
      </w:r>
      <w:r w:rsidRPr="00425030">
        <w:rPr>
          <w:rFonts w:ascii="Times New Roman" w:hAnsi="Times New Roman" w:cs="Times New Roman"/>
          <w:sz w:val="24"/>
          <w:szCs w:val="24"/>
        </w:rPr>
        <w:t xml:space="preserve">. </w:t>
      </w:r>
      <w:r w:rsidR="00184D67" w:rsidRPr="00425030">
        <w:rPr>
          <w:rFonts w:ascii="Times New Roman" w:hAnsi="Times New Roman" w:cs="Times New Roman"/>
          <w:sz w:val="24"/>
          <w:szCs w:val="24"/>
        </w:rPr>
        <w:t xml:space="preserve">To ensure the review reflected the most current evidence, an updated search using the same search strategy and inclusion criteria was performed on April </w:t>
      </w:r>
      <w:r w:rsidR="00B50C30" w:rsidRPr="00425030">
        <w:rPr>
          <w:rFonts w:ascii="Times New Roman" w:hAnsi="Times New Roman" w:cs="Times New Roman" w:hint="eastAsia"/>
          <w:sz w:val="24"/>
          <w:szCs w:val="24"/>
        </w:rPr>
        <w:t xml:space="preserve">24, </w:t>
      </w:r>
      <w:r w:rsidR="00184D67" w:rsidRPr="00425030">
        <w:rPr>
          <w:rFonts w:ascii="Times New Roman" w:hAnsi="Times New Roman" w:cs="Times New Roman"/>
          <w:sz w:val="24"/>
          <w:szCs w:val="24"/>
        </w:rPr>
        <w:t>2025.</w:t>
      </w:r>
      <w:r w:rsidR="00184D67" w:rsidRPr="00425030">
        <w:rPr>
          <w:rFonts w:ascii="Times New Roman" w:hAnsi="Times New Roman" w:cs="Times New Roman" w:hint="eastAsia"/>
          <w:sz w:val="24"/>
          <w:szCs w:val="24"/>
        </w:rPr>
        <w:t xml:space="preserve"> </w:t>
      </w:r>
      <w:r w:rsidRPr="00425030">
        <w:rPr>
          <w:rFonts w:ascii="Times New Roman" w:hAnsi="Times New Roman" w:cs="Times New Roman"/>
          <w:sz w:val="24"/>
          <w:szCs w:val="24"/>
        </w:rPr>
        <w:t xml:space="preserve">The search terms used were chosen based on </w:t>
      </w:r>
      <w:r w:rsidR="00B54448" w:rsidRPr="00425030">
        <w:rPr>
          <w:rFonts w:ascii="Times New Roman" w:hAnsi="Times New Roman" w:cs="Times New Roman"/>
          <w:sz w:val="24"/>
          <w:szCs w:val="24"/>
        </w:rPr>
        <w:t>related previous</w:t>
      </w:r>
      <w:r w:rsidRPr="00425030">
        <w:rPr>
          <w:rFonts w:ascii="Times New Roman" w:hAnsi="Times New Roman" w:cs="Times New Roman"/>
          <w:sz w:val="24"/>
          <w:szCs w:val="24"/>
        </w:rPr>
        <w:t xml:space="preserve"> research. A librarian with expertise in psychology research and in conducting evidence synthesis was consulted. </w:t>
      </w:r>
      <w:r w:rsidR="00251F58" w:rsidRPr="00425030">
        <w:rPr>
          <w:rFonts w:ascii="Times New Roman" w:hAnsi="Times New Roman" w:cs="Times New Roman"/>
          <w:sz w:val="24"/>
          <w:szCs w:val="24"/>
        </w:rPr>
        <w:t>Articles published from 1</w:t>
      </w:r>
      <w:r w:rsidR="00251F58" w:rsidRPr="00425030">
        <w:rPr>
          <w:rFonts w:ascii="Times New Roman" w:hAnsi="Times New Roman" w:cs="Times New Roman"/>
          <w:sz w:val="24"/>
          <w:szCs w:val="24"/>
          <w:vertAlign w:val="superscript"/>
        </w:rPr>
        <w:t>st</w:t>
      </w:r>
      <w:r w:rsidR="00251F58" w:rsidRPr="00425030">
        <w:rPr>
          <w:rFonts w:ascii="Times New Roman" w:hAnsi="Times New Roman" w:cs="Times New Roman"/>
          <w:sz w:val="24"/>
          <w:szCs w:val="24"/>
        </w:rPr>
        <w:t xml:space="preserve"> January 2000 to 2</w:t>
      </w:r>
      <w:r w:rsidR="00184D67" w:rsidRPr="00425030">
        <w:rPr>
          <w:rFonts w:ascii="Times New Roman" w:hAnsi="Times New Roman" w:cs="Times New Roman" w:hint="eastAsia"/>
          <w:sz w:val="24"/>
          <w:szCs w:val="24"/>
        </w:rPr>
        <w:t>4</w:t>
      </w:r>
      <w:r w:rsidR="00251F58" w:rsidRPr="00425030">
        <w:rPr>
          <w:rFonts w:ascii="Times New Roman" w:hAnsi="Times New Roman" w:cs="Times New Roman"/>
          <w:sz w:val="24"/>
          <w:szCs w:val="24"/>
          <w:vertAlign w:val="superscript"/>
        </w:rPr>
        <w:t>th</w:t>
      </w:r>
      <w:r w:rsidR="00251F58" w:rsidRPr="00425030">
        <w:rPr>
          <w:rFonts w:ascii="Times New Roman" w:hAnsi="Times New Roman" w:cs="Times New Roman"/>
          <w:sz w:val="24"/>
          <w:szCs w:val="24"/>
        </w:rPr>
        <w:t xml:space="preserve"> </w:t>
      </w:r>
      <w:r w:rsidR="00184D67" w:rsidRPr="00425030">
        <w:rPr>
          <w:rFonts w:ascii="Times New Roman" w:hAnsi="Times New Roman" w:cs="Times New Roman" w:hint="eastAsia"/>
          <w:sz w:val="24"/>
          <w:szCs w:val="24"/>
        </w:rPr>
        <w:t>April</w:t>
      </w:r>
      <w:r w:rsidR="00251F58" w:rsidRPr="00425030">
        <w:rPr>
          <w:rFonts w:ascii="Times New Roman" w:hAnsi="Times New Roman" w:cs="Times New Roman"/>
          <w:sz w:val="24"/>
          <w:szCs w:val="24"/>
        </w:rPr>
        <w:t xml:space="preserve"> 202</w:t>
      </w:r>
      <w:r w:rsidR="00184D67" w:rsidRPr="00425030">
        <w:rPr>
          <w:rFonts w:ascii="Times New Roman" w:hAnsi="Times New Roman" w:cs="Times New Roman" w:hint="eastAsia"/>
          <w:sz w:val="24"/>
          <w:szCs w:val="24"/>
        </w:rPr>
        <w:t>5</w:t>
      </w:r>
      <w:r w:rsidR="00251F58" w:rsidRPr="00425030">
        <w:rPr>
          <w:rFonts w:ascii="Times New Roman" w:hAnsi="Times New Roman" w:cs="Times New Roman"/>
          <w:sz w:val="24"/>
          <w:szCs w:val="24"/>
        </w:rPr>
        <w:t xml:space="preserve"> were included. </w:t>
      </w:r>
      <w:r w:rsidRPr="00425030">
        <w:rPr>
          <w:rFonts w:ascii="Times New Roman" w:hAnsi="Times New Roman" w:cs="Times New Roman"/>
          <w:sz w:val="24"/>
          <w:szCs w:val="24"/>
        </w:rPr>
        <w:t>The full search strategy included keywords and terms (Table 1) associated with the following semantic areas: internet pornography (including any kind of sexually explicit material intended to create or enhance sexual feelings or thoughts in the recipient</w:t>
      </w:r>
      <w:r w:rsidR="00926AC0" w:rsidRPr="00425030">
        <w:rPr>
          <w:rFonts w:ascii="Times New Roman" w:hAnsi="Times New Roman" w:cs="Times New Roman" w:hint="eastAsia"/>
          <w:sz w:val="24"/>
          <w:szCs w:val="24"/>
        </w:rPr>
        <w:t xml:space="preserve"> </w:t>
      </w:r>
      <w:r w:rsidR="00926AC0"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PvxAjukt","properties":{"formattedCitation":"(38)","plainCitation":"(38)","noteIndex":0},"citationItems":[{"id":86,"uris":["http://zotero.org/users/local/8taSo5dG/items/2S386BLE"],"itemData":{"id":86,"type":"article-journal","container-title":"Cyberpsychology, Behavior, and Social Networking","DOI":"10.1089/cyber.2010.0477","ISSN":"2152-2715, 2152-2723","issue":"1","journalAbbreviation":"Cyberpsychology, Behavior, and Social Networking","language":"en","license":"http://www.liebertpub.com/nv/resources-tools/text-and-data-mining-policy/121/","page":"13-23","source":"DOI.org (Crossref)","title":"A Review of Internet Pornography Use Research: Methodology and Content from the Past 10 Years","title-short":"A Review of Internet Pornography Use Research","volume":"15","author":[{"family":"Short","given":"Mary B."},{"family":"Black","given":"Lora"},{"family":"Smith","given":"Angela H."},{"family":"Wetterneck","given":"Chad T."},{"family":"Wells","given":"Daryl E."}],"issued":{"date-parts":[["2012",1]]}}}],"schema":"https://github.com/citation-style-language/schema/raw/master/csl-citation.json"} </w:instrText>
      </w:r>
      <w:r w:rsidR="00926AC0"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8)</w:t>
      </w:r>
      <w:r w:rsidR="00926AC0" w:rsidRPr="00425030">
        <w:rPr>
          <w:rFonts w:ascii="Times New Roman" w:hAnsi="Times New Roman" w:cs="Times New Roman"/>
          <w:sz w:val="24"/>
          <w:szCs w:val="24"/>
        </w:rPr>
        <w:fldChar w:fldCharType="end"/>
      </w:r>
      <w:r w:rsidRPr="00425030">
        <w:rPr>
          <w:rFonts w:ascii="Times New Roman" w:hAnsi="Times New Roman" w:cs="Times New Roman"/>
          <w:sz w:val="24"/>
          <w:szCs w:val="24"/>
        </w:rPr>
        <w:t>; keywords for this domain have been selected based on whether they were used in previous systematic review</w:t>
      </w:r>
      <w:r w:rsidR="00196D65" w:rsidRPr="00425030">
        <w:rPr>
          <w:rFonts w:ascii="Times New Roman" w:hAnsi="Times New Roman" w:cs="Times New Roman"/>
          <w:sz w:val="24"/>
          <w:szCs w:val="24"/>
        </w:rPr>
        <w:t>s</w:t>
      </w:r>
      <w:r w:rsidRPr="00425030">
        <w:rPr>
          <w:rFonts w:ascii="Times New Roman" w:hAnsi="Times New Roman" w:cs="Times New Roman"/>
          <w:sz w:val="24"/>
          <w:szCs w:val="24"/>
        </w:rPr>
        <w:t xml:space="preserve"> and meta-analys</w:t>
      </w:r>
      <w:r w:rsidR="00196D65" w:rsidRPr="00425030">
        <w:rPr>
          <w:rFonts w:ascii="Times New Roman" w:hAnsi="Times New Roman" w:cs="Times New Roman"/>
          <w:sz w:val="24"/>
          <w:szCs w:val="24"/>
        </w:rPr>
        <w:t>e</w:t>
      </w:r>
      <w:r w:rsidRPr="00425030">
        <w:rPr>
          <w:rFonts w:ascii="Times New Roman" w:hAnsi="Times New Roman" w:cs="Times New Roman"/>
          <w:sz w:val="24"/>
          <w:szCs w:val="24"/>
        </w:rPr>
        <w:t>s) and measures of psychological or psychosexual well-being (including sexuality-related beliefs, feelings, and levels of mental health).</w:t>
      </w:r>
      <w:r w:rsidR="009D0801" w:rsidRPr="00425030">
        <w:rPr>
          <w:rFonts w:ascii="Times New Roman" w:hAnsi="Times New Roman" w:cs="Times New Roman" w:hint="eastAsia"/>
          <w:sz w:val="24"/>
          <w:szCs w:val="24"/>
        </w:rPr>
        <w:t xml:space="preserve"> </w:t>
      </w:r>
      <w:r w:rsidR="009D0801" w:rsidRPr="00425030">
        <w:rPr>
          <w:rFonts w:ascii="Times New Roman" w:hAnsi="Times New Roman" w:cs="Times New Roman"/>
          <w:sz w:val="24"/>
          <w:szCs w:val="24"/>
        </w:rPr>
        <w:t>No substantial differences in outcomes were observed between studies identified in the original and updated searches.</w:t>
      </w:r>
    </w:p>
    <w:p w14:paraId="6D3C45F3" w14:textId="5EBD1EDA" w:rsidR="00E568D6" w:rsidRPr="00425030" w:rsidRDefault="00E568D6" w:rsidP="00F25EB6">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 xml:space="preserve">Selection Criteria </w:t>
      </w:r>
    </w:p>
    <w:p w14:paraId="3C5459EA" w14:textId="7BE2D0B2" w:rsidR="00E568D6" w:rsidRPr="00425030" w:rsidRDefault="00E568D6" w:rsidP="00C05FE1">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Using the piloted eligibility criteria guidance tool (</w:t>
      </w:r>
      <w:r w:rsidR="00EA5BE5" w:rsidRPr="00425030">
        <w:rPr>
          <w:rFonts w:ascii="Times New Roman" w:hAnsi="Times New Roman" w:cs="Times New Roman" w:hint="eastAsia"/>
          <w:sz w:val="24"/>
          <w:szCs w:val="24"/>
        </w:rPr>
        <w:t>s</w:t>
      </w:r>
      <w:r w:rsidR="00EA5BE5" w:rsidRPr="00425030">
        <w:rPr>
          <w:rFonts w:ascii="Times New Roman" w:hAnsi="Times New Roman" w:cs="Times New Roman"/>
          <w:sz w:val="24"/>
          <w:szCs w:val="24"/>
        </w:rPr>
        <w:t>upplementary material</w:t>
      </w:r>
      <w:r w:rsidRPr="00425030">
        <w:rPr>
          <w:rFonts w:ascii="Times New Roman" w:hAnsi="Times New Roman" w:cs="Times New Roman"/>
          <w:sz w:val="24"/>
          <w:szCs w:val="24"/>
        </w:rPr>
        <w:t xml:space="preserve"> 1), studies were considered eligible for inclusion when they met the following criteria: quantitative </w:t>
      </w:r>
      <w:r w:rsidR="00F508E5" w:rsidRPr="00425030">
        <w:rPr>
          <w:rFonts w:ascii="Times New Roman" w:hAnsi="Times New Roman" w:cs="Times New Roman"/>
          <w:sz w:val="24"/>
          <w:szCs w:val="24"/>
        </w:rPr>
        <w:t xml:space="preserve">methodology </w:t>
      </w:r>
      <w:r w:rsidRPr="00425030">
        <w:rPr>
          <w:rFonts w:ascii="Times New Roman" w:hAnsi="Times New Roman" w:cs="Times New Roman"/>
          <w:sz w:val="24"/>
          <w:szCs w:val="24"/>
        </w:rPr>
        <w:t xml:space="preserve">(qualitative or review studies were not included, but their reference lists were </w:t>
      </w:r>
      <w:r w:rsidRPr="00425030">
        <w:rPr>
          <w:rFonts w:ascii="Times New Roman" w:hAnsi="Times New Roman" w:cs="Times New Roman"/>
          <w:sz w:val="24"/>
          <w:szCs w:val="24"/>
        </w:rPr>
        <w:lastRenderedPageBreak/>
        <w:t xml:space="preserve">searched by hand to identify any additional eligible studies); including </w:t>
      </w:r>
      <w:r w:rsidR="00684352" w:rsidRPr="00425030">
        <w:rPr>
          <w:rFonts w:ascii="Times New Roman" w:hAnsi="Times New Roman" w:cs="Times New Roman"/>
          <w:sz w:val="24"/>
          <w:szCs w:val="24"/>
        </w:rPr>
        <w:t xml:space="preserve">young people </w:t>
      </w:r>
      <w:r w:rsidRPr="00425030">
        <w:rPr>
          <w:rFonts w:ascii="Times New Roman" w:hAnsi="Times New Roman" w:cs="Times New Roman"/>
          <w:sz w:val="24"/>
          <w:szCs w:val="24"/>
        </w:rPr>
        <w:t>(sample age range or average age between 16 and 25</w:t>
      </w:r>
      <w:r w:rsidR="00684352" w:rsidRPr="00425030">
        <w:rPr>
          <w:rFonts w:ascii="Times New Roman" w:hAnsi="Times New Roman" w:cs="Times New Roman"/>
          <w:sz w:val="24"/>
          <w:szCs w:val="24"/>
        </w:rPr>
        <w:t xml:space="preserve"> years</w:t>
      </w:r>
      <w:r w:rsidRPr="00425030">
        <w:rPr>
          <w:rFonts w:ascii="Times New Roman" w:hAnsi="Times New Roman" w:cs="Times New Roman"/>
          <w:sz w:val="24"/>
          <w:szCs w:val="24"/>
        </w:rPr>
        <w:t>)</w:t>
      </w:r>
      <w:r w:rsidR="00196D65" w:rsidRPr="00425030">
        <w:rPr>
          <w:rFonts w:ascii="Times New Roman" w:hAnsi="Times New Roman" w:cs="Times New Roman"/>
          <w:sz w:val="24"/>
          <w:szCs w:val="24"/>
        </w:rPr>
        <w:t>;</w:t>
      </w:r>
      <w:r w:rsidR="00F6646F" w:rsidRPr="00425030">
        <w:rPr>
          <w:rFonts w:ascii="Times New Roman" w:hAnsi="Times New Roman" w:cs="Times New Roman"/>
          <w:sz w:val="24"/>
          <w:szCs w:val="24"/>
        </w:rPr>
        <w:t xml:space="preserve"> not be</w:t>
      </w:r>
      <w:r w:rsidR="00E55704" w:rsidRPr="00425030">
        <w:rPr>
          <w:rFonts w:ascii="Times New Roman" w:hAnsi="Times New Roman" w:cs="Times New Roman"/>
          <w:sz w:val="24"/>
          <w:szCs w:val="24"/>
        </w:rPr>
        <w:t>longing to</w:t>
      </w:r>
      <w:r w:rsidRPr="00425030">
        <w:rPr>
          <w:rFonts w:ascii="Times New Roman" w:hAnsi="Times New Roman" w:cs="Times New Roman"/>
          <w:sz w:val="24"/>
          <w:szCs w:val="24"/>
        </w:rPr>
        <w:t xml:space="preserve"> special (e.g.</w:t>
      </w:r>
      <w:r w:rsidR="00196D65" w:rsidRPr="00425030">
        <w:rPr>
          <w:rFonts w:ascii="Times New Roman" w:hAnsi="Times New Roman" w:cs="Times New Roman"/>
          <w:sz w:val="24"/>
          <w:szCs w:val="24"/>
        </w:rPr>
        <w:t>,</w:t>
      </w:r>
      <w:r w:rsidRPr="00425030">
        <w:rPr>
          <w:rFonts w:ascii="Times New Roman" w:hAnsi="Times New Roman" w:cs="Times New Roman"/>
          <w:sz w:val="24"/>
          <w:szCs w:val="24"/>
        </w:rPr>
        <w:t xml:space="preserve"> sex workers and sex offenders) or</w:t>
      </w:r>
      <w:r w:rsidR="00BF51A8" w:rsidRPr="00425030">
        <w:rPr>
          <w:rFonts w:ascii="Times New Roman" w:hAnsi="Times New Roman" w:cs="Times New Roman"/>
          <w:sz w:val="24"/>
          <w:szCs w:val="24"/>
        </w:rPr>
        <w:t xml:space="preserve"> clinical populations, such as those formally diagnosed under ICD-11 criteria with compulsive sexual behaviour disorder (CSBD</w:t>
      </w:r>
      <w:r w:rsidR="00BF51A8" w:rsidRPr="00425030">
        <w:rPr>
          <w:rFonts w:ascii="Times New Roman" w:hAnsi="Times New Roman" w:cs="Times New Roman" w:hint="eastAsia"/>
          <w:sz w:val="24"/>
          <w:szCs w:val="24"/>
        </w:rPr>
        <w:t>)</w:t>
      </w:r>
      <w:r w:rsidRPr="00425030">
        <w:rPr>
          <w:rFonts w:ascii="Times New Roman" w:hAnsi="Times New Roman" w:cs="Times New Roman"/>
          <w:sz w:val="24"/>
          <w:szCs w:val="24"/>
        </w:rPr>
        <w:t>; reporting at least one aspect (including types, motivations</w:t>
      </w:r>
      <w:r w:rsidR="00196D65" w:rsidRPr="00425030">
        <w:rPr>
          <w:rFonts w:ascii="Times New Roman" w:hAnsi="Times New Roman" w:cs="Times New Roman"/>
          <w:sz w:val="24"/>
          <w:szCs w:val="24"/>
        </w:rPr>
        <w:t>,</w:t>
      </w:r>
      <w:r w:rsidRPr="00425030">
        <w:rPr>
          <w:rFonts w:ascii="Times New Roman" w:hAnsi="Times New Roman" w:cs="Times New Roman"/>
          <w:sz w:val="24"/>
          <w:szCs w:val="24"/>
        </w:rPr>
        <w:t xml:space="preserve"> and frequency) of internet pornography use </w:t>
      </w:r>
      <w:r w:rsidR="009C201A" w:rsidRPr="00425030">
        <w:rPr>
          <w:rFonts w:ascii="Times New Roman" w:hAnsi="Times New Roman" w:cs="Times New Roman"/>
          <w:sz w:val="24"/>
          <w:szCs w:val="24"/>
        </w:rPr>
        <w:t>assess</w:t>
      </w:r>
      <w:r w:rsidR="00196D65" w:rsidRPr="00425030">
        <w:rPr>
          <w:rFonts w:ascii="Times New Roman" w:hAnsi="Times New Roman" w:cs="Times New Roman"/>
          <w:sz w:val="24"/>
          <w:szCs w:val="24"/>
        </w:rPr>
        <w:t>ed</w:t>
      </w:r>
      <w:r w:rsidRPr="00425030">
        <w:rPr>
          <w:rFonts w:ascii="Times New Roman" w:hAnsi="Times New Roman" w:cs="Times New Roman"/>
          <w:sz w:val="24"/>
          <w:szCs w:val="24"/>
        </w:rPr>
        <w:t xml:space="preserve"> </w:t>
      </w:r>
      <w:r w:rsidR="009C201A" w:rsidRPr="00425030">
        <w:rPr>
          <w:rFonts w:ascii="Times New Roman" w:hAnsi="Times New Roman" w:cs="Times New Roman"/>
          <w:sz w:val="24"/>
          <w:szCs w:val="24"/>
        </w:rPr>
        <w:t xml:space="preserve">with </w:t>
      </w:r>
      <w:r w:rsidRPr="00425030">
        <w:rPr>
          <w:rFonts w:ascii="Times New Roman" w:hAnsi="Times New Roman" w:cs="Times New Roman"/>
          <w:sz w:val="24"/>
          <w:szCs w:val="24"/>
        </w:rPr>
        <w:t>interne</w:t>
      </w:r>
      <w:r w:rsidR="00412770" w:rsidRPr="00425030">
        <w:rPr>
          <w:rFonts w:ascii="Times New Roman" w:hAnsi="Times New Roman" w:cs="Times New Roman"/>
          <w:sz w:val="24"/>
          <w:szCs w:val="24"/>
        </w:rPr>
        <w:t>t</w:t>
      </w:r>
      <w:r w:rsidRPr="00425030">
        <w:rPr>
          <w:rFonts w:ascii="Times New Roman" w:hAnsi="Times New Roman" w:cs="Times New Roman"/>
          <w:sz w:val="24"/>
          <w:szCs w:val="24"/>
        </w:rPr>
        <w:t xml:space="preserve"> pornography-related scale</w:t>
      </w:r>
      <w:r w:rsidR="00D418B6" w:rsidRPr="00425030">
        <w:rPr>
          <w:rFonts w:ascii="Times New Roman" w:hAnsi="Times New Roman" w:cs="Times New Roman"/>
          <w:sz w:val="24"/>
          <w:szCs w:val="24"/>
        </w:rPr>
        <w:t>s</w:t>
      </w:r>
      <w:r w:rsidRPr="00425030">
        <w:rPr>
          <w:rFonts w:ascii="Times New Roman" w:hAnsi="Times New Roman" w:cs="Times New Roman"/>
          <w:sz w:val="24"/>
          <w:szCs w:val="24"/>
        </w:rPr>
        <w:t xml:space="preserve">/items, or indicating </w:t>
      </w:r>
      <w:r w:rsidR="009C201A" w:rsidRPr="00425030">
        <w:rPr>
          <w:rFonts w:ascii="Times New Roman" w:hAnsi="Times New Roman" w:cs="Times New Roman"/>
          <w:sz w:val="24"/>
          <w:szCs w:val="24"/>
        </w:rPr>
        <w:t xml:space="preserve">that </w:t>
      </w:r>
      <w:r w:rsidR="00196D65" w:rsidRPr="00425030">
        <w:rPr>
          <w:rFonts w:ascii="Times New Roman" w:hAnsi="Times New Roman" w:cs="Times New Roman"/>
          <w:sz w:val="24"/>
          <w:szCs w:val="24"/>
        </w:rPr>
        <w:t xml:space="preserve">the </w:t>
      </w:r>
      <w:r w:rsidRPr="00425030">
        <w:rPr>
          <w:rFonts w:ascii="Times New Roman" w:hAnsi="Times New Roman" w:cs="Times New Roman"/>
          <w:sz w:val="24"/>
          <w:szCs w:val="24"/>
        </w:rPr>
        <w:t>interne</w:t>
      </w:r>
      <w:r w:rsidR="009C201A" w:rsidRPr="00425030">
        <w:rPr>
          <w:rFonts w:ascii="Times New Roman" w:hAnsi="Times New Roman" w:cs="Times New Roman"/>
          <w:sz w:val="24"/>
          <w:szCs w:val="24"/>
        </w:rPr>
        <w:t>t</w:t>
      </w:r>
      <w:r w:rsidRPr="00425030">
        <w:rPr>
          <w:rFonts w:ascii="Times New Roman" w:hAnsi="Times New Roman" w:cs="Times New Roman"/>
          <w:sz w:val="24"/>
          <w:szCs w:val="24"/>
        </w:rPr>
        <w:t xml:space="preserve"> was the predominant method</w:t>
      </w:r>
      <w:r w:rsidR="009C201A" w:rsidRPr="00425030">
        <w:rPr>
          <w:rFonts w:ascii="Times New Roman" w:hAnsi="Times New Roman" w:cs="Times New Roman"/>
          <w:sz w:val="24"/>
          <w:szCs w:val="24"/>
        </w:rPr>
        <w:t xml:space="preserve"> of </w:t>
      </w:r>
      <w:r w:rsidR="00E66B41" w:rsidRPr="00425030">
        <w:rPr>
          <w:rFonts w:ascii="Times New Roman" w:hAnsi="Times New Roman" w:cs="Times New Roman"/>
          <w:sz w:val="24"/>
          <w:szCs w:val="24"/>
        </w:rPr>
        <w:t>porn use</w:t>
      </w:r>
      <w:r w:rsidRPr="00425030">
        <w:rPr>
          <w:rFonts w:ascii="Times New Roman" w:hAnsi="Times New Roman" w:cs="Times New Roman"/>
          <w:sz w:val="24"/>
          <w:szCs w:val="24"/>
        </w:rPr>
        <w:t xml:space="preserve">); </w:t>
      </w:r>
      <w:r w:rsidR="00D418B6" w:rsidRPr="00425030">
        <w:rPr>
          <w:rFonts w:ascii="Times New Roman" w:hAnsi="Times New Roman" w:cs="Times New Roman"/>
          <w:sz w:val="24"/>
          <w:szCs w:val="24"/>
        </w:rPr>
        <w:t xml:space="preserve">reporting at least one aspect of </w:t>
      </w:r>
      <w:r w:rsidRPr="00425030">
        <w:rPr>
          <w:rFonts w:ascii="Times New Roman" w:hAnsi="Times New Roman" w:cs="Times New Roman"/>
          <w:sz w:val="24"/>
          <w:szCs w:val="24"/>
        </w:rPr>
        <w:t>psychosexual well-being</w:t>
      </w:r>
      <w:r w:rsidR="00042EBC" w:rsidRPr="00425030">
        <w:rPr>
          <w:rFonts w:ascii="Times New Roman" w:hAnsi="Times New Roman" w:cs="Times New Roman" w:hint="eastAsia"/>
          <w:sz w:val="24"/>
          <w:szCs w:val="24"/>
        </w:rPr>
        <w:t>,</w:t>
      </w:r>
      <w:r w:rsidR="00042EBC" w:rsidRPr="00425030">
        <w:rPr>
          <w:rFonts w:ascii="Times New Roman" w:hAnsi="Times New Roman" w:cs="Times New Roman"/>
          <w:sz w:val="24"/>
          <w:szCs w:val="24"/>
        </w:rPr>
        <w:t xml:space="preserve"> defined here as encompassing sexual attitudes, emotions, self-concept, sexual desire, sexual functioning, and experiences of sexual satisfaction or distress</w:t>
      </w:r>
      <w:r w:rsidRPr="00425030">
        <w:rPr>
          <w:rFonts w:ascii="Times New Roman" w:hAnsi="Times New Roman" w:cs="Times New Roman"/>
          <w:sz w:val="24"/>
          <w:szCs w:val="24"/>
        </w:rPr>
        <w:t xml:space="preserve">; </w:t>
      </w:r>
      <w:r w:rsidR="00D418B6" w:rsidRPr="00425030">
        <w:rPr>
          <w:rFonts w:ascii="Times New Roman" w:hAnsi="Times New Roman" w:cs="Times New Roman"/>
          <w:sz w:val="24"/>
          <w:szCs w:val="24"/>
        </w:rPr>
        <w:t xml:space="preserve">and </w:t>
      </w:r>
      <w:r w:rsidR="00300A8C" w:rsidRPr="00425030">
        <w:rPr>
          <w:rFonts w:ascii="Times New Roman" w:hAnsi="Times New Roman" w:cs="Times New Roman"/>
          <w:sz w:val="24"/>
          <w:szCs w:val="24"/>
        </w:rPr>
        <w:t>exploring and reporting the associations</w:t>
      </w:r>
      <w:r w:rsidRPr="00425030">
        <w:rPr>
          <w:rFonts w:ascii="Times New Roman" w:hAnsi="Times New Roman" w:cs="Times New Roman"/>
          <w:sz w:val="24"/>
          <w:szCs w:val="24"/>
        </w:rPr>
        <w:t xml:space="preserve"> between </w:t>
      </w:r>
      <w:r w:rsidR="00300A8C" w:rsidRPr="00425030">
        <w:rPr>
          <w:rFonts w:ascii="Times New Roman" w:hAnsi="Times New Roman" w:cs="Times New Roman"/>
          <w:sz w:val="24"/>
          <w:szCs w:val="24"/>
        </w:rPr>
        <w:t xml:space="preserve">internet </w:t>
      </w:r>
      <w:r w:rsidRPr="00425030">
        <w:rPr>
          <w:rFonts w:ascii="Times New Roman" w:hAnsi="Times New Roman" w:cs="Times New Roman"/>
          <w:sz w:val="24"/>
          <w:szCs w:val="24"/>
        </w:rPr>
        <w:t>porn use and psychosexual well-being.</w:t>
      </w:r>
    </w:p>
    <w:p w14:paraId="0B0A295F" w14:textId="77777777" w:rsidR="00E568D6" w:rsidRPr="00425030" w:rsidRDefault="00E568D6" w:rsidP="00F25EB6">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 xml:space="preserve">Data Selection, Extraction, and </w:t>
      </w:r>
      <w:r w:rsidRPr="00425030">
        <w:rPr>
          <w:rFonts w:ascii="Times New Roman" w:hAnsi="Times New Roman" w:cs="Times New Roman" w:hint="eastAsia"/>
          <w:b/>
          <w:bCs/>
          <w:sz w:val="24"/>
          <w:szCs w:val="24"/>
        </w:rPr>
        <w:t>Q</w:t>
      </w:r>
      <w:r w:rsidRPr="00425030">
        <w:rPr>
          <w:rFonts w:ascii="Times New Roman" w:hAnsi="Times New Roman" w:cs="Times New Roman"/>
          <w:b/>
          <w:bCs/>
          <w:sz w:val="24"/>
          <w:szCs w:val="24"/>
        </w:rPr>
        <w:t xml:space="preserve">uality </w:t>
      </w:r>
      <w:r w:rsidRPr="00425030">
        <w:rPr>
          <w:rFonts w:ascii="Times New Roman" w:hAnsi="Times New Roman" w:cs="Times New Roman" w:hint="eastAsia"/>
          <w:b/>
          <w:bCs/>
          <w:sz w:val="24"/>
          <w:szCs w:val="24"/>
        </w:rPr>
        <w:t>A</w:t>
      </w:r>
      <w:r w:rsidRPr="00425030">
        <w:rPr>
          <w:rFonts w:ascii="Times New Roman" w:hAnsi="Times New Roman" w:cs="Times New Roman"/>
          <w:b/>
          <w:bCs/>
          <w:sz w:val="24"/>
          <w:szCs w:val="24"/>
        </w:rPr>
        <w:t>ssessment</w:t>
      </w:r>
    </w:p>
    <w:p w14:paraId="1FE1E04E" w14:textId="3A74388F" w:rsidR="00E568D6" w:rsidRPr="00425030" w:rsidRDefault="00E568D6" w:rsidP="00C05FE1">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 xml:space="preserve">All search results </w:t>
      </w:r>
      <w:r w:rsidR="00C90259" w:rsidRPr="00425030">
        <w:rPr>
          <w:rFonts w:ascii="Times New Roman" w:hAnsi="Times New Roman" w:cs="Times New Roman"/>
          <w:sz w:val="24"/>
          <w:szCs w:val="24"/>
        </w:rPr>
        <w:t>were</w:t>
      </w:r>
      <w:r w:rsidRPr="00425030">
        <w:rPr>
          <w:rFonts w:ascii="Times New Roman" w:hAnsi="Times New Roman" w:cs="Times New Roman"/>
          <w:sz w:val="24"/>
          <w:szCs w:val="24"/>
        </w:rPr>
        <w:t xml:space="preserve"> exported to the reference manager software EndNote</w:t>
      </w:r>
      <w:r w:rsidR="00E47236" w:rsidRPr="00425030">
        <w:rPr>
          <w:rFonts w:ascii="Times New Roman" w:hAnsi="Times New Roman" w:cs="Times New Roman"/>
          <w:sz w:val="24"/>
          <w:szCs w:val="24"/>
        </w:rPr>
        <w:t xml:space="preserve"> and</w:t>
      </w:r>
      <w:r w:rsidRPr="00425030">
        <w:rPr>
          <w:rFonts w:ascii="Times New Roman" w:hAnsi="Times New Roman" w:cs="Times New Roman"/>
          <w:sz w:val="24"/>
          <w:szCs w:val="24"/>
        </w:rPr>
        <w:t xml:space="preserve"> Rayyan and downloaded into an Excel spreadsheet. Th</w:t>
      </w:r>
      <w:r w:rsidR="00B767A6" w:rsidRPr="00425030">
        <w:rPr>
          <w:rFonts w:ascii="Times New Roman" w:hAnsi="Times New Roman" w:cs="Times New Roman"/>
          <w:sz w:val="24"/>
          <w:szCs w:val="24"/>
        </w:rPr>
        <w:t>ree</w:t>
      </w:r>
      <w:r w:rsidRPr="00425030">
        <w:rPr>
          <w:rFonts w:ascii="Times New Roman" w:hAnsi="Times New Roman" w:cs="Times New Roman"/>
          <w:sz w:val="24"/>
          <w:szCs w:val="24"/>
        </w:rPr>
        <w:t xml:space="preserve"> author</w:t>
      </w:r>
      <w:r w:rsidR="00B767A6" w:rsidRPr="00425030">
        <w:rPr>
          <w:rFonts w:ascii="Times New Roman" w:hAnsi="Times New Roman" w:cs="Times New Roman"/>
          <w:sz w:val="24"/>
          <w:szCs w:val="24"/>
        </w:rPr>
        <w:t>s</w:t>
      </w:r>
      <w:r w:rsidRPr="00425030">
        <w:rPr>
          <w:rFonts w:ascii="Times New Roman" w:hAnsi="Times New Roman" w:cs="Times New Roman"/>
          <w:sz w:val="24"/>
          <w:szCs w:val="24"/>
        </w:rPr>
        <w:t xml:space="preserve"> identified studies that potentially met inclusion criteria</w:t>
      </w:r>
      <w:r w:rsidR="001972FF" w:rsidRPr="00425030">
        <w:rPr>
          <w:rFonts w:ascii="Times New Roman" w:hAnsi="Times New Roman" w:cs="Times New Roman"/>
          <w:sz w:val="24"/>
          <w:szCs w:val="24"/>
        </w:rPr>
        <w:t>.</w:t>
      </w:r>
      <w:r w:rsidR="00015B88" w:rsidRPr="00425030">
        <w:rPr>
          <w:rFonts w:ascii="Times New Roman" w:hAnsi="Times New Roman" w:cs="Times New Roman"/>
          <w:sz w:val="24"/>
          <w:szCs w:val="24"/>
        </w:rPr>
        <w:t xml:space="preserve"> </w:t>
      </w:r>
      <w:r w:rsidR="006A2746" w:rsidRPr="00425030">
        <w:rPr>
          <w:rFonts w:ascii="Times New Roman" w:hAnsi="Times New Roman" w:cs="Times New Roman"/>
          <w:sz w:val="24"/>
          <w:szCs w:val="24"/>
        </w:rPr>
        <w:t>The first author screened the title</w:t>
      </w:r>
      <w:r w:rsidR="0000515F" w:rsidRPr="00425030">
        <w:rPr>
          <w:rFonts w:ascii="Times New Roman" w:hAnsi="Times New Roman" w:cs="Times New Roman"/>
          <w:sz w:val="24"/>
          <w:szCs w:val="24"/>
        </w:rPr>
        <w:t>s</w:t>
      </w:r>
      <w:r w:rsidR="006A2746" w:rsidRPr="00425030">
        <w:rPr>
          <w:rFonts w:ascii="Times New Roman" w:hAnsi="Times New Roman" w:cs="Times New Roman"/>
          <w:sz w:val="24"/>
          <w:szCs w:val="24"/>
        </w:rPr>
        <w:t xml:space="preserve"> and abstract</w:t>
      </w:r>
      <w:r w:rsidR="0000515F" w:rsidRPr="00425030">
        <w:rPr>
          <w:rFonts w:ascii="Times New Roman" w:hAnsi="Times New Roman" w:cs="Times New Roman"/>
          <w:sz w:val="24"/>
          <w:szCs w:val="24"/>
        </w:rPr>
        <w:t>s</w:t>
      </w:r>
      <w:r w:rsidR="006A2746" w:rsidRPr="00425030">
        <w:rPr>
          <w:rFonts w:ascii="Times New Roman" w:hAnsi="Times New Roman" w:cs="Times New Roman"/>
          <w:sz w:val="24"/>
          <w:szCs w:val="24"/>
        </w:rPr>
        <w:t xml:space="preserve"> of all records. Then</w:t>
      </w:r>
      <w:r w:rsidR="00015B88" w:rsidRPr="00425030">
        <w:rPr>
          <w:rFonts w:ascii="Times New Roman" w:hAnsi="Times New Roman" w:cs="Times New Roman"/>
          <w:sz w:val="24"/>
          <w:szCs w:val="24"/>
        </w:rPr>
        <w:t>,</w:t>
      </w:r>
      <w:r w:rsidR="006A2746" w:rsidRPr="00425030">
        <w:rPr>
          <w:rFonts w:ascii="Times New Roman" w:hAnsi="Times New Roman" w:cs="Times New Roman"/>
          <w:sz w:val="24"/>
          <w:szCs w:val="24"/>
        </w:rPr>
        <w:t xml:space="preserve"> </w:t>
      </w:r>
      <w:r w:rsidR="00684352" w:rsidRPr="00425030">
        <w:rPr>
          <w:rFonts w:ascii="Times New Roman" w:hAnsi="Times New Roman" w:cs="Times New Roman"/>
          <w:sz w:val="24"/>
          <w:szCs w:val="24"/>
        </w:rPr>
        <w:t>two</w:t>
      </w:r>
      <w:r w:rsidR="006A2746" w:rsidRPr="00425030">
        <w:rPr>
          <w:rFonts w:ascii="Times New Roman" w:hAnsi="Times New Roman" w:cs="Times New Roman"/>
          <w:sz w:val="24"/>
          <w:szCs w:val="24"/>
        </w:rPr>
        <w:t xml:space="preserve"> secondary </w:t>
      </w:r>
      <w:r w:rsidR="002533F9" w:rsidRPr="00425030">
        <w:rPr>
          <w:rFonts w:ascii="Times New Roman" w:hAnsi="Times New Roman" w:cs="Times New Roman"/>
          <w:sz w:val="24"/>
          <w:szCs w:val="24"/>
        </w:rPr>
        <w:t>authors</w:t>
      </w:r>
      <w:r w:rsidR="006A2746" w:rsidRPr="00425030">
        <w:rPr>
          <w:rFonts w:ascii="Times New Roman" w:hAnsi="Times New Roman" w:cs="Times New Roman"/>
          <w:sz w:val="24"/>
          <w:szCs w:val="24"/>
        </w:rPr>
        <w:t xml:space="preserve"> each screened 10% of all records with interrater reliability</w:t>
      </w:r>
      <w:r w:rsidR="007F024C" w:rsidRPr="00425030">
        <w:rPr>
          <w:rFonts w:ascii="Times New Roman" w:hAnsi="Times New Roman" w:cs="Times New Roman"/>
          <w:sz w:val="24"/>
          <w:szCs w:val="24"/>
        </w:rPr>
        <w:t xml:space="preserve"> </w:t>
      </w:r>
      <w:r w:rsidR="002533F9" w:rsidRPr="00425030">
        <w:rPr>
          <w:rFonts w:ascii="Times New Roman" w:hAnsi="Times New Roman" w:cs="Times New Roman"/>
          <w:sz w:val="24"/>
          <w:szCs w:val="24"/>
        </w:rPr>
        <w:t xml:space="preserve">of </w:t>
      </w:r>
      <w:r w:rsidR="00A85D2B" w:rsidRPr="00425030">
        <w:rPr>
          <w:rFonts w:ascii="Times New Roman" w:hAnsi="Times New Roman" w:cs="Times New Roman"/>
          <w:sz w:val="24"/>
          <w:szCs w:val="24"/>
        </w:rPr>
        <w:t xml:space="preserve">83% and </w:t>
      </w:r>
      <w:r w:rsidR="00AB2F04" w:rsidRPr="00425030">
        <w:rPr>
          <w:rFonts w:ascii="Times New Roman" w:hAnsi="Times New Roman" w:cs="Times New Roman"/>
          <w:sz w:val="24"/>
          <w:szCs w:val="24"/>
        </w:rPr>
        <w:t>93%</w:t>
      </w:r>
      <w:r w:rsidR="002533F9" w:rsidRPr="00425030">
        <w:rPr>
          <w:rFonts w:ascii="Times New Roman" w:hAnsi="Times New Roman" w:cs="Times New Roman"/>
          <w:sz w:val="24"/>
          <w:szCs w:val="24"/>
        </w:rPr>
        <w:t>, respectively</w:t>
      </w:r>
      <w:r w:rsidR="006A2746" w:rsidRPr="00425030">
        <w:rPr>
          <w:rFonts w:ascii="Times New Roman" w:hAnsi="Times New Roman" w:cs="Times New Roman"/>
          <w:sz w:val="24"/>
          <w:szCs w:val="24"/>
        </w:rPr>
        <w:t xml:space="preserve">. </w:t>
      </w:r>
      <w:r w:rsidR="001972FF" w:rsidRPr="00425030">
        <w:rPr>
          <w:rFonts w:ascii="Times New Roman" w:hAnsi="Times New Roman" w:cs="Times New Roman"/>
          <w:sz w:val="24"/>
          <w:szCs w:val="24"/>
        </w:rPr>
        <w:t>A</w:t>
      </w:r>
      <w:r w:rsidRPr="00425030">
        <w:rPr>
          <w:rFonts w:ascii="Times New Roman" w:hAnsi="Times New Roman" w:cs="Times New Roman"/>
          <w:sz w:val="24"/>
          <w:szCs w:val="24"/>
        </w:rPr>
        <w:t xml:space="preserve">fter double or triple screening, </w:t>
      </w:r>
      <w:r w:rsidR="00021813" w:rsidRPr="00425030">
        <w:rPr>
          <w:rFonts w:ascii="Times New Roman" w:hAnsi="Times New Roman" w:cs="Times New Roman"/>
          <w:sz w:val="24"/>
          <w:szCs w:val="24"/>
        </w:rPr>
        <w:t xml:space="preserve">any conflicts were discussed until </w:t>
      </w:r>
      <w:r w:rsidRPr="00425030">
        <w:rPr>
          <w:rFonts w:ascii="Times New Roman" w:hAnsi="Times New Roman" w:cs="Times New Roman"/>
          <w:sz w:val="24"/>
          <w:szCs w:val="24"/>
        </w:rPr>
        <w:t>resolved.</w:t>
      </w:r>
      <w:r w:rsidR="002533F9" w:rsidRPr="00425030">
        <w:rPr>
          <w:rFonts w:ascii="Times New Roman" w:hAnsi="Times New Roman" w:cs="Times New Roman"/>
          <w:sz w:val="24"/>
          <w:szCs w:val="24"/>
        </w:rPr>
        <w:t xml:space="preserve"> After the title and abstract screen, full-text records were retrieved. The first author again screened all full-text records for inclusion</w:t>
      </w:r>
      <w:r w:rsidR="00015B88" w:rsidRPr="00425030">
        <w:rPr>
          <w:rFonts w:ascii="Times New Roman" w:hAnsi="Times New Roman" w:cs="Times New Roman"/>
          <w:sz w:val="24"/>
          <w:szCs w:val="24"/>
        </w:rPr>
        <w:t>,</w:t>
      </w:r>
      <w:r w:rsidR="002533F9" w:rsidRPr="00425030">
        <w:rPr>
          <w:rFonts w:ascii="Times New Roman" w:hAnsi="Times New Roman" w:cs="Times New Roman"/>
          <w:sz w:val="24"/>
          <w:szCs w:val="24"/>
        </w:rPr>
        <w:t xml:space="preserve"> while </w:t>
      </w:r>
      <w:r w:rsidR="00684352" w:rsidRPr="00425030">
        <w:rPr>
          <w:rFonts w:ascii="Times New Roman" w:hAnsi="Times New Roman" w:cs="Times New Roman"/>
          <w:sz w:val="24"/>
          <w:szCs w:val="24"/>
        </w:rPr>
        <w:t>two</w:t>
      </w:r>
      <w:r w:rsidR="002533F9" w:rsidRPr="00425030">
        <w:rPr>
          <w:rFonts w:ascii="Times New Roman" w:hAnsi="Times New Roman" w:cs="Times New Roman"/>
          <w:sz w:val="24"/>
          <w:szCs w:val="24"/>
        </w:rPr>
        <w:t xml:space="preserve"> secondary coders each screened 10% with interrater reliability of 71% and 89%, respectively.</w:t>
      </w:r>
      <w:r w:rsidRPr="00425030">
        <w:rPr>
          <w:rFonts w:ascii="Times New Roman" w:hAnsi="Times New Roman" w:cs="Times New Roman"/>
          <w:sz w:val="24"/>
          <w:szCs w:val="24"/>
        </w:rPr>
        <w:t xml:space="preserve"> </w:t>
      </w:r>
      <w:r w:rsidR="00021813" w:rsidRPr="00425030">
        <w:rPr>
          <w:rFonts w:ascii="Times New Roman" w:hAnsi="Times New Roman" w:cs="Times New Roman"/>
          <w:sz w:val="24"/>
          <w:szCs w:val="24"/>
        </w:rPr>
        <w:t>Where there was uncertainty or conflict about inclusion, the r</w:t>
      </w:r>
      <w:r w:rsidR="00056F33" w:rsidRPr="00425030">
        <w:rPr>
          <w:rFonts w:ascii="Times New Roman" w:hAnsi="Times New Roman" w:cs="Times New Roman"/>
          <w:sz w:val="24"/>
          <w:szCs w:val="24"/>
        </w:rPr>
        <w:t xml:space="preserve">aters discussed until </w:t>
      </w:r>
      <w:r w:rsidR="00270314" w:rsidRPr="00425030">
        <w:rPr>
          <w:rFonts w:ascii="Times New Roman" w:hAnsi="Times New Roman" w:cs="Times New Roman"/>
          <w:sz w:val="24"/>
          <w:szCs w:val="24"/>
        </w:rPr>
        <w:t xml:space="preserve">a </w:t>
      </w:r>
      <w:r w:rsidR="00021813" w:rsidRPr="00425030">
        <w:rPr>
          <w:rFonts w:ascii="Times New Roman" w:hAnsi="Times New Roman" w:cs="Times New Roman"/>
          <w:sz w:val="24"/>
          <w:szCs w:val="24"/>
        </w:rPr>
        <w:t>consensus was</w:t>
      </w:r>
      <w:r w:rsidR="00056F33" w:rsidRPr="00425030">
        <w:rPr>
          <w:rFonts w:ascii="Times New Roman" w:hAnsi="Times New Roman" w:cs="Times New Roman"/>
          <w:sz w:val="24"/>
          <w:szCs w:val="24"/>
        </w:rPr>
        <w:t xml:space="preserve"> reached. </w:t>
      </w:r>
      <w:r w:rsidR="00021813" w:rsidRPr="00425030">
        <w:rPr>
          <w:rFonts w:ascii="Times New Roman" w:hAnsi="Times New Roman" w:cs="Times New Roman"/>
          <w:sz w:val="24"/>
          <w:szCs w:val="24"/>
        </w:rPr>
        <w:t>T</w:t>
      </w:r>
      <w:r w:rsidRPr="00425030">
        <w:rPr>
          <w:rFonts w:ascii="Times New Roman" w:hAnsi="Times New Roman" w:cs="Times New Roman"/>
          <w:sz w:val="24"/>
          <w:szCs w:val="24"/>
        </w:rPr>
        <w:t xml:space="preserve">he following </w:t>
      </w:r>
      <w:r w:rsidR="00021813" w:rsidRPr="00425030">
        <w:rPr>
          <w:rFonts w:ascii="Times New Roman" w:hAnsi="Times New Roman" w:cs="Times New Roman"/>
          <w:sz w:val="24"/>
          <w:szCs w:val="24"/>
        </w:rPr>
        <w:t xml:space="preserve">data were </w:t>
      </w:r>
      <w:r w:rsidRPr="00425030">
        <w:rPr>
          <w:rFonts w:ascii="Times New Roman" w:hAnsi="Times New Roman" w:cs="Times New Roman"/>
          <w:sz w:val="24"/>
          <w:szCs w:val="24"/>
        </w:rPr>
        <w:t>extract</w:t>
      </w:r>
      <w:r w:rsidR="00021813" w:rsidRPr="00425030">
        <w:rPr>
          <w:rFonts w:ascii="Times New Roman" w:hAnsi="Times New Roman" w:cs="Times New Roman"/>
          <w:sz w:val="24"/>
          <w:szCs w:val="24"/>
        </w:rPr>
        <w:t>ed from all included articles</w:t>
      </w:r>
      <w:r w:rsidRPr="00425030">
        <w:rPr>
          <w:rFonts w:ascii="Times New Roman" w:hAnsi="Times New Roman" w:cs="Times New Roman"/>
          <w:sz w:val="24"/>
          <w:szCs w:val="24"/>
        </w:rPr>
        <w:t>: location (country), study design, sample characteristics (including age, gender</w:t>
      </w:r>
      <w:r w:rsidR="00CB1676" w:rsidRPr="00425030">
        <w:rPr>
          <w:rFonts w:ascii="Times New Roman" w:hAnsi="Times New Roman" w:cs="Times New Roman"/>
          <w:sz w:val="24"/>
          <w:szCs w:val="24"/>
        </w:rPr>
        <w:t>,</w:t>
      </w:r>
      <w:r w:rsidR="005B0F09" w:rsidRPr="00425030">
        <w:rPr>
          <w:rFonts w:ascii="Times New Roman" w:hAnsi="Times New Roman" w:cs="Times New Roman"/>
          <w:sz w:val="24"/>
          <w:szCs w:val="24"/>
        </w:rPr>
        <w:t xml:space="preserve"> and</w:t>
      </w:r>
      <w:r w:rsidRPr="00425030">
        <w:rPr>
          <w:rFonts w:ascii="Times New Roman" w:hAnsi="Times New Roman" w:cs="Times New Roman"/>
          <w:sz w:val="24"/>
          <w:szCs w:val="24"/>
        </w:rPr>
        <w:t xml:space="preserve"> racial/ethnic background), internet pornography exposure measures with </w:t>
      </w:r>
      <w:r w:rsidR="00015B88" w:rsidRPr="00425030">
        <w:rPr>
          <w:rFonts w:ascii="Times New Roman" w:hAnsi="Times New Roman" w:cs="Times New Roman"/>
          <w:sz w:val="24"/>
          <w:szCs w:val="24"/>
        </w:rPr>
        <w:t>eligibility</w:t>
      </w:r>
      <w:r w:rsidRPr="00425030">
        <w:rPr>
          <w:rFonts w:ascii="Times New Roman" w:hAnsi="Times New Roman" w:cs="Times New Roman"/>
          <w:sz w:val="24"/>
          <w:szCs w:val="24"/>
        </w:rPr>
        <w:t xml:space="preserve"> tools (including types, frequency </w:t>
      </w:r>
      <w:r w:rsidR="00BD2313" w:rsidRPr="00425030">
        <w:rPr>
          <w:rFonts w:ascii="Times New Roman" w:hAnsi="Times New Roman" w:cs="Times New Roman"/>
          <w:sz w:val="24"/>
          <w:szCs w:val="24"/>
        </w:rPr>
        <w:t xml:space="preserve">of, </w:t>
      </w:r>
      <w:r w:rsidRPr="00425030">
        <w:rPr>
          <w:rFonts w:ascii="Times New Roman" w:hAnsi="Times New Roman" w:cs="Times New Roman"/>
          <w:sz w:val="24"/>
          <w:szCs w:val="24"/>
        </w:rPr>
        <w:t xml:space="preserve">and motivations </w:t>
      </w:r>
      <w:r w:rsidR="00BD2313" w:rsidRPr="00425030">
        <w:rPr>
          <w:rFonts w:ascii="Times New Roman" w:hAnsi="Times New Roman" w:cs="Times New Roman"/>
          <w:sz w:val="24"/>
          <w:szCs w:val="24"/>
        </w:rPr>
        <w:t>for,</w:t>
      </w:r>
      <w:r w:rsidRPr="00425030">
        <w:rPr>
          <w:rFonts w:ascii="Times New Roman" w:hAnsi="Times New Roman" w:cs="Times New Roman"/>
          <w:sz w:val="24"/>
          <w:szCs w:val="24"/>
        </w:rPr>
        <w:t xml:space="preserve"> internet pornography use), </w:t>
      </w:r>
      <w:r w:rsidRPr="00425030">
        <w:rPr>
          <w:rFonts w:ascii="Times New Roman" w:hAnsi="Times New Roman" w:cs="Times New Roman"/>
          <w:sz w:val="24"/>
          <w:szCs w:val="24"/>
        </w:rPr>
        <w:lastRenderedPageBreak/>
        <w:t xml:space="preserve">psychosexual well-being outcome measures with </w:t>
      </w:r>
      <w:r w:rsidR="00015B88" w:rsidRPr="00425030">
        <w:rPr>
          <w:rFonts w:ascii="Times New Roman" w:hAnsi="Times New Roman" w:cs="Times New Roman"/>
          <w:sz w:val="24"/>
          <w:szCs w:val="24"/>
        </w:rPr>
        <w:t>eligibility</w:t>
      </w:r>
      <w:r w:rsidRPr="00425030">
        <w:rPr>
          <w:rFonts w:ascii="Times New Roman" w:hAnsi="Times New Roman" w:cs="Times New Roman"/>
          <w:sz w:val="24"/>
          <w:szCs w:val="24"/>
        </w:rPr>
        <w:t xml:space="preserve"> tools. </w:t>
      </w:r>
      <w:r w:rsidR="003156F1" w:rsidRPr="00425030">
        <w:rPr>
          <w:rFonts w:ascii="Times New Roman" w:hAnsi="Times New Roman" w:cs="Times New Roman" w:hint="eastAsia"/>
          <w:sz w:val="24"/>
          <w:szCs w:val="24"/>
        </w:rPr>
        <w:t>B</w:t>
      </w:r>
      <w:r w:rsidR="003156F1" w:rsidRPr="00425030">
        <w:rPr>
          <w:rFonts w:ascii="Times New Roman" w:hAnsi="Times New Roman" w:cs="Times New Roman"/>
          <w:sz w:val="24"/>
          <w:szCs w:val="24"/>
        </w:rPr>
        <w:t>oth the original and updated search processes</w:t>
      </w:r>
      <w:r w:rsidRPr="00425030">
        <w:rPr>
          <w:rFonts w:ascii="Times New Roman" w:hAnsi="Times New Roman" w:cs="Times New Roman"/>
          <w:sz w:val="24"/>
          <w:szCs w:val="24"/>
        </w:rPr>
        <w:t xml:space="preserve"> is presented in a PRISMA flowchart</w:t>
      </w:r>
      <w:r w:rsidR="0082743D" w:rsidRPr="00425030">
        <w:rPr>
          <w:rFonts w:ascii="Times New Roman" w:hAnsi="Times New Roman" w:cs="Times New Roman" w:hint="eastAsia"/>
          <w:sz w:val="24"/>
          <w:szCs w:val="24"/>
        </w:rPr>
        <w:t xml:space="preserve"> </w:t>
      </w:r>
      <w:r w:rsidR="0082743D"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oRiBtrhe","properties":{"formattedCitation":"(39)","plainCitation":"(39)","noteIndex":0},"citationItems":[{"id":63,"uris":["http://zotero.org/users/local/8taSo5dG/items/X49EVNSQ"],"itemData":{"id":63,"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0082743D"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9)</w:t>
      </w:r>
      <w:r w:rsidR="0082743D" w:rsidRPr="00425030">
        <w:rPr>
          <w:rFonts w:ascii="Times New Roman" w:hAnsi="Times New Roman" w:cs="Times New Roman"/>
          <w:sz w:val="24"/>
          <w:szCs w:val="24"/>
        </w:rPr>
        <w:fldChar w:fldCharType="end"/>
      </w:r>
      <w:r w:rsidRPr="00425030">
        <w:rPr>
          <w:rFonts w:ascii="Times New Roman" w:hAnsi="Times New Roman" w:cs="Times New Roman"/>
          <w:sz w:val="24"/>
          <w:szCs w:val="24"/>
        </w:rPr>
        <w:t xml:space="preserve"> (see Figure 1).</w:t>
      </w:r>
      <w:r w:rsidR="00BF38AC" w:rsidRPr="00425030">
        <w:rPr>
          <w:rFonts w:ascii="Times New Roman" w:hAnsi="Times New Roman" w:cs="Times New Roman" w:hint="eastAsia"/>
          <w:sz w:val="24"/>
          <w:szCs w:val="24"/>
        </w:rPr>
        <w:t xml:space="preserve"> </w:t>
      </w:r>
    </w:p>
    <w:p w14:paraId="3766CC0E" w14:textId="7A38D169" w:rsidR="00E568D6" w:rsidRPr="00425030" w:rsidRDefault="00E568D6" w:rsidP="00C05FE1">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 xml:space="preserve">Study quality </w:t>
      </w:r>
      <w:r w:rsidR="00056F33" w:rsidRPr="00425030">
        <w:rPr>
          <w:rFonts w:ascii="Times New Roman" w:hAnsi="Times New Roman" w:cs="Times New Roman"/>
          <w:sz w:val="24"/>
          <w:szCs w:val="24"/>
        </w:rPr>
        <w:t>was</w:t>
      </w:r>
      <w:r w:rsidRPr="00425030">
        <w:rPr>
          <w:rFonts w:ascii="Times New Roman" w:hAnsi="Times New Roman" w:cs="Times New Roman"/>
          <w:sz w:val="24"/>
          <w:szCs w:val="24"/>
        </w:rPr>
        <w:t xml:space="preserve"> rated</w:t>
      </w:r>
      <w:r w:rsidR="005838BA" w:rsidRPr="00425030">
        <w:rPr>
          <w:rFonts w:ascii="Times New Roman" w:hAnsi="Times New Roman" w:cs="Times New Roman"/>
          <w:sz w:val="24"/>
          <w:szCs w:val="24"/>
        </w:rPr>
        <w:t xml:space="preserve"> </w:t>
      </w:r>
      <w:r w:rsidRPr="00425030">
        <w:rPr>
          <w:rFonts w:ascii="Times New Roman" w:hAnsi="Times New Roman" w:cs="Times New Roman"/>
          <w:sz w:val="24"/>
          <w:szCs w:val="24"/>
        </w:rPr>
        <w:t>with the Standard Quality Assessment Criteria for Evaluating Primary Research Papers</w:t>
      </w:r>
      <w:r w:rsidR="0082743D" w:rsidRPr="00425030">
        <w:rPr>
          <w:rFonts w:ascii="Times New Roman" w:hAnsi="Times New Roman" w:cs="Times New Roman" w:hint="eastAsia"/>
          <w:sz w:val="24"/>
          <w:szCs w:val="24"/>
        </w:rPr>
        <w:t xml:space="preserve"> </w:t>
      </w:r>
      <w:r w:rsidR="0082743D"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lxsmcNSB","properties":{"formattedCitation":"(40)","plainCitation":"(40)","noteIndex":0},"citationItems":[{"id":50,"uris":["http://zotero.org/users/local/8taSo5dG/items/Z4ES8IGI"],"itemData":{"id":50,"type":"article","DOI":"10.7939/R37M04F16","language":"en","license":"Creative Commons Attribution Non Commercial Share Alike 4.0 International","publisher":"University of Alberta Library","source":"DOI.org (Datacite)","title":"Standard Quality Assessment Criteria for Evaluating Primary Research Papers from a Variety of Fields","URL":"https://ualberta.scholaris.ca/handle/123456789/13873","author":[{"family":"Kmet","given":"Leanne M."},{"family":"Cook","given":"Linda S."},{"family":"Lee","given":"Robert C."}],"contributor":[{"literal":"University Of Alberta Library"}],"accessed":{"date-parts":[["2025",8,16]]},"issued":{"date-parts":[["2004"]]}}}],"schema":"https://github.com/citation-style-language/schema/raw/master/csl-citation.json"} </w:instrText>
      </w:r>
      <w:r w:rsidR="0082743D"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0)</w:t>
      </w:r>
      <w:r w:rsidR="0082743D" w:rsidRPr="00425030">
        <w:rPr>
          <w:rFonts w:ascii="Times New Roman" w:hAnsi="Times New Roman" w:cs="Times New Roman"/>
          <w:sz w:val="24"/>
          <w:szCs w:val="24"/>
        </w:rPr>
        <w:fldChar w:fldCharType="end"/>
      </w:r>
      <w:r w:rsidR="00EC4475" w:rsidRPr="00425030">
        <w:rPr>
          <w:rFonts w:ascii="Times New Roman" w:hAnsi="Times New Roman" w:cs="Times New Roman"/>
          <w:sz w:val="24"/>
          <w:szCs w:val="24"/>
        </w:rPr>
        <w:t xml:space="preserve"> </w:t>
      </w:r>
      <w:r w:rsidRPr="00425030">
        <w:rPr>
          <w:rFonts w:ascii="Times New Roman" w:hAnsi="Times New Roman" w:cs="Times New Roman"/>
          <w:sz w:val="24"/>
          <w:szCs w:val="24"/>
        </w:rPr>
        <w:t>(see</w:t>
      </w:r>
      <w:r w:rsidR="004A2515" w:rsidRPr="00425030">
        <w:rPr>
          <w:rFonts w:ascii="Times New Roman" w:hAnsi="Times New Roman" w:cs="Times New Roman" w:hint="eastAsia"/>
          <w:sz w:val="24"/>
          <w:szCs w:val="24"/>
        </w:rPr>
        <w:t xml:space="preserve"> </w:t>
      </w:r>
      <w:r w:rsidR="00D119A8" w:rsidRPr="00425030">
        <w:rPr>
          <w:rFonts w:ascii="Times New Roman" w:hAnsi="Times New Roman" w:cs="Times New Roman" w:hint="eastAsia"/>
          <w:sz w:val="24"/>
          <w:szCs w:val="24"/>
        </w:rPr>
        <w:t>s</w:t>
      </w:r>
      <w:r w:rsidR="004A2515" w:rsidRPr="00425030">
        <w:rPr>
          <w:rFonts w:ascii="Times New Roman" w:hAnsi="Times New Roman" w:cs="Times New Roman"/>
          <w:sz w:val="24"/>
          <w:szCs w:val="24"/>
        </w:rPr>
        <w:t xml:space="preserve">upplementary </w:t>
      </w:r>
      <w:r w:rsidR="00D119A8" w:rsidRPr="00425030">
        <w:rPr>
          <w:rFonts w:ascii="Times New Roman" w:hAnsi="Times New Roman" w:cs="Times New Roman" w:hint="eastAsia"/>
          <w:sz w:val="24"/>
          <w:szCs w:val="24"/>
        </w:rPr>
        <w:t>m</w:t>
      </w:r>
      <w:r w:rsidR="004A2515" w:rsidRPr="00425030">
        <w:rPr>
          <w:rFonts w:ascii="Times New Roman" w:hAnsi="Times New Roman" w:cs="Times New Roman"/>
          <w:sz w:val="24"/>
          <w:szCs w:val="24"/>
        </w:rPr>
        <w:t>aterial 2</w:t>
      </w:r>
      <w:r w:rsidRPr="00425030">
        <w:rPr>
          <w:rFonts w:ascii="Times New Roman" w:hAnsi="Times New Roman" w:cs="Times New Roman"/>
          <w:sz w:val="24"/>
          <w:szCs w:val="24"/>
        </w:rPr>
        <w:t>), which provides a flexible and comprehensive approach to assessing the quality of</w:t>
      </w:r>
      <w:r w:rsidR="00063481" w:rsidRPr="00425030">
        <w:rPr>
          <w:rFonts w:ascii="Times New Roman" w:hAnsi="Times New Roman" w:cs="Times New Roman"/>
          <w:sz w:val="24"/>
          <w:szCs w:val="24"/>
        </w:rPr>
        <w:t xml:space="preserve"> </w:t>
      </w:r>
      <w:r w:rsidRPr="00425030">
        <w:rPr>
          <w:rFonts w:ascii="Times New Roman" w:hAnsi="Times New Roman" w:cs="Times New Roman"/>
          <w:sz w:val="24"/>
          <w:szCs w:val="24"/>
        </w:rPr>
        <w:t xml:space="preserve">both cross-sectional and longitudinal studies. A higher score indicates better adherence to quality standards, while a lower score may suggest areas where the paper could be improved. Studies </w:t>
      </w:r>
      <w:r w:rsidR="002A1BE3" w:rsidRPr="00425030">
        <w:rPr>
          <w:rFonts w:ascii="Times New Roman" w:hAnsi="Times New Roman" w:cs="Times New Roman"/>
          <w:sz w:val="24"/>
          <w:szCs w:val="24"/>
        </w:rPr>
        <w:t xml:space="preserve">were </w:t>
      </w:r>
      <w:r w:rsidRPr="00425030">
        <w:rPr>
          <w:rFonts w:ascii="Times New Roman" w:hAnsi="Times New Roman" w:cs="Times New Roman"/>
          <w:sz w:val="24"/>
          <w:szCs w:val="24"/>
        </w:rPr>
        <w:t xml:space="preserve">not excluded based on quality, </w:t>
      </w:r>
      <w:r w:rsidR="002A1BE3" w:rsidRPr="00425030">
        <w:rPr>
          <w:rFonts w:ascii="Times New Roman" w:hAnsi="Times New Roman" w:cs="Times New Roman"/>
          <w:sz w:val="24"/>
          <w:szCs w:val="24"/>
        </w:rPr>
        <w:t xml:space="preserve">but </w:t>
      </w:r>
      <w:r w:rsidRPr="00425030">
        <w:rPr>
          <w:rFonts w:ascii="Times New Roman" w:hAnsi="Times New Roman" w:cs="Times New Roman"/>
          <w:sz w:val="24"/>
          <w:szCs w:val="24"/>
        </w:rPr>
        <w:t xml:space="preserve">quality </w:t>
      </w:r>
      <w:r w:rsidR="0069408A" w:rsidRPr="00425030">
        <w:rPr>
          <w:rFonts w:ascii="Times New Roman" w:hAnsi="Times New Roman" w:cs="Times New Roman"/>
          <w:sz w:val="24"/>
          <w:szCs w:val="24"/>
        </w:rPr>
        <w:t>could be</w:t>
      </w:r>
      <w:r w:rsidRPr="00425030">
        <w:rPr>
          <w:rFonts w:ascii="Times New Roman" w:hAnsi="Times New Roman" w:cs="Times New Roman"/>
          <w:sz w:val="24"/>
          <w:szCs w:val="24"/>
        </w:rPr>
        <w:t xml:space="preserve"> used to inform the interpretation of study findings</w:t>
      </w:r>
      <w:r w:rsidR="00131BA7" w:rsidRPr="00425030">
        <w:rPr>
          <w:rFonts w:ascii="Times New Roman" w:hAnsi="Times New Roman" w:cs="Times New Roman"/>
          <w:sz w:val="24"/>
          <w:szCs w:val="24"/>
        </w:rPr>
        <w:t xml:space="preserve"> and so is reported in Table 2</w:t>
      </w:r>
      <w:r w:rsidR="005F3777" w:rsidRPr="00425030">
        <w:rPr>
          <w:rFonts w:ascii="Times New Roman" w:hAnsi="Times New Roman" w:cs="Times New Roman"/>
          <w:sz w:val="24"/>
          <w:szCs w:val="24"/>
        </w:rPr>
        <w:t xml:space="preserve"> </w:t>
      </w:r>
      <w:r w:rsidR="0082743D"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SGqE3wTb","properties":{"formattedCitation":"(41)","plainCitation":"(41)","noteIndex":0},"citationItems":[{"id":3,"uris":["http://zotero.org/users/local/8taSo5dG/items/SH9SS973"],"itemData":{"id":3,"type":"article-journal","container-title":"AJN, American Journal of Nursing","DOI":"10.1097/01.NAJ.0000444496.24228.2c","ISSN":"0002-936X","issue":"3","language":"en","page":"53-58","source":"DOI.org (Crossref)","title":"The Systematic Review: An Overview","title-short":"The Systematic Review","volume":"114","author":[{"family":"Aromataris","given":"Edoardo"},{"family":"Pearson","given":"Alan"}],"issued":{"date-parts":[["2014",3]]}}}],"schema":"https://github.com/citation-style-language/schema/raw/master/csl-citation.json"} </w:instrText>
      </w:r>
      <w:r w:rsidR="0082743D"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1)</w:t>
      </w:r>
      <w:r w:rsidR="0082743D" w:rsidRPr="00425030">
        <w:rPr>
          <w:rFonts w:ascii="Times New Roman" w:hAnsi="Times New Roman" w:cs="Times New Roman"/>
          <w:sz w:val="24"/>
          <w:szCs w:val="24"/>
        </w:rPr>
        <w:fldChar w:fldCharType="end"/>
      </w:r>
      <w:r w:rsidRPr="00425030">
        <w:rPr>
          <w:rFonts w:ascii="Times New Roman" w:hAnsi="Times New Roman" w:cs="Times New Roman"/>
          <w:sz w:val="24"/>
          <w:szCs w:val="24"/>
        </w:rPr>
        <w:t>.</w:t>
      </w:r>
    </w:p>
    <w:p w14:paraId="7DAF0601" w14:textId="77777777" w:rsidR="00E568D6" w:rsidRPr="00425030" w:rsidRDefault="00E568D6" w:rsidP="00F25EB6">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 xml:space="preserve">Data Synthesis and Analysis </w:t>
      </w:r>
    </w:p>
    <w:p w14:paraId="31444CA6" w14:textId="2962D48F" w:rsidR="002F6A95" w:rsidRPr="00425030" w:rsidRDefault="00E11677" w:rsidP="006F6552">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A narrative</w:t>
      </w:r>
      <w:r w:rsidR="00E568D6" w:rsidRPr="00425030">
        <w:rPr>
          <w:rFonts w:ascii="Times New Roman" w:hAnsi="Times New Roman" w:cs="Times New Roman"/>
          <w:sz w:val="24"/>
          <w:szCs w:val="24"/>
        </w:rPr>
        <w:t xml:space="preserve"> description of study characteristics was performed for all studies</w:t>
      </w:r>
      <w:r w:rsidR="002A1BE3" w:rsidRPr="00425030">
        <w:rPr>
          <w:rFonts w:ascii="Times New Roman" w:hAnsi="Times New Roman" w:cs="Times New Roman"/>
          <w:sz w:val="24"/>
          <w:szCs w:val="24"/>
        </w:rPr>
        <w:t>.</w:t>
      </w:r>
      <w:r w:rsidR="00E568D6" w:rsidRPr="00425030">
        <w:rPr>
          <w:rFonts w:ascii="Times New Roman" w:hAnsi="Times New Roman" w:cs="Times New Roman"/>
          <w:sz w:val="24"/>
          <w:szCs w:val="24"/>
        </w:rPr>
        <w:t xml:space="preserve"> </w:t>
      </w:r>
      <w:r w:rsidR="00874BFA" w:rsidRPr="00425030">
        <w:rPr>
          <w:rFonts w:ascii="Times New Roman" w:hAnsi="Times New Roman" w:cs="Times New Roman"/>
          <w:sz w:val="24"/>
          <w:szCs w:val="24"/>
        </w:rPr>
        <w:t xml:space="preserve">As </w:t>
      </w:r>
      <w:proofErr w:type="gramStart"/>
      <w:r w:rsidR="00874BFA" w:rsidRPr="00425030">
        <w:rPr>
          <w:rFonts w:ascii="Times New Roman" w:hAnsi="Times New Roman" w:cs="Times New Roman"/>
          <w:sz w:val="24"/>
          <w:szCs w:val="24"/>
        </w:rPr>
        <w:t>the majority of</w:t>
      </w:r>
      <w:proofErr w:type="gramEnd"/>
      <w:r w:rsidR="00874BFA" w:rsidRPr="00425030">
        <w:rPr>
          <w:rFonts w:ascii="Times New Roman" w:hAnsi="Times New Roman" w:cs="Times New Roman"/>
          <w:sz w:val="24"/>
          <w:szCs w:val="24"/>
        </w:rPr>
        <w:t xml:space="preserve"> studies included in this review recruited only participants who had previously used internet </w:t>
      </w:r>
      <w:proofErr w:type="gramStart"/>
      <w:r w:rsidR="00874BFA" w:rsidRPr="00425030">
        <w:rPr>
          <w:rFonts w:ascii="Times New Roman" w:hAnsi="Times New Roman" w:cs="Times New Roman"/>
          <w:sz w:val="24"/>
          <w:szCs w:val="24"/>
        </w:rPr>
        <w:t>pornography, and</w:t>
      </w:r>
      <w:proofErr w:type="gramEnd"/>
      <w:r w:rsidR="00874BFA" w:rsidRPr="00425030">
        <w:rPr>
          <w:rFonts w:ascii="Times New Roman" w:hAnsi="Times New Roman" w:cs="Times New Roman"/>
          <w:sz w:val="24"/>
          <w:szCs w:val="24"/>
        </w:rPr>
        <w:t xml:space="preserve"> often did not report the proportion of these participants relative to the total sample screened, it was not possible to estimate the prevalence of pornography use across the population. </w:t>
      </w:r>
      <w:r w:rsidR="00874BFA" w:rsidRPr="00425030">
        <w:rPr>
          <w:rFonts w:ascii="Times New Roman" w:hAnsi="Times New Roman" w:cs="Times New Roman" w:hint="eastAsia"/>
          <w:sz w:val="24"/>
          <w:szCs w:val="24"/>
        </w:rPr>
        <w:t>Therefore</w:t>
      </w:r>
      <w:r w:rsidR="00874BFA" w:rsidRPr="00425030">
        <w:rPr>
          <w:rFonts w:ascii="Times New Roman" w:hAnsi="Times New Roman" w:cs="Times New Roman"/>
          <w:sz w:val="24"/>
          <w:szCs w:val="24"/>
        </w:rPr>
        <w:t xml:space="preserve">, </w:t>
      </w:r>
      <w:r w:rsidR="00905428" w:rsidRPr="00425030">
        <w:rPr>
          <w:rFonts w:ascii="Times New Roman" w:hAnsi="Times New Roman" w:cs="Times New Roman"/>
          <w:sz w:val="24"/>
          <w:szCs w:val="24"/>
        </w:rPr>
        <w:t>a</w:t>
      </w:r>
      <w:r w:rsidR="00874BFA" w:rsidRPr="00425030">
        <w:rPr>
          <w:rFonts w:ascii="Times New Roman" w:hAnsi="Times New Roman" w:cs="Times New Roman"/>
          <w:sz w:val="24"/>
          <w:szCs w:val="24"/>
        </w:rPr>
        <w:t xml:space="preserve"> trend analysis could not be conducted</w:t>
      </w:r>
      <w:r w:rsidR="00874BFA" w:rsidRPr="00425030">
        <w:rPr>
          <w:rFonts w:ascii="Times New Roman" w:hAnsi="Times New Roman" w:cs="Times New Roman" w:hint="eastAsia"/>
          <w:sz w:val="24"/>
          <w:szCs w:val="24"/>
        </w:rPr>
        <w:t>; i</w:t>
      </w:r>
      <w:r w:rsidR="00874BFA" w:rsidRPr="00425030">
        <w:rPr>
          <w:rFonts w:ascii="Times New Roman" w:hAnsi="Times New Roman" w:cs="Times New Roman"/>
          <w:sz w:val="24"/>
          <w:szCs w:val="24"/>
        </w:rPr>
        <w:t xml:space="preserve">nstead, we summarised available data on reported </w:t>
      </w:r>
      <w:r w:rsidR="00071B61" w:rsidRPr="00425030">
        <w:rPr>
          <w:rFonts w:ascii="Times New Roman" w:hAnsi="Times New Roman" w:cs="Times New Roman" w:hint="eastAsia"/>
          <w:sz w:val="24"/>
          <w:szCs w:val="24"/>
        </w:rPr>
        <w:t>p</w:t>
      </w:r>
      <w:r w:rsidR="00E52CAC" w:rsidRPr="00425030">
        <w:rPr>
          <w:rFonts w:ascii="Times New Roman" w:hAnsi="Times New Roman" w:cs="Times New Roman" w:hint="eastAsia"/>
          <w:sz w:val="24"/>
          <w:szCs w:val="24"/>
        </w:rPr>
        <w:t>revalence</w:t>
      </w:r>
      <w:r w:rsidR="00874BFA" w:rsidRPr="00425030">
        <w:rPr>
          <w:rFonts w:ascii="Times New Roman" w:hAnsi="Times New Roman" w:cs="Times New Roman"/>
          <w:sz w:val="24"/>
          <w:szCs w:val="24"/>
        </w:rPr>
        <w:t xml:space="preserve"> of pornography use across different timeframes: past month, past three months, past six months, past year, and lifetime use.</w:t>
      </w:r>
      <w:r w:rsidR="00874BFA" w:rsidRPr="00425030">
        <w:rPr>
          <w:rFonts w:ascii="Times New Roman" w:hAnsi="Times New Roman" w:cs="Times New Roman" w:hint="eastAsia"/>
          <w:sz w:val="24"/>
          <w:szCs w:val="24"/>
        </w:rPr>
        <w:t xml:space="preserve"> </w:t>
      </w:r>
      <w:r w:rsidR="00F576EE" w:rsidRPr="00425030">
        <w:rPr>
          <w:rFonts w:ascii="Times New Roman" w:hAnsi="Times New Roman" w:cs="Times New Roman" w:hint="eastAsia"/>
          <w:sz w:val="24"/>
          <w:szCs w:val="24"/>
        </w:rPr>
        <w:t>Then,</w:t>
      </w:r>
      <w:r w:rsidR="003E306C" w:rsidRPr="00425030">
        <w:rPr>
          <w:rFonts w:ascii="Times New Roman" w:hAnsi="Times New Roman" w:cs="Times New Roman"/>
          <w:sz w:val="24"/>
          <w:szCs w:val="24"/>
        </w:rPr>
        <w:t xml:space="preserve"> narrative synthesis was conducted for the studies included in this review</w:t>
      </w:r>
      <w:r w:rsidR="007E5B26" w:rsidRPr="00425030">
        <w:rPr>
          <w:rFonts w:ascii="Times New Roman" w:hAnsi="Times New Roman" w:cs="Times New Roman"/>
          <w:sz w:val="24"/>
          <w:szCs w:val="24"/>
        </w:rPr>
        <w:t>, guided by five key themes of psychosexual well-being that were identified a priori based on the conceptual framework outlined in the Introduction and refined during data extraction to ensure they captured the variables measured in the included studies</w:t>
      </w:r>
      <w:r w:rsidR="003E306C" w:rsidRPr="00425030">
        <w:rPr>
          <w:rFonts w:ascii="Times New Roman" w:hAnsi="Times New Roman" w:cs="Times New Roman"/>
          <w:sz w:val="24"/>
          <w:szCs w:val="24"/>
        </w:rPr>
        <w:t>:</w:t>
      </w:r>
      <w:r w:rsidR="003E306C" w:rsidRPr="00425030">
        <w:rPr>
          <w:rFonts w:ascii="Times New Roman" w:hAnsi="Times New Roman" w:cs="Times New Roman" w:hint="eastAsia"/>
          <w:sz w:val="24"/>
          <w:szCs w:val="24"/>
        </w:rPr>
        <w:t xml:space="preserve"> </w:t>
      </w:r>
      <w:r w:rsidR="003E306C" w:rsidRPr="00425030">
        <w:rPr>
          <w:rFonts w:ascii="Times New Roman" w:hAnsi="Times New Roman" w:cs="Times New Roman"/>
          <w:sz w:val="24"/>
          <w:szCs w:val="24"/>
        </w:rPr>
        <w:t>(1) motivation and content type of internet pornography use,</w:t>
      </w:r>
      <w:r w:rsidR="003E306C" w:rsidRPr="00425030">
        <w:rPr>
          <w:rFonts w:ascii="Times New Roman" w:hAnsi="Times New Roman" w:cs="Times New Roman" w:hint="eastAsia"/>
          <w:sz w:val="24"/>
          <w:szCs w:val="24"/>
        </w:rPr>
        <w:t xml:space="preserve"> </w:t>
      </w:r>
      <w:r w:rsidR="003E306C" w:rsidRPr="00425030">
        <w:rPr>
          <w:rFonts w:ascii="Times New Roman" w:hAnsi="Times New Roman" w:cs="Times New Roman"/>
          <w:sz w:val="24"/>
          <w:szCs w:val="24"/>
        </w:rPr>
        <w:t>(2) attitude and emotion towards internet pornography use,</w:t>
      </w:r>
      <w:r w:rsidR="003E306C" w:rsidRPr="00425030">
        <w:rPr>
          <w:rFonts w:ascii="Times New Roman" w:hAnsi="Times New Roman" w:cs="Times New Roman" w:hint="eastAsia"/>
          <w:sz w:val="24"/>
          <w:szCs w:val="24"/>
        </w:rPr>
        <w:t xml:space="preserve"> </w:t>
      </w:r>
      <w:r w:rsidR="003E306C" w:rsidRPr="00425030">
        <w:rPr>
          <w:rFonts w:ascii="Times New Roman" w:hAnsi="Times New Roman" w:cs="Times New Roman"/>
          <w:sz w:val="24"/>
          <w:szCs w:val="24"/>
        </w:rPr>
        <w:t>(3) sexual self-concept,</w:t>
      </w:r>
      <w:r w:rsidR="003E306C" w:rsidRPr="00425030">
        <w:rPr>
          <w:rFonts w:ascii="Times New Roman" w:hAnsi="Times New Roman" w:cs="Times New Roman" w:hint="eastAsia"/>
          <w:sz w:val="24"/>
          <w:szCs w:val="24"/>
        </w:rPr>
        <w:t xml:space="preserve"> </w:t>
      </w:r>
      <w:r w:rsidR="003E306C" w:rsidRPr="00425030">
        <w:rPr>
          <w:rFonts w:ascii="Times New Roman" w:hAnsi="Times New Roman" w:cs="Times New Roman"/>
          <w:sz w:val="24"/>
          <w:szCs w:val="24"/>
        </w:rPr>
        <w:t>(4) sexual desire and functioning, and</w:t>
      </w:r>
      <w:r w:rsidR="003E306C" w:rsidRPr="00425030">
        <w:rPr>
          <w:rFonts w:ascii="Times New Roman" w:hAnsi="Times New Roman" w:cs="Times New Roman" w:hint="eastAsia"/>
          <w:sz w:val="24"/>
          <w:szCs w:val="24"/>
        </w:rPr>
        <w:t xml:space="preserve"> </w:t>
      </w:r>
      <w:r w:rsidR="003E306C" w:rsidRPr="00425030">
        <w:rPr>
          <w:rFonts w:ascii="Times New Roman" w:hAnsi="Times New Roman" w:cs="Times New Roman"/>
          <w:sz w:val="24"/>
          <w:szCs w:val="24"/>
        </w:rPr>
        <w:t>(5) compulsive internet pornography use.</w:t>
      </w:r>
      <w:r w:rsidR="006F6552" w:rsidRPr="00425030">
        <w:rPr>
          <w:rFonts w:ascii="Times New Roman" w:hAnsi="Times New Roman" w:cs="Times New Roman" w:hint="eastAsia"/>
          <w:sz w:val="24"/>
          <w:szCs w:val="24"/>
        </w:rPr>
        <w:t xml:space="preserve"> </w:t>
      </w:r>
      <w:r w:rsidR="002F6A95" w:rsidRPr="00425030">
        <w:rPr>
          <w:rFonts w:ascii="Times New Roman" w:hAnsi="Times New Roman" w:cs="Times New Roman"/>
          <w:sz w:val="24"/>
          <w:szCs w:val="24"/>
        </w:rPr>
        <w:t xml:space="preserve">The PRISMA checklist was used to </w:t>
      </w:r>
      <w:r w:rsidR="002F6A95" w:rsidRPr="00425030">
        <w:rPr>
          <w:rFonts w:ascii="Times New Roman" w:hAnsi="Times New Roman" w:cs="Times New Roman"/>
          <w:sz w:val="24"/>
          <w:szCs w:val="24"/>
        </w:rPr>
        <w:lastRenderedPageBreak/>
        <w:t xml:space="preserve">ensure the quantitative synthesis of study data was conducted according to systematic criteria </w:t>
      </w:r>
      <w:r w:rsidR="0082743D"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dC3YUDg2","properties":{"formattedCitation":"(39)","plainCitation":"(39)","noteIndex":0},"citationItems":[{"id":63,"uris":["http://zotero.org/users/local/8taSo5dG/items/X49EVNSQ"],"itemData":{"id":63,"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0082743D"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9)</w:t>
      </w:r>
      <w:r w:rsidR="0082743D" w:rsidRPr="00425030">
        <w:rPr>
          <w:rFonts w:ascii="Times New Roman" w:hAnsi="Times New Roman" w:cs="Times New Roman"/>
          <w:sz w:val="24"/>
          <w:szCs w:val="24"/>
        </w:rPr>
        <w:fldChar w:fldCharType="end"/>
      </w:r>
      <w:r w:rsidR="002F6A95" w:rsidRPr="00425030">
        <w:rPr>
          <w:rFonts w:ascii="Times New Roman" w:hAnsi="Times New Roman" w:cs="Times New Roman"/>
          <w:sz w:val="24"/>
          <w:szCs w:val="24"/>
        </w:rPr>
        <w:fldChar w:fldCharType="begin"/>
      </w:r>
      <w:r w:rsidR="002F6A95" w:rsidRPr="00425030">
        <w:rPr>
          <w:rFonts w:ascii="Times New Roman" w:hAnsi="Times New Roman" w:cs="Times New Roman"/>
          <w:sz w:val="24"/>
          <w:szCs w:val="24"/>
        </w:rPr>
        <w:instrText xml:space="preserve"> ADDIN EN.CITE &lt;EndNote&gt;&lt;Cite&gt;&lt;Author&gt;Moher&lt;/Author&gt;&lt;Year&gt;2009&lt;/Year&gt;&lt;RecNum&gt;2&lt;/RecNum&gt;&lt;DisplayText&gt;(Moher et al., 2009)&lt;/DisplayText&gt;&lt;record&gt;&lt;rec-number&gt;2&lt;/rec-number&gt;&lt;foreign-keys&gt;&lt;key app="EN" db-id="t0vdvdfw3e0e5eee9sbpsfv7ff590ass09p0" timestamp="1718493389"&gt;2&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icine&lt;/secondary-title&gt;&lt;/titles&gt;&lt;pages&gt;e1000097&lt;/pages&gt;&lt;volume&gt;6&lt;/volume&gt;&lt;number&gt;7&lt;/number&gt;&lt;edition&gt;20090721&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 (Print)&amp;#xD;1549-1277&lt;/isbn&gt;&lt;accession-num&gt;19621072&lt;/accession-num&gt;&lt;urls&gt;&lt;/urls&gt;&lt;custom1&gt;The authors have declared that no competing interests exist.&lt;/custom1&gt;&lt;custom2&gt;PMC2707599&lt;/custom2&gt;&lt;electronic-resource-num&gt;10.1371/journal.pmed.1000097&lt;/electronic-resource-num&gt;&lt;remote-database-provider&gt;NLM&lt;/remote-database-provider&gt;&lt;language&gt;eng&lt;/language&gt;&lt;/record&gt;&lt;/Cite&gt;&lt;/EndNote&gt;</w:instrText>
      </w:r>
      <w:r w:rsidR="002F6A95" w:rsidRPr="00425030">
        <w:rPr>
          <w:rFonts w:ascii="Times New Roman" w:hAnsi="Times New Roman" w:cs="Times New Roman"/>
          <w:sz w:val="24"/>
          <w:szCs w:val="24"/>
        </w:rPr>
        <w:fldChar w:fldCharType="separate"/>
      </w:r>
      <w:r w:rsidR="002F6A95" w:rsidRPr="00425030">
        <w:rPr>
          <w:rFonts w:ascii="Times New Roman" w:hAnsi="Times New Roman" w:cs="Times New Roman"/>
          <w:sz w:val="24"/>
          <w:szCs w:val="24"/>
        </w:rPr>
        <w:fldChar w:fldCharType="end"/>
      </w:r>
      <w:r w:rsidR="002F6A95" w:rsidRPr="00425030">
        <w:rPr>
          <w:rFonts w:ascii="Times New Roman" w:hAnsi="Times New Roman" w:cs="Times New Roman"/>
          <w:sz w:val="24"/>
          <w:szCs w:val="24"/>
        </w:rPr>
        <w:t>.</w:t>
      </w:r>
    </w:p>
    <w:p w14:paraId="753C08D3" w14:textId="64AD07E2" w:rsidR="00E568D6" w:rsidRPr="00425030" w:rsidRDefault="00E47236" w:rsidP="009F6B20">
      <w:pPr>
        <w:spacing w:line="480" w:lineRule="auto"/>
        <w:jc w:val="center"/>
        <w:outlineLvl w:val="0"/>
        <w:rPr>
          <w:rFonts w:ascii="Times New Roman" w:hAnsi="Times New Roman" w:cs="Times New Roman"/>
          <w:b/>
          <w:bCs/>
          <w:sz w:val="24"/>
          <w:szCs w:val="24"/>
        </w:rPr>
      </w:pPr>
      <w:r w:rsidRPr="00425030">
        <w:rPr>
          <w:rFonts w:ascii="Times New Roman" w:hAnsi="Times New Roman" w:cs="Times New Roman"/>
          <w:b/>
          <w:bCs/>
          <w:sz w:val="24"/>
          <w:szCs w:val="24"/>
        </w:rPr>
        <w:t>Result</w:t>
      </w:r>
      <w:r w:rsidR="00EA2FBF" w:rsidRPr="00425030">
        <w:rPr>
          <w:rFonts w:ascii="Times New Roman" w:hAnsi="Times New Roman" w:cs="Times New Roman"/>
          <w:b/>
          <w:bCs/>
          <w:sz w:val="24"/>
          <w:szCs w:val="24"/>
        </w:rPr>
        <w:t>s</w:t>
      </w:r>
    </w:p>
    <w:p w14:paraId="1B2B7240" w14:textId="46052F47" w:rsidR="00E568D6" w:rsidRPr="00425030" w:rsidRDefault="00E568D6" w:rsidP="00C14DF3">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The initial search identified 2</w:t>
      </w:r>
      <w:r w:rsidR="008F5939" w:rsidRPr="00425030">
        <w:rPr>
          <w:rFonts w:ascii="Times New Roman" w:hAnsi="Times New Roman" w:cs="Times New Roman" w:hint="eastAsia"/>
          <w:sz w:val="24"/>
          <w:szCs w:val="24"/>
        </w:rPr>
        <w:t>560</w:t>
      </w:r>
      <w:r w:rsidRPr="00425030">
        <w:rPr>
          <w:rFonts w:ascii="Times New Roman" w:hAnsi="Times New Roman" w:cs="Times New Roman"/>
          <w:sz w:val="24"/>
          <w:szCs w:val="24"/>
        </w:rPr>
        <w:t xml:space="preserve"> articles. After deleting 3</w:t>
      </w:r>
      <w:r w:rsidR="00DB352A" w:rsidRPr="00425030">
        <w:rPr>
          <w:rFonts w:ascii="Times New Roman" w:hAnsi="Times New Roman" w:cs="Times New Roman" w:hint="eastAsia"/>
          <w:sz w:val="24"/>
          <w:szCs w:val="24"/>
        </w:rPr>
        <w:t>51</w:t>
      </w:r>
      <w:r w:rsidRPr="00425030">
        <w:rPr>
          <w:rFonts w:ascii="Times New Roman" w:hAnsi="Times New Roman" w:cs="Times New Roman"/>
          <w:sz w:val="24"/>
          <w:szCs w:val="24"/>
        </w:rPr>
        <w:t xml:space="preserve"> duplicate files, </w:t>
      </w:r>
      <w:r w:rsidR="00CB7042" w:rsidRPr="00425030">
        <w:rPr>
          <w:rFonts w:ascii="Times New Roman" w:hAnsi="Times New Roman" w:cs="Times New Roman"/>
          <w:sz w:val="24"/>
          <w:szCs w:val="24"/>
        </w:rPr>
        <w:t>2</w:t>
      </w:r>
      <w:r w:rsidR="00592DFD" w:rsidRPr="00425030">
        <w:rPr>
          <w:rFonts w:ascii="Times New Roman" w:hAnsi="Times New Roman" w:cs="Times New Roman" w:hint="eastAsia"/>
          <w:sz w:val="24"/>
          <w:szCs w:val="24"/>
        </w:rPr>
        <w:t>209</w:t>
      </w:r>
      <w:r w:rsidR="00CB7042" w:rsidRPr="00425030">
        <w:rPr>
          <w:rFonts w:ascii="Times New Roman" w:hAnsi="Times New Roman" w:cs="Times New Roman"/>
          <w:sz w:val="24"/>
          <w:szCs w:val="24"/>
        </w:rPr>
        <w:t xml:space="preserve"> records were screened via title and abstract. </w:t>
      </w:r>
      <w:r w:rsidR="00417EEC" w:rsidRPr="00425030">
        <w:rPr>
          <w:rFonts w:ascii="Times New Roman" w:hAnsi="Times New Roman" w:cs="Times New Roman" w:hint="eastAsia"/>
          <w:sz w:val="24"/>
          <w:szCs w:val="24"/>
        </w:rPr>
        <w:t>2017</w:t>
      </w:r>
      <w:r w:rsidRPr="00425030">
        <w:rPr>
          <w:rFonts w:ascii="Times New Roman" w:hAnsi="Times New Roman" w:cs="Times New Roman"/>
          <w:sz w:val="24"/>
          <w:szCs w:val="24"/>
        </w:rPr>
        <w:t xml:space="preserve"> articles were </w:t>
      </w:r>
      <w:r w:rsidR="00CB7042" w:rsidRPr="00425030">
        <w:rPr>
          <w:rFonts w:ascii="Times New Roman" w:hAnsi="Times New Roman" w:cs="Times New Roman"/>
          <w:sz w:val="24"/>
          <w:szCs w:val="24"/>
        </w:rPr>
        <w:t>excluded</w:t>
      </w:r>
      <w:r w:rsidR="00866629" w:rsidRPr="00425030">
        <w:rPr>
          <w:rFonts w:ascii="Times New Roman" w:hAnsi="Times New Roman" w:cs="Times New Roman"/>
          <w:sz w:val="24"/>
          <w:szCs w:val="24"/>
        </w:rPr>
        <w:t>,</w:t>
      </w:r>
      <w:r w:rsidR="00CB7042" w:rsidRPr="00425030">
        <w:rPr>
          <w:rFonts w:ascii="Times New Roman" w:hAnsi="Times New Roman" w:cs="Times New Roman"/>
          <w:sz w:val="24"/>
          <w:szCs w:val="24"/>
        </w:rPr>
        <w:t xml:space="preserve"> leaving </w:t>
      </w:r>
      <w:r w:rsidRPr="00425030">
        <w:rPr>
          <w:rFonts w:ascii="Times New Roman" w:hAnsi="Times New Roman" w:cs="Times New Roman"/>
          <w:sz w:val="24"/>
          <w:szCs w:val="24"/>
        </w:rPr>
        <w:t>1</w:t>
      </w:r>
      <w:r w:rsidR="00734101" w:rsidRPr="00425030">
        <w:rPr>
          <w:rFonts w:ascii="Times New Roman" w:hAnsi="Times New Roman" w:cs="Times New Roman" w:hint="eastAsia"/>
          <w:sz w:val="24"/>
          <w:szCs w:val="24"/>
        </w:rPr>
        <w:t>92</w:t>
      </w:r>
      <w:r w:rsidRPr="00425030">
        <w:rPr>
          <w:rFonts w:ascii="Times New Roman" w:hAnsi="Times New Roman" w:cs="Times New Roman"/>
          <w:sz w:val="24"/>
          <w:szCs w:val="24"/>
        </w:rPr>
        <w:t xml:space="preserve"> </w:t>
      </w:r>
      <w:r w:rsidR="00CB7042" w:rsidRPr="00425030">
        <w:rPr>
          <w:rFonts w:ascii="Times New Roman" w:hAnsi="Times New Roman" w:cs="Times New Roman"/>
          <w:sz w:val="24"/>
          <w:szCs w:val="24"/>
        </w:rPr>
        <w:t>records for full-text screening. A further 1</w:t>
      </w:r>
      <w:r w:rsidR="00E63E2E" w:rsidRPr="00425030">
        <w:rPr>
          <w:rFonts w:ascii="Times New Roman" w:hAnsi="Times New Roman" w:cs="Times New Roman" w:hint="eastAsia"/>
          <w:sz w:val="24"/>
          <w:szCs w:val="24"/>
        </w:rPr>
        <w:t>65</w:t>
      </w:r>
      <w:r w:rsidR="00CB7042" w:rsidRPr="00425030">
        <w:rPr>
          <w:rFonts w:ascii="Times New Roman" w:hAnsi="Times New Roman" w:cs="Times New Roman"/>
          <w:sz w:val="24"/>
          <w:szCs w:val="24"/>
        </w:rPr>
        <w:t xml:space="preserve"> records were excluded at this stage </w:t>
      </w:r>
      <w:r w:rsidRPr="00425030">
        <w:rPr>
          <w:rFonts w:ascii="Times New Roman" w:hAnsi="Times New Roman" w:cs="Times New Roman"/>
          <w:sz w:val="24"/>
          <w:szCs w:val="24"/>
        </w:rPr>
        <w:t>(</w:t>
      </w:r>
      <w:r w:rsidR="00CB7042" w:rsidRPr="00425030">
        <w:rPr>
          <w:rFonts w:ascii="Times New Roman" w:hAnsi="Times New Roman" w:cs="Times New Roman"/>
          <w:sz w:val="24"/>
          <w:szCs w:val="24"/>
        </w:rPr>
        <w:t xml:space="preserve">a </w:t>
      </w:r>
      <w:r w:rsidRPr="00425030">
        <w:rPr>
          <w:rFonts w:ascii="Times New Roman" w:hAnsi="Times New Roman" w:cs="Times New Roman"/>
          <w:sz w:val="24"/>
          <w:szCs w:val="24"/>
        </w:rPr>
        <w:t>list of articles excluded at full-text screening and reasons f</w:t>
      </w:r>
      <w:r w:rsidR="00C14DF3" w:rsidRPr="00425030">
        <w:rPr>
          <w:rFonts w:ascii="Times New Roman" w:hAnsi="Times New Roman" w:cs="Times New Roman"/>
          <w:sz w:val="24"/>
          <w:szCs w:val="24"/>
        </w:rPr>
        <w:t>or</w:t>
      </w:r>
      <w:r w:rsidRPr="00425030">
        <w:rPr>
          <w:rFonts w:ascii="Times New Roman" w:hAnsi="Times New Roman" w:cs="Times New Roman"/>
          <w:sz w:val="24"/>
          <w:szCs w:val="24"/>
        </w:rPr>
        <w:t xml:space="preserve"> exclusion are reported in </w:t>
      </w:r>
      <w:r w:rsidR="00D119A8" w:rsidRPr="00425030">
        <w:rPr>
          <w:rFonts w:ascii="Times New Roman" w:hAnsi="Times New Roman" w:cs="Times New Roman"/>
          <w:sz w:val="24"/>
          <w:szCs w:val="24"/>
        </w:rPr>
        <w:t>supplementary material</w:t>
      </w:r>
      <w:r w:rsidR="001C614E" w:rsidRPr="00425030">
        <w:rPr>
          <w:rFonts w:ascii="Times New Roman" w:hAnsi="Times New Roman" w:cs="Times New Roman"/>
          <w:sz w:val="24"/>
          <w:szCs w:val="24"/>
        </w:rPr>
        <w:t xml:space="preserve"> </w:t>
      </w:r>
      <w:r w:rsidR="001C614E" w:rsidRPr="00425030">
        <w:rPr>
          <w:rFonts w:ascii="Times New Roman" w:hAnsi="Times New Roman" w:cs="Times New Roman" w:hint="eastAsia"/>
          <w:sz w:val="24"/>
          <w:szCs w:val="24"/>
        </w:rPr>
        <w:t>3</w:t>
      </w:r>
      <w:r w:rsidRPr="00425030">
        <w:rPr>
          <w:rFonts w:ascii="Times New Roman" w:hAnsi="Times New Roman" w:cs="Times New Roman"/>
          <w:sz w:val="24"/>
          <w:szCs w:val="24"/>
        </w:rPr>
        <w:t xml:space="preserve">). </w:t>
      </w:r>
      <w:r w:rsidR="000236F3" w:rsidRPr="00425030">
        <w:rPr>
          <w:rFonts w:ascii="Times New Roman" w:hAnsi="Times New Roman" w:cs="Times New Roman"/>
          <w:sz w:val="24"/>
          <w:szCs w:val="24"/>
        </w:rPr>
        <w:t>Twenty-s</w:t>
      </w:r>
      <w:r w:rsidR="00E63E2E" w:rsidRPr="00425030">
        <w:rPr>
          <w:rFonts w:ascii="Times New Roman" w:hAnsi="Times New Roman" w:cs="Times New Roman" w:hint="eastAsia"/>
          <w:sz w:val="24"/>
          <w:szCs w:val="24"/>
        </w:rPr>
        <w:t>even</w:t>
      </w:r>
      <w:r w:rsidRPr="00425030">
        <w:rPr>
          <w:rFonts w:ascii="Times New Roman" w:hAnsi="Times New Roman" w:cs="Times New Roman"/>
          <w:sz w:val="24"/>
          <w:szCs w:val="24"/>
        </w:rPr>
        <w:t xml:space="preserve"> studies met the inclusion criteria and were included in the systematic review (see Figure 1).</w:t>
      </w:r>
    </w:p>
    <w:p w14:paraId="563D9643" w14:textId="77777777" w:rsidR="00E568D6" w:rsidRPr="00425030" w:rsidRDefault="00E568D6" w:rsidP="00F25EB6">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 xml:space="preserve">Study Characteristics </w:t>
      </w:r>
    </w:p>
    <w:p w14:paraId="346CC270" w14:textId="14B1FA9B" w:rsidR="00D82ADF" w:rsidRPr="00425030" w:rsidRDefault="00E568D6" w:rsidP="00D82ADF">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A total of 2</w:t>
      </w:r>
      <w:r w:rsidR="002456AA" w:rsidRPr="00425030">
        <w:rPr>
          <w:rFonts w:ascii="Times New Roman" w:hAnsi="Times New Roman" w:cs="Times New Roman" w:hint="eastAsia"/>
          <w:sz w:val="24"/>
          <w:szCs w:val="24"/>
        </w:rPr>
        <w:t>4</w:t>
      </w:r>
      <w:r w:rsidRPr="00425030">
        <w:rPr>
          <w:rFonts w:ascii="Times New Roman" w:hAnsi="Times New Roman" w:cs="Times New Roman"/>
          <w:sz w:val="24"/>
          <w:szCs w:val="24"/>
        </w:rPr>
        <w:t xml:space="preserve"> cross-se</w:t>
      </w:r>
      <w:r w:rsidR="007E2798" w:rsidRPr="00425030">
        <w:rPr>
          <w:rFonts w:ascii="Times New Roman" w:hAnsi="Times New Roman" w:cs="Times New Roman"/>
          <w:sz w:val="24"/>
          <w:szCs w:val="24"/>
        </w:rPr>
        <w:t>ct</w:t>
      </w:r>
      <w:r w:rsidR="00D418C2" w:rsidRPr="00425030">
        <w:rPr>
          <w:rFonts w:ascii="Times New Roman" w:hAnsi="Times New Roman" w:cs="Times New Roman"/>
          <w:sz w:val="24"/>
          <w:szCs w:val="24"/>
        </w:rPr>
        <w:t>i</w:t>
      </w:r>
      <w:r w:rsidRPr="00425030">
        <w:rPr>
          <w:rFonts w:ascii="Times New Roman" w:hAnsi="Times New Roman" w:cs="Times New Roman"/>
          <w:sz w:val="24"/>
          <w:szCs w:val="24"/>
        </w:rPr>
        <w:t xml:space="preserve">onal and </w:t>
      </w:r>
      <w:r w:rsidR="00D13240" w:rsidRPr="00425030">
        <w:rPr>
          <w:rFonts w:ascii="Times New Roman" w:hAnsi="Times New Roman" w:cs="Times New Roman" w:hint="eastAsia"/>
          <w:sz w:val="24"/>
          <w:szCs w:val="24"/>
        </w:rPr>
        <w:t>3</w:t>
      </w:r>
      <w:r w:rsidRPr="00425030">
        <w:rPr>
          <w:rFonts w:ascii="Times New Roman" w:hAnsi="Times New Roman" w:cs="Times New Roman"/>
          <w:sz w:val="24"/>
          <w:szCs w:val="24"/>
        </w:rPr>
        <w:t xml:space="preserve"> longitudinal quantitative studies, involving </w:t>
      </w:r>
      <w:r w:rsidR="008C38E0" w:rsidRPr="00425030">
        <w:rPr>
          <w:rFonts w:ascii="Times New Roman" w:hAnsi="Times New Roman" w:cs="Times New Roman"/>
          <w:sz w:val="24"/>
          <w:szCs w:val="24"/>
        </w:rPr>
        <w:t>3</w:t>
      </w:r>
      <w:r w:rsidR="00C851BA" w:rsidRPr="00425030">
        <w:rPr>
          <w:rFonts w:ascii="Times New Roman" w:hAnsi="Times New Roman" w:cs="Times New Roman"/>
          <w:sz w:val="24"/>
          <w:szCs w:val="24"/>
        </w:rPr>
        <w:t>0</w:t>
      </w:r>
      <w:r w:rsidRPr="00425030">
        <w:rPr>
          <w:rFonts w:ascii="Times New Roman" w:hAnsi="Times New Roman" w:cs="Times New Roman"/>
          <w:sz w:val="24"/>
          <w:szCs w:val="24"/>
        </w:rPr>
        <w:t>,</w:t>
      </w:r>
      <w:r w:rsidR="00C851BA" w:rsidRPr="00425030">
        <w:rPr>
          <w:rFonts w:ascii="Times New Roman" w:hAnsi="Times New Roman" w:cs="Times New Roman"/>
          <w:sz w:val="24"/>
          <w:szCs w:val="24"/>
        </w:rPr>
        <w:t>023</w:t>
      </w:r>
      <w:r w:rsidRPr="00425030">
        <w:rPr>
          <w:rFonts w:ascii="Times New Roman" w:hAnsi="Times New Roman" w:cs="Times New Roman"/>
          <w:sz w:val="24"/>
          <w:szCs w:val="24"/>
        </w:rPr>
        <w:t xml:space="preserve"> study subjects were included to estimate the </w:t>
      </w:r>
      <w:r w:rsidR="00CB7042" w:rsidRPr="00425030">
        <w:rPr>
          <w:rFonts w:ascii="Times New Roman" w:hAnsi="Times New Roman" w:cs="Times New Roman"/>
          <w:sz w:val="24"/>
          <w:szCs w:val="24"/>
        </w:rPr>
        <w:t xml:space="preserve">prevalence of </w:t>
      </w:r>
      <w:r w:rsidRPr="00425030">
        <w:rPr>
          <w:rFonts w:ascii="Times New Roman" w:hAnsi="Times New Roman" w:cs="Times New Roman"/>
          <w:sz w:val="24"/>
          <w:szCs w:val="24"/>
        </w:rPr>
        <w:t xml:space="preserve">internet pornography use and its association with psychosexual well-being among young people. All studies used surveys online or in person. </w:t>
      </w:r>
      <w:r w:rsidR="00CB7042" w:rsidRPr="00425030">
        <w:rPr>
          <w:rFonts w:ascii="Times New Roman" w:hAnsi="Times New Roman" w:cs="Times New Roman"/>
          <w:sz w:val="24"/>
          <w:szCs w:val="24"/>
        </w:rPr>
        <w:t>S</w:t>
      </w:r>
      <w:r w:rsidRPr="00425030">
        <w:rPr>
          <w:rFonts w:ascii="Times New Roman" w:hAnsi="Times New Roman" w:cs="Times New Roman"/>
          <w:sz w:val="24"/>
          <w:szCs w:val="24"/>
        </w:rPr>
        <w:t>tudies covered 13 countries and regions, including the Netherlands, United States, Croatia, South Korea, Canada, Spa</w:t>
      </w:r>
      <w:r w:rsidR="00CB7042" w:rsidRPr="00425030">
        <w:rPr>
          <w:rFonts w:ascii="Times New Roman" w:hAnsi="Times New Roman" w:cs="Times New Roman"/>
          <w:sz w:val="24"/>
          <w:szCs w:val="24"/>
        </w:rPr>
        <w:t>i</w:t>
      </w:r>
      <w:r w:rsidRPr="00425030">
        <w:rPr>
          <w:rFonts w:ascii="Times New Roman" w:hAnsi="Times New Roman" w:cs="Times New Roman"/>
          <w:sz w:val="24"/>
          <w:szCs w:val="24"/>
        </w:rPr>
        <w:t xml:space="preserve">n, Poland, Israel, Malaysia, France, Belgium, Switzerland, and Luxembourg. </w:t>
      </w:r>
      <w:r w:rsidR="00CB7042" w:rsidRPr="00425030">
        <w:rPr>
          <w:rFonts w:ascii="Times New Roman" w:hAnsi="Times New Roman" w:cs="Times New Roman"/>
          <w:sz w:val="24"/>
          <w:szCs w:val="24"/>
        </w:rPr>
        <w:t xml:space="preserve">Half of the </w:t>
      </w:r>
      <w:r w:rsidRPr="00425030">
        <w:rPr>
          <w:rFonts w:ascii="Times New Roman" w:hAnsi="Times New Roman" w:cs="Times New Roman"/>
          <w:sz w:val="24"/>
          <w:szCs w:val="24"/>
        </w:rPr>
        <w:t>studies were</w:t>
      </w:r>
      <w:r w:rsidR="00C14DF3" w:rsidRPr="00425030">
        <w:rPr>
          <w:rFonts w:ascii="Times New Roman" w:hAnsi="Times New Roman" w:cs="Times New Roman"/>
          <w:sz w:val="24"/>
          <w:szCs w:val="24"/>
        </w:rPr>
        <w:t xml:space="preserve"> conducted</w:t>
      </w:r>
      <w:r w:rsidRPr="00425030">
        <w:rPr>
          <w:rFonts w:ascii="Times New Roman" w:hAnsi="Times New Roman" w:cs="Times New Roman"/>
          <w:sz w:val="24"/>
          <w:szCs w:val="24"/>
        </w:rPr>
        <w:t xml:space="preserve"> in the </w:t>
      </w:r>
      <w:r w:rsidR="00C14DF3" w:rsidRPr="00425030">
        <w:rPr>
          <w:rFonts w:ascii="Times New Roman" w:hAnsi="Times New Roman" w:cs="Times New Roman"/>
          <w:sz w:val="24"/>
          <w:szCs w:val="24"/>
        </w:rPr>
        <w:t>United States</w:t>
      </w:r>
      <w:r w:rsidR="00E53033" w:rsidRPr="00425030">
        <w:rPr>
          <w:rFonts w:ascii="Times New Roman" w:hAnsi="Times New Roman" w:cs="Times New Roman"/>
          <w:sz w:val="24"/>
          <w:szCs w:val="24"/>
        </w:rPr>
        <w:t xml:space="preserve"> </w:t>
      </w:r>
      <w:r w:rsidRPr="00425030">
        <w:rPr>
          <w:rFonts w:ascii="Times New Roman" w:hAnsi="Times New Roman" w:cs="Times New Roman"/>
          <w:sz w:val="24"/>
          <w:szCs w:val="24"/>
        </w:rPr>
        <w:t xml:space="preserve">(see Table 2). </w:t>
      </w:r>
      <w:r w:rsidR="00CB7042" w:rsidRPr="00425030">
        <w:rPr>
          <w:rFonts w:ascii="Times New Roman" w:hAnsi="Times New Roman" w:cs="Times New Roman"/>
          <w:sz w:val="24"/>
          <w:szCs w:val="24"/>
        </w:rPr>
        <w:t>S</w:t>
      </w:r>
      <w:r w:rsidRPr="00425030">
        <w:rPr>
          <w:rFonts w:ascii="Times New Roman" w:hAnsi="Times New Roman" w:cs="Times New Roman"/>
          <w:sz w:val="24"/>
          <w:szCs w:val="24"/>
        </w:rPr>
        <w:t>ample size</w:t>
      </w:r>
      <w:r w:rsidR="00CB7042" w:rsidRPr="00425030">
        <w:rPr>
          <w:rFonts w:ascii="Times New Roman" w:hAnsi="Times New Roman" w:cs="Times New Roman"/>
          <w:sz w:val="24"/>
          <w:szCs w:val="24"/>
        </w:rPr>
        <w:t>s</w:t>
      </w:r>
      <w:r w:rsidRPr="00425030">
        <w:rPr>
          <w:rFonts w:ascii="Times New Roman" w:hAnsi="Times New Roman" w:cs="Times New Roman"/>
          <w:sz w:val="24"/>
          <w:szCs w:val="24"/>
        </w:rPr>
        <w:t xml:space="preserve"> ranged from 111 </w:t>
      </w:r>
      <w:r w:rsidR="00CB7042" w:rsidRPr="00425030">
        <w:rPr>
          <w:rFonts w:ascii="Times New Roman" w:hAnsi="Times New Roman" w:cs="Times New Roman"/>
          <w:sz w:val="24"/>
          <w:szCs w:val="24"/>
        </w:rPr>
        <w:t xml:space="preserve">participants </w:t>
      </w:r>
      <w:r w:rsidRPr="00425030">
        <w:rPr>
          <w:rFonts w:ascii="Times New Roman" w:hAnsi="Times New Roman" w:cs="Times New Roman"/>
          <w:sz w:val="24"/>
          <w:szCs w:val="24"/>
        </w:rPr>
        <w:t>in a US</w:t>
      </w:r>
      <w:r w:rsidR="00CB7042" w:rsidRPr="00425030">
        <w:rPr>
          <w:rFonts w:ascii="Times New Roman" w:hAnsi="Times New Roman" w:cs="Times New Roman"/>
          <w:sz w:val="24"/>
          <w:szCs w:val="24"/>
        </w:rPr>
        <w:t xml:space="preserve"> study</w:t>
      </w:r>
      <w:r w:rsidR="0082743D" w:rsidRPr="00425030">
        <w:rPr>
          <w:rFonts w:ascii="Times New Roman" w:hAnsi="Times New Roman" w:cs="Times New Roman" w:hint="eastAsia"/>
          <w:sz w:val="24"/>
          <w:szCs w:val="24"/>
        </w:rPr>
        <w:t xml:space="preserve"> </w:t>
      </w:r>
      <w:r w:rsidR="0082743D"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EMIkRQ5Z","properties":{"formattedCitation":"(42)","plainCitation":"(42)","noteIndex":0},"citationItems":[{"id":7,"uris":["http://zotero.org/users/local/8taSo5dG/items/3J9SIAZT"],"itemData":{"id":7,"type":"article-journal","container-title":"Western Journal of Communication","DOI":"10.1080/10570314.2018.1564934","ISSN":"1057-0314, 1745-1027","issue":"5","journalAbbreviation":"Western Journal of Communication","language":"en","page":"647-667","source":"DOI.org (Crossref)","title":"The Desire for Porn and Partner?: Investigating the Role of Scripts in Affectionate Communication, Sexual Desire, and Pornography Consumption and Guilt in Young Adults’ Romantic Relationships","title-short":"The Desire for Porn and Partner?","volume":"83","author":[{"family":"Bennett","given":"Margaret"},{"family":"LoPresti","given":"Brittny J."},{"family":"McGloin","given":"Rory"},{"family":"Denes","given":"Amanda"}],"issued":{"date-parts":[["2019",10,20]]}}}],"schema":"https://github.com/citation-style-language/schema/raw/master/csl-citation.json"} </w:instrText>
      </w:r>
      <w:r w:rsidR="0082743D"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2)</w:t>
      </w:r>
      <w:r w:rsidR="0082743D" w:rsidRPr="00425030">
        <w:rPr>
          <w:rFonts w:ascii="Times New Roman" w:hAnsi="Times New Roman" w:cs="Times New Roman"/>
          <w:sz w:val="24"/>
          <w:szCs w:val="24"/>
        </w:rPr>
        <w:fldChar w:fldCharType="end"/>
      </w:r>
      <w:r w:rsidRPr="00425030">
        <w:rPr>
          <w:rFonts w:ascii="Times New Roman" w:hAnsi="Times New Roman" w:cs="Times New Roman"/>
          <w:sz w:val="24"/>
          <w:szCs w:val="24"/>
        </w:rPr>
        <w:t xml:space="preserve"> to 6</w:t>
      </w:r>
      <w:r w:rsidRPr="00425030">
        <w:rPr>
          <w:rFonts w:ascii="Times New Roman" w:hAnsi="Times New Roman" w:cs="Times New Roman" w:hint="eastAsia"/>
          <w:sz w:val="24"/>
          <w:szCs w:val="24"/>
        </w:rPr>
        <w:t>,</w:t>
      </w:r>
      <w:r w:rsidRPr="00425030">
        <w:rPr>
          <w:rFonts w:ascii="Times New Roman" w:hAnsi="Times New Roman" w:cs="Times New Roman"/>
          <w:sz w:val="24"/>
          <w:szCs w:val="24"/>
        </w:rPr>
        <w:t xml:space="preserve">463 </w:t>
      </w:r>
      <w:r w:rsidR="00CB7042" w:rsidRPr="00425030">
        <w:rPr>
          <w:rFonts w:ascii="Times New Roman" w:hAnsi="Times New Roman" w:cs="Times New Roman"/>
          <w:sz w:val="24"/>
          <w:szCs w:val="24"/>
        </w:rPr>
        <w:t>participants</w:t>
      </w:r>
      <w:r w:rsidRPr="00425030">
        <w:rPr>
          <w:rFonts w:ascii="Times New Roman" w:hAnsi="Times New Roman" w:cs="Times New Roman"/>
          <w:sz w:val="24"/>
          <w:szCs w:val="24"/>
        </w:rPr>
        <w:t xml:space="preserve"> in a </w:t>
      </w:r>
      <w:r w:rsidR="00CB7042" w:rsidRPr="00425030">
        <w:rPr>
          <w:rFonts w:ascii="Times New Roman" w:hAnsi="Times New Roman" w:cs="Times New Roman"/>
          <w:sz w:val="24"/>
          <w:szCs w:val="24"/>
        </w:rPr>
        <w:t xml:space="preserve">Polish </w:t>
      </w:r>
      <w:r w:rsidRPr="00425030">
        <w:rPr>
          <w:rFonts w:ascii="Times New Roman" w:hAnsi="Times New Roman" w:cs="Times New Roman"/>
          <w:sz w:val="24"/>
          <w:szCs w:val="24"/>
        </w:rPr>
        <w:t xml:space="preserve">study </w:t>
      </w:r>
      <w:r w:rsidR="0082743D"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yxUxR7im","properties":{"formattedCitation":"(27)","plainCitation":"(27)","noteIndex":0},"citationItems":[{"id":31,"uris":["http://zotero.org/users/local/8taSo5dG/items/5JS4VHYD"],"itemData":{"id":31,"type":"article-journal","abstract":"This cross-sectional online survey of Polish students (n = 6463) assessed the frequency and patterns of pornography consumption, its self-perceived effects, the prevalence of self-perceived pornography addiction, and opinions on the potential effects of pornography and its legal status. Nearly 80% of students have been exposed to pornography (median age of first exposure: 14 years). Streaming videos were decidedly the most frequent form of use. In the subset of current users (n = 4260), daily use and self-perceived addiction was reported by 10.7% and 15.5%, respectively. The majority of those surveyed did not report any negative effects of pornography use on their sexual function, sexual, and relationship satisfaction. Instead, over one-quarter of students in relationships reported beneficial effects on its quality. The most common self-perceived adverse effects of pornography use included: the need for longer stimulation (12.0%) and more sexual stimuli (17.6%) to reach orgasm, and a decrease in sexual satisfaction (24.5%). Females and males with a Body Mass Index &gt;25 kg/m2 more often reported a self-perceived decrease in relationship quality associated with pornography use. Age of first exposure was significantly associated with reported need for longer stimulation and more sexual stimuli to reach orgasm when using pornography, decrease in sexual satisfaction, and quality of romantic relationship, neglect of basic needs and duties due to pornography use, and self-perceived addiction in both females and males. The highest odds ratios were always observed for age &lt;12 years in reference to exposure at &gt;16 years. In the opinion of most of the surveyed students, pornography may have adverse effects on human health, although access restrictions should not be implemented. The study gives a broad insight into the pornography consumption in young Polish adults.","container-title":"International Journal of Environmental Research and Public Health","DOI":"10.3390/ijerph16101861","ISSN":"1660-4601","issue":"10","journalAbbreviation":"IJERPH","language":"en","license":"https://creativecommons.org/licenses/by/4.0/","page":"1861","source":"DOI.org (Crossref)","title":"Prevalence, Patterns and Self-Perceived Effects of Pornography Consumption in Polish University Students: A Cross-Sectional Study","title-short":"Prevalence, Patterns and Self-Perceived Effects of Pornography Consumption in Polish University Students","volume":"16","author":[{"family":"Dwulit","given":"Aleksandra Diana"},{"family":"Rzymski","given":"Piotr"}],"issued":{"date-parts":[["2019",5,27]]}}}],"schema":"https://github.com/citation-style-language/schema/raw/master/csl-citation.json"} </w:instrText>
      </w:r>
      <w:r w:rsidR="0082743D"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27)</w:t>
      </w:r>
      <w:r w:rsidR="0082743D" w:rsidRPr="00425030">
        <w:rPr>
          <w:rFonts w:ascii="Times New Roman" w:hAnsi="Times New Roman" w:cs="Times New Roman"/>
          <w:sz w:val="24"/>
          <w:szCs w:val="24"/>
        </w:rPr>
        <w:fldChar w:fldCharType="end"/>
      </w:r>
      <w:r w:rsidR="00BB6D46" w:rsidRPr="00425030">
        <w:rPr>
          <w:rFonts w:ascii="Times New Roman" w:hAnsi="Times New Roman" w:cs="Times New Roman"/>
          <w:sz w:val="24"/>
          <w:szCs w:val="24"/>
        </w:rPr>
        <w:fldChar w:fldCharType="begin"/>
      </w:r>
      <w:r w:rsidR="004628F8" w:rsidRPr="00425030">
        <w:rPr>
          <w:rFonts w:ascii="Times New Roman" w:hAnsi="Times New Roman" w:cs="Times New Roman"/>
          <w:sz w:val="24"/>
          <w:szCs w:val="24"/>
        </w:rPr>
        <w:instrText xml:space="preserve"> ADDIN EN.CITE &lt;EndNote&gt;&lt;Cite&gt;&lt;Author&gt;Dwulit&lt;/Author&gt;&lt;Year&gt;2019&lt;/Year&gt;&lt;RecNum&gt;25&lt;/RecNum&gt;&lt;DisplayText&gt;(Dwulit &amp;amp; Rzymski, 2019)&lt;/DisplayText&gt;&lt;record&gt;&lt;rec-number&gt;25&lt;/rec-number&gt;&lt;foreign-keys&gt;&lt;key app="EN" db-id="t0vdvdfw3e0e5eee9sbpsfv7ff590ass09p0" timestamp="1718544814"&gt;25&lt;/key&gt;&lt;/foreign-keys&gt;&lt;ref-type name="Journal Article"&gt;17&lt;/ref-type&gt;&lt;contributors&gt;&lt;authors&gt;&lt;author&gt;Dwulit, Aleksandra Diana&lt;/author&gt;&lt;author&gt;Rzymski, Piotr&lt;/author&gt;&lt;/authors&gt;&lt;/contributors&gt;&lt;titles&gt;&lt;title&gt;Prevalence, patterns and self-perceived effects of pornography consumption in polish university students: A cross-sectional study&lt;/title&gt;&lt;secondary-title&gt;International Journal of Environmental Research and Public Health&lt;/secondary-title&gt;&lt;/titles&gt;&lt;volume&gt;16&lt;/volume&gt;&lt;number&gt;10&lt;/number&gt;&lt;keywords&gt;&lt;keyword&gt;Cross-Sectional Studies&lt;/keyword&gt;&lt;keyword&gt;Erotica&lt;/keyword&gt;&lt;keyword&gt;Cesarean Section&lt;/keyword&gt;&lt;keyword&gt;Prevalence&lt;/keyword&gt;&lt;/keywords&gt;&lt;dates&gt;&lt;year&gt;2019&lt;/year&gt;&lt;pub-dates&gt;&lt;date&gt;2019-5-2&lt;/date&gt;&lt;/pub-dates&gt;&lt;/dates&gt;&lt;accession-num&gt;rayyan-1256431340&lt;/accession-num&gt;&lt;urls&gt;&lt;related-urls&gt;&lt;url&gt;https://mdpi-res.com/d_attachment/ijerph/ijerph-16-01861/article_deploy/ijerph-16-01861.pdf?version=1558940116&lt;/url&gt;&lt;/related-urls&gt;&lt;/urls&gt;&lt;custom1&gt;RAYYAN-INCLUSION: {&amp;quot;Yishu&amp;quot;=&amp;gt;&amp;quot;Included&amp;quot;}&lt;/custom1&gt;&lt;electronic-resource-num&gt;doi:10.3390/ijerph16101861&lt;/electronic-resource-num&gt;&lt;/record&gt;&lt;/Cite&gt;&lt;/EndNote&gt;</w:instrText>
      </w:r>
      <w:r w:rsidR="00BB6D46" w:rsidRPr="00425030">
        <w:rPr>
          <w:rFonts w:ascii="Times New Roman" w:hAnsi="Times New Roman" w:cs="Times New Roman"/>
          <w:sz w:val="24"/>
          <w:szCs w:val="24"/>
        </w:rPr>
        <w:fldChar w:fldCharType="separate"/>
      </w:r>
      <w:r w:rsidR="00BB6D46" w:rsidRPr="00425030">
        <w:rPr>
          <w:rFonts w:ascii="Times New Roman" w:hAnsi="Times New Roman" w:cs="Times New Roman"/>
          <w:sz w:val="24"/>
          <w:szCs w:val="24"/>
        </w:rPr>
        <w:fldChar w:fldCharType="end"/>
      </w:r>
      <w:r w:rsidRPr="00425030">
        <w:rPr>
          <w:rFonts w:ascii="Times New Roman" w:hAnsi="Times New Roman" w:cs="Times New Roman"/>
          <w:sz w:val="24"/>
          <w:szCs w:val="24"/>
        </w:rPr>
        <w:t xml:space="preserve">. </w:t>
      </w:r>
      <w:r w:rsidR="00761796" w:rsidRPr="00425030">
        <w:rPr>
          <w:rFonts w:ascii="Times New Roman" w:hAnsi="Times New Roman" w:cs="Times New Roman"/>
          <w:sz w:val="24"/>
          <w:szCs w:val="24"/>
        </w:rPr>
        <w:t>Twenty-</w:t>
      </w:r>
      <w:r w:rsidR="003C1487" w:rsidRPr="00425030">
        <w:rPr>
          <w:rFonts w:ascii="Times New Roman" w:hAnsi="Times New Roman" w:cs="Times New Roman" w:hint="eastAsia"/>
          <w:sz w:val="24"/>
          <w:szCs w:val="24"/>
        </w:rPr>
        <w:t>three</w:t>
      </w:r>
      <w:r w:rsidRPr="00425030">
        <w:rPr>
          <w:rFonts w:ascii="Times New Roman" w:hAnsi="Times New Roman" w:cs="Times New Roman"/>
          <w:sz w:val="24"/>
          <w:szCs w:val="24"/>
        </w:rPr>
        <w:t xml:space="preserve"> studies </w:t>
      </w:r>
      <w:r w:rsidR="00CB7042" w:rsidRPr="00425030">
        <w:rPr>
          <w:rFonts w:ascii="Times New Roman" w:hAnsi="Times New Roman" w:cs="Times New Roman"/>
          <w:sz w:val="24"/>
          <w:szCs w:val="24"/>
        </w:rPr>
        <w:t xml:space="preserve">included participants of any </w:t>
      </w:r>
      <w:r w:rsidRPr="00425030">
        <w:rPr>
          <w:rFonts w:ascii="Times New Roman" w:hAnsi="Times New Roman" w:cs="Times New Roman"/>
          <w:sz w:val="24"/>
          <w:szCs w:val="24"/>
        </w:rPr>
        <w:t xml:space="preserve">gender, </w:t>
      </w:r>
      <w:r w:rsidR="00C14DF3" w:rsidRPr="00425030">
        <w:rPr>
          <w:rFonts w:ascii="Times New Roman" w:hAnsi="Times New Roman" w:cs="Times New Roman"/>
          <w:sz w:val="24"/>
          <w:szCs w:val="24"/>
        </w:rPr>
        <w:t>one</w:t>
      </w:r>
      <w:r w:rsidRPr="00425030">
        <w:rPr>
          <w:rFonts w:ascii="Times New Roman" w:hAnsi="Times New Roman" w:cs="Times New Roman"/>
          <w:sz w:val="24"/>
          <w:szCs w:val="24"/>
        </w:rPr>
        <w:t xml:space="preserve"> </w:t>
      </w:r>
      <w:r w:rsidR="00CB7042" w:rsidRPr="00425030">
        <w:rPr>
          <w:rFonts w:ascii="Times New Roman" w:hAnsi="Times New Roman" w:cs="Times New Roman"/>
          <w:sz w:val="24"/>
          <w:szCs w:val="24"/>
        </w:rPr>
        <w:t xml:space="preserve">included only </w:t>
      </w:r>
      <w:r w:rsidRPr="00425030">
        <w:rPr>
          <w:rFonts w:ascii="Times New Roman" w:hAnsi="Times New Roman" w:cs="Times New Roman"/>
          <w:sz w:val="24"/>
          <w:szCs w:val="24"/>
        </w:rPr>
        <w:t>female</w:t>
      </w:r>
      <w:r w:rsidR="00CB7042" w:rsidRPr="00425030">
        <w:rPr>
          <w:rFonts w:ascii="Times New Roman" w:hAnsi="Times New Roman" w:cs="Times New Roman"/>
          <w:sz w:val="24"/>
          <w:szCs w:val="24"/>
        </w:rPr>
        <w:t>s</w:t>
      </w:r>
      <w:r w:rsidRPr="00425030">
        <w:rPr>
          <w:rFonts w:ascii="Times New Roman" w:hAnsi="Times New Roman" w:cs="Times New Roman"/>
          <w:sz w:val="24"/>
          <w:szCs w:val="24"/>
        </w:rPr>
        <w:t xml:space="preserve"> </w:t>
      </w:r>
      <w:r w:rsidR="0082743D"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E2iSJxkf","properties":{"formattedCitation":"(43)","plainCitation":"(43)","noteIndex":0},"citationItems":[{"id":56,"uris":["http://zotero.org/users/local/8taSo5dG/items/HMZFMPTV"],"itemData":{"id":56,"type":"article-journal","abstract":"Pornography use has become more commonplace since the advent of high-speed Internet, yet there is little investigation that is exclusively targeted to women’s use of pornography. Given the paradox of viewing mainstream Internet pornography, which often portrays the objectification of and violence toward women, we compared heterosexual collegiate women ( n = 168) who use Internet pornography with women who do not on several different attitudes and behaviors that are central to women’s sexual development and wellbeing. Women who use Internet pornography had a higher endorsement of rape myths, a higher number of sexual partners, and engaged in more body monitoring. However, there were no differences in attitudes toward women between pornography users and nonusers. Results are interpreted through sexual scripting and objectification theories.","container-title":"Sage Open","DOI":"10.1177/2158244018786640","ISSN":"2158-2440, 2158-2440","issue":"2","journalAbbreviation":"Sage Open","language":"en","page":"2158244018786640","source":"DOI.org (Crossref)","title":"Internet Pornography Use Among Collegiate Women: Gender Attitudes, Body Monitoring, and Sexual Behavior","title-short":"Internet Pornography Use Among Collegiate Women","volume":"8","author":[{"family":"Maas","given":"Megan K."},{"family":"Dewey","given":"Shannamar"}],"issued":{"date-parts":[["2018",4]]}}}],"schema":"https://github.com/citation-style-language/schema/raw/master/csl-citation.json"} </w:instrText>
      </w:r>
      <w:r w:rsidR="0082743D"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3)</w:t>
      </w:r>
      <w:r w:rsidR="0082743D" w:rsidRPr="00425030">
        <w:rPr>
          <w:rFonts w:ascii="Times New Roman" w:hAnsi="Times New Roman" w:cs="Times New Roman"/>
          <w:sz w:val="24"/>
          <w:szCs w:val="24"/>
        </w:rPr>
        <w:fldChar w:fldCharType="end"/>
      </w:r>
      <w:r w:rsidR="003F0EB1" w:rsidRPr="00425030">
        <w:rPr>
          <w:rFonts w:ascii="Times New Roman" w:hAnsi="Times New Roman" w:cs="Times New Roman"/>
          <w:sz w:val="24"/>
          <w:szCs w:val="24"/>
        </w:rPr>
        <w:t>,</w:t>
      </w:r>
      <w:r w:rsidRPr="00425030">
        <w:rPr>
          <w:rFonts w:ascii="Times New Roman" w:hAnsi="Times New Roman" w:cs="Times New Roman"/>
          <w:sz w:val="24"/>
          <w:szCs w:val="24"/>
        </w:rPr>
        <w:t xml:space="preserve"> and </w:t>
      </w:r>
      <w:r w:rsidR="002325A6" w:rsidRPr="00425030">
        <w:rPr>
          <w:rFonts w:ascii="Times New Roman" w:hAnsi="Times New Roman" w:cs="Times New Roman"/>
          <w:sz w:val="24"/>
          <w:szCs w:val="24"/>
        </w:rPr>
        <w:t>three</w:t>
      </w:r>
      <w:r w:rsidRPr="00425030">
        <w:rPr>
          <w:rFonts w:ascii="Times New Roman" w:hAnsi="Times New Roman" w:cs="Times New Roman"/>
          <w:sz w:val="24"/>
          <w:szCs w:val="24"/>
        </w:rPr>
        <w:t xml:space="preserve"> </w:t>
      </w:r>
      <w:r w:rsidR="00CB7042" w:rsidRPr="00425030">
        <w:rPr>
          <w:rFonts w:ascii="Times New Roman" w:hAnsi="Times New Roman" w:cs="Times New Roman"/>
          <w:sz w:val="24"/>
          <w:szCs w:val="24"/>
        </w:rPr>
        <w:t xml:space="preserve">included only </w:t>
      </w:r>
      <w:r w:rsidRPr="00425030">
        <w:rPr>
          <w:rFonts w:ascii="Times New Roman" w:hAnsi="Times New Roman" w:cs="Times New Roman"/>
          <w:sz w:val="24"/>
          <w:szCs w:val="24"/>
        </w:rPr>
        <w:t>male</w:t>
      </w:r>
      <w:r w:rsidR="00CB7042" w:rsidRPr="00425030">
        <w:rPr>
          <w:rFonts w:ascii="Times New Roman" w:hAnsi="Times New Roman" w:cs="Times New Roman"/>
          <w:sz w:val="24"/>
          <w:szCs w:val="24"/>
        </w:rPr>
        <w:t>s</w:t>
      </w:r>
      <w:r w:rsidRPr="00425030">
        <w:rPr>
          <w:rFonts w:ascii="Times New Roman" w:hAnsi="Times New Roman" w:cs="Times New Roman"/>
          <w:sz w:val="24"/>
          <w:szCs w:val="24"/>
        </w:rPr>
        <w:t xml:space="preserve"> </w:t>
      </w:r>
      <w:r w:rsidR="0082743D"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MqEzV7ms","properties":{"formattedCitation":"(35,44,45)","plainCitation":"(35,44,45)","noteIndex":0},"citationItems":[{"id":103,"uris":["http://zotero.org/users/local/8taSo5dG/items/7TS5HF47"],"itemData":{"id":103,"type":"article-journal","container-title":"Archives of Sexual Behavior","DOI":"10.1007/s10508-008-9387-0","ISSN":"0004-0002, 1573-2800","issue":"1","journalAbbreviation":"Arch Sex Behav","language":"en","license":"http://www.springer.com/tdm","page":"168-178","source":"DOI.org (Crossref)","title":"Pornography, Sexual Socialization, and Satisfaction Among Young Men","volume":"39","author":[{"family":"Štulhofer","given":"Aleksandar"},{"family":"Buško","given":"Vesna"},{"family":"Landripet","given":"Ivan"}],"issued":{"date-parts":[["2010",2]]}}},{"id":82,"uris":["http://zotero.org/users/local/8taSo5dG/items/96324LN5"],"itemData":{"id":82,"type":"article-journal","container-title":"Addictive Behaviors","DOI":"10.1016/j.addbeh.2014.02.010","ISSN":"03064603","issue":"5","journalAbbreviation":"Addictive Behaviors","language":"en","license":"https://www.elsevier.com/tdm/userlicense/1.0/","page":"1012-1017","source":"DOI.org (Crossref)","title":"The relationship of “passionate attachment” for pornography with sexual compulsivity, frequency of use, and craving for pornography","volume":"39","author":[{"family":"Rosenberg","given":"Harold"},{"family":"Kraus","given":"Shane"}],"issued":{"date-parts":[["2014",5]]}}},{"id":104,"uris":["http://zotero.org/users/local/8taSo5dG/items/JMS6GBRQ"],"itemData":{"id":104,"type":"article-journal","container-title":"Archives of Sexual Behavior","DOI":"10.1007/s10508-014-0391-2","ISSN":"0004-0002, 1573-2800","issue":"4","journalAbbreviation":"Arch Sex Behav","language":"en","page":"983-994","source":"DOI.org (Crossref)","title":"Pornography and the Male Sexual Script: An Analysis of Consumption and Sexual Relations","title-short":"Pornography and the Male Sexual Script","volume":"45","author":[{"family":"Sun","given":"Chyng"},{"family":"Bridges","given":"Ana"},{"family":"Johnson","given":"Jennifer A."},{"family":"Ezzell","given":"Matthew B."}],"issued":{"date-parts":[["2016",5]]}}}],"schema":"https://github.com/citation-style-language/schema/raw/master/csl-citation.json"} </w:instrText>
      </w:r>
      <w:r w:rsidR="0082743D"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5,44,45)</w:t>
      </w:r>
      <w:r w:rsidR="0082743D" w:rsidRPr="00425030">
        <w:rPr>
          <w:rFonts w:ascii="Times New Roman" w:hAnsi="Times New Roman" w:cs="Times New Roman"/>
          <w:sz w:val="24"/>
          <w:szCs w:val="24"/>
        </w:rPr>
        <w:fldChar w:fldCharType="end"/>
      </w:r>
      <w:r w:rsidRPr="00425030">
        <w:rPr>
          <w:rFonts w:ascii="Times New Roman" w:hAnsi="Times New Roman" w:cs="Times New Roman"/>
          <w:sz w:val="24"/>
          <w:szCs w:val="24"/>
        </w:rPr>
        <w:t xml:space="preserve">. Additional details about the characteristics of the included articles are shown in Table 2. </w:t>
      </w:r>
      <w:r w:rsidR="00B7296C" w:rsidRPr="00425030">
        <w:rPr>
          <w:rFonts w:ascii="Times New Roman" w:hAnsi="Times New Roman" w:cs="Times New Roman"/>
          <w:sz w:val="24"/>
          <w:szCs w:val="24"/>
        </w:rPr>
        <w:t>T</w:t>
      </w:r>
      <w:r w:rsidRPr="00425030">
        <w:rPr>
          <w:rFonts w:ascii="Times New Roman" w:hAnsi="Times New Roman" w:cs="Times New Roman"/>
          <w:sz w:val="24"/>
          <w:szCs w:val="24"/>
        </w:rPr>
        <w:t>wo separate tables with measurement details were created for the pornography use variables</w:t>
      </w:r>
      <w:r w:rsidR="00C14DF3" w:rsidRPr="00425030">
        <w:rPr>
          <w:rFonts w:ascii="Times New Roman" w:hAnsi="Times New Roman" w:cs="Times New Roman"/>
          <w:sz w:val="24"/>
          <w:szCs w:val="24"/>
        </w:rPr>
        <w:t xml:space="preserve"> and the psychosexual health variables</w:t>
      </w:r>
      <w:r w:rsidRPr="00425030">
        <w:rPr>
          <w:rFonts w:ascii="Times New Roman" w:hAnsi="Times New Roman" w:cs="Times New Roman"/>
          <w:sz w:val="24"/>
          <w:szCs w:val="24"/>
        </w:rPr>
        <w:t xml:space="preserve"> (</w:t>
      </w:r>
      <w:r w:rsidR="00D119A8" w:rsidRPr="00425030">
        <w:rPr>
          <w:rFonts w:ascii="Times New Roman" w:hAnsi="Times New Roman" w:cs="Times New Roman"/>
          <w:sz w:val="24"/>
          <w:szCs w:val="24"/>
        </w:rPr>
        <w:t>supplementary material</w:t>
      </w:r>
      <w:r w:rsidRPr="00425030">
        <w:rPr>
          <w:rFonts w:ascii="Times New Roman" w:hAnsi="Times New Roman" w:cs="Times New Roman"/>
          <w:sz w:val="24"/>
          <w:szCs w:val="24"/>
        </w:rPr>
        <w:t xml:space="preserve"> </w:t>
      </w:r>
      <w:r w:rsidR="00DF76E7" w:rsidRPr="00425030">
        <w:rPr>
          <w:rFonts w:ascii="Times New Roman" w:hAnsi="Times New Roman" w:cs="Times New Roman"/>
          <w:sz w:val="24"/>
          <w:szCs w:val="24"/>
        </w:rPr>
        <w:t>4</w:t>
      </w:r>
      <w:r w:rsidRPr="00425030">
        <w:rPr>
          <w:rFonts w:ascii="Times New Roman" w:hAnsi="Times New Roman" w:cs="Times New Roman"/>
          <w:sz w:val="24"/>
          <w:szCs w:val="24"/>
        </w:rPr>
        <w:t xml:space="preserve"> and </w:t>
      </w:r>
      <w:r w:rsidR="00DF76E7" w:rsidRPr="00425030">
        <w:rPr>
          <w:rFonts w:ascii="Times New Roman" w:hAnsi="Times New Roman" w:cs="Times New Roman"/>
          <w:sz w:val="24"/>
          <w:szCs w:val="24"/>
        </w:rPr>
        <w:t>5</w:t>
      </w:r>
      <w:r w:rsidRPr="00425030">
        <w:rPr>
          <w:rFonts w:ascii="Times New Roman" w:hAnsi="Times New Roman" w:cs="Times New Roman"/>
          <w:sz w:val="24"/>
          <w:szCs w:val="24"/>
        </w:rPr>
        <w:t>).</w:t>
      </w:r>
    </w:p>
    <w:p w14:paraId="6B83F88F" w14:textId="043DDE8C" w:rsidR="00E568D6" w:rsidRPr="00425030" w:rsidRDefault="00E568D6" w:rsidP="00254F19">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 xml:space="preserve">Prevalence of Internet Pornography </w:t>
      </w:r>
      <w:r w:rsidRPr="00425030">
        <w:rPr>
          <w:rFonts w:ascii="Times New Roman" w:hAnsi="Times New Roman" w:cs="Times New Roman" w:hint="eastAsia"/>
          <w:b/>
          <w:bCs/>
          <w:sz w:val="24"/>
          <w:szCs w:val="24"/>
        </w:rPr>
        <w:t>Use</w:t>
      </w:r>
    </w:p>
    <w:p w14:paraId="40E36748" w14:textId="63BDA19F" w:rsidR="00E568D6" w:rsidRPr="00425030" w:rsidRDefault="000248A5" w:rsidP="00E968B6">
      <w:pPr>
        <w:spacing w:line="480" w:lineRule="auto"/>
        <w:ind w:firstLine="720"/>
        <w:rPr>
          <w:rFonts w:ascii="Times New Roman" w:hAnsi="Times New Roman" w:cs="Times New Roman"/>
          <w:sz w:val="24"/>
          <w:szCs w:val="24"/>
        </w:rPr>
      </w:pPr>
      <w:r w:rsidRPr="00425030">
        <w:rPr>
          <w:rFonts w:ascii="Times New Roman" w:hAnsi="Times New Roman" w:cs="Times New Roman" w:hint="eastAsia"/>
          <w:sz w:val="24"/>
          <w:szCs w:val="24"/>
        </w:rPr>
        <w:lastRenderedPageBreak/>
        <w:t>E</w:t>
      </w:r>
      <w:r w:rsidR="00E568D6" w:rsidRPr="00425030">
        <w:rPr>
          <w:rFonts w:ascii="Times New Roman" w:hAnsi="Times New Roman" w:cs="Times New Roman"/>
          <w:sz w:val="24"/>
          <w:szCs w:val="24"/>
        </w:rPr>
        <w:t xml:space="preserve">ight </w:t>
      </w:r>
      <w:r w:rsidR="00E568D6" w:rsidRPr="00425030">
        <w:rPr>
          <w:rFonts w:ascii="Times New Roman" w:hAnsi="Times New Roman" w:cs="Times New Roman" w:hint="eastAsia"/>
          <w:sz w:val="24"/>
          <w:szCs w:val="24"/>
        </w:rPr>
        <w:t>studies</w:t>
      </w:r>
      <w:r w:rsidR="00E568D6" w:rsidRPr="00425030">
        <w:rPr>
          <w:rFonts w:ascii="Times New Roman" w:hAnsi="Times New Roman" w:cs="Times New Roman"/>
          <w:sz w:val="24"/>
          <w:szCs w:val="24"/>
        </w:rPr>
        <w:t xml:space="preserve"> </w:t>
      </w:r>
      <w:r w:rsidR="0005148A" w:rsidRPr="00425030">
        <w:rPr>
          <w:rFonts w:ascii="Times New Roman" w:hAnsi="Times New Roman" w:cs="Times New Roman"/>
          <w:sz w:val="24"/>
          <w:szCs w:val="24"/>
        </w:rPr>
        <w:t>excluded</w:t>
      </w:r>
      <w:r w:rsidR="00E568D6" w:rsidRPr="00425030">
        <w:rPr>
          <w:rFonts w:ascii="Times New Roman" w:hAnsi="Times New Roman" w:cs="Times New Roman"/>
          <w:sz w:val="24"/>
          <w:szCs w:val="24"/>
        </w:rPr>
        <w:t xml:space="preserve"> </w:t>
      </w:r>
      <w:r w:rsidR="0005148A" w:rsidRPr="00425030">
        <w:rPr>
          <w:rFonts w:ascii="Times New Roman" w:hAnsi="Times New Roman" w:cs="Times New Roman"/>
          <w:sz w:val="24"/>
          <w:szCs w:val="24"/>
        </w:rPr>
        <w:t xml:space="preserve">participants </w:t>
      </w:r>
      <w:r w:rsidR="00E568D6" w:rsidRPr="00425030">
        <w:rPr>
          <w:rFonts w:ascii="Times New Roman" w:hAnsi="Times New Roman" w:cs="Times New Roman"/>
          <w:sz w:val="24"/>
          <w:szCs w:val="24"/>
        </w:rPr>
        <w:t>who ha</w:t>
      </w:r>
      <w:r w:rsidR="0005148A" w:rsidRPr="00425030">
        <w:rPr>
          <w:rFonts w:ascii="Times New Roman" w:hAnsi="Times New Roman" w:cs="Times New Roman"/>
          <w:sz w:val="24"/>
          <w:szCs w:val="24"/>
        </w:rPr>
        <w:t>d</w:t>
      </w:r>
      <w:r w:rsidR="00E568D6" w:rsidRPr="00425030">
        <w:rPr>
          <w:rFonts w:ascii="Times New Roman" w:hAnsi="Times New Roman" w:cs="Times New Roman"/>
          <w:sz w:val="24"/>
          <w:szCs w:val="24"/>
        </w:rPr>
        <w:t xml:space="preserve"> not used pornography</w:t>
      </w:r>
      <w:r w:rsidR="00CF53FF" w:rsidRPr="00425030">
        <w:rPr>
          <w:rFonts w:ascii="Times New Roman" w:hAnsi="Times New Roman" w:cs="Times New Roman"/>
          <w:sz w:val="24"/>
          <w:szCs w:val="24"/>
        </w:rPr>
        <w:t xml:space="preserve"> in </w:t>
      </w:r>
      <w:r w:rsidR="0005148A" w:rsidRPr="00425030">
        <w:rPr>
          <w:rFonts w:ascii="Times New Roman" w:hAnsi="Times New Roman" w:cs="Times New Roman"/>
          <w:sz w:val="24"/>
          <w:szCs w:val="24"/>
        </w:rPr>
        <w:t xml:space="preserve">either a </w:t>
      </w:r>
      <w:r w:rsidR="00CF53FF" w:rsidRPr="00425030">
        <w:rPr>
          <w:rFonts w:ascii="Times New Roman" w:hAnsi="Times New Roman" w:cs="Times New Roman"/>
          <w:sz w:val="24"/>
          <w:szCs w:val="24"/>
        </w:rPr>
        <w:t xml:space="preserve">specific </w:t>
      </w:r>
      <w:r w:rsidR="00AA4513" w:rsidRPr="00425030">
        <w:rPr>
          <w:rFonts w:ascii="Times New Roman" w:hAnsi="Times New Roman" w:cs="Times New Roman"/>
          <w:sz w:val="24"/>
          <w:szCs w:val="24"/>
        </w:rPr>
        <w:t>interval</w:t>
      </w:r>
      <w:r w:rsidR="00CF53FF" w:rsidRPr="00425030">
        <w:rPr>
          <w:rFonts w:ascii="Times New Roman" w:hAnsi="Times New Roman" w:cs="Times New Roman"/>
          <w:sz w:val="24"/>
          <w:szCs w:val="24"/>
        </w:rPr>
        <w:t xml:space="preserve"> or</w:t>
      </w:r>
      <w:r w:rsidR="0005148A" w:rsidRPr="00425030">
        <w:rPr>
          <w:rFonts w:ascii="Times New Roman" w:hAnsi="Times New Roman" w:cs="Times New Roman"/>
          <w:sz w:val="24"/>
          <w:szCs w:val="24"/>
        </w:rPr>
        <w:t xml:space="preserve"> their</w:t>
      </w:r>
      <w:r w:rsidR="00CF53FF" w:rsidRPr="00425030">
        <w:rPr>
          <w:rFonts w:ascii="Times New Roman" w:hAnsi="Times New Roman" w:cs="Times New Roman"/>
          <w:sz w:val="24"/>
          <w:szCs w:val="24"/>
        </w:rPr>
        <w:t xml:space="preserve"> life</w:t>
      </w:r>
      <w:r w:rsidR="00AA4513" w:rsidRPr="00425030">
        <w:rPr>
          <w:rFonts w:ascii="Times New Roman" w:hAnsi="Times New Roman" w:cs="Times New Roman"/>
          <w:sz w:val="24"/>
          <w:szCs w:val="24"/>
        </w:rPr>
        <w:t>time</w:t>
      </w:r>
      <w:r w:rsidR="00E568D6" w:rsidRPr="00425030">
        <w:rPr>
          <w:rFonts w:ascii="Times New Roman" w:hAnsi="Times New Roman" w:cs="Times New Roman"/>
          <w:sz w:val="24"/>
          <w:szCs w:val="24"/>
        </w:rPr>
        <w:t xml:space="preserve">. </w:t>
      </w:r>
      <w:r w:rsidR="00D85F68" w:rsidRPr="00425030">
        <w:rPr>
          <w:rFonts w:ascii="Times New Roman" w:hAnsi="Times New Roman" w:cs="Times New Roman" w:hint="eastAsia"/>
          <w:sz w:val="24"/>
          <w:szCs w:val="24"/>
        </w:rPr>
        <w:t>Four</w:t>
      </w:r>
      <w:r w:rsidR="00E568D6" w:rsidRPr="00425030">
        <w:rPr>
          <w:rFonts w:ascii="Times New Roman" w:hAnsi="Times New Roman" w:cs="Times New Roman"/>
          <w:sz w:val="24"/>
          <w:szCs w:val="24"/>
        </w:rPr>
        <w:t xml:space="preserve"> studies were based on a single gender</w:t>
      </w:r>
      <w:r w:rsidR="006B4210" w:rsidRPr="00425030">
        <w:rPr>
          <w:rFonts w:ascii="Times New Roman" w:hAnsi="Times New Roman" w:cs="Times New Roman"/>
          <w:sz w:val="24"/>
          <w:szCs w:val="24"/>
        </w:rPr>
        <w:t>,</w:t>
      </w:r>
      <w:r w:rsidR="00496CF8" w:rsidRPr="00425030">
        <w:rPr>
          <w:rFonts w:ascii="Times New Roman" w:hAnsi="Times New Roman" w:cs="Times New Roman"/>
          <w:sz w:val="24"/>
          <w:szCs w:val="24"/>
        </w:rPr>
        <w:t xml:space="preserve"> </w:t>
      </w:r>
      <w:r w:rsidR="001B2408" w:rsidRPr="00425030">
        <w:rPr>
          <w:rFonts w:ascii="Times New Roman" w:hAnsi="Times New Roman" w:cs="Times New Roman"/>
          <w:sz w:val="24"/>
          <w:szCs w:val="24"/>
        </w:rPr>
        <w:t xml:space="preserve">and </w:t>
      </w:r>
      <w:r w:rsidR="002379E3" w:rsidRPr="00425030">
        <w:rPr>
          <w:rFonts w:ascii="Times New Roman" w:hAnsi="Times New Roman" w:cs="Times New Roman" w:hint="eastAsia"/>
          <w:sz w:val="24"/>
          <w:szCs w:val="24"/>
        </w:rPr>
        <w:t>eleven</w:t>
      </w:r>
      <w:r w:rsidR="00496CF8" w:rsidRPr="00425030">
        <w:rPr>
          <w:rFonts w:ascii="Times New Roman" w:hAnsi="Times New Roman" w:cs="Times New Roman"/>
          <w:sz w:val="24"/>
          <w:szCs w:val="24"/>
        </w:rPr>
        <w:t xml:space="preserve"> studies</w:t>
      </w:r>
      <w:r w:rsidR="00E568D6" w:rsidRPr="00425030">
        <w:rPr>
          <w:rFonts w:ascii="Times New Roman" w:hAnsi="Times New Roman" w:cs="Times New Roman"/>
          <w:sz w:val="24"/>
          <w:szCs w:val="24"/>
        </w:rPr>
        <w:t xml:space="preserve"> reported female and male prevalence separately</w:t>
      </w:r>
      <w:r w:rsidR="00C14DF3" w:rsidRPr="00425030">
        <w:rPr>
          <w:rFonts w:ascii="Times New Roman" w:hAnsi="Times New Roman" w:cs="Times New Roman"/>
          <w:sz w:val="24"/>
          <w:szCs w:val="24"/>
        </w:rPr>
        <w:t xml:space="preserve">. </w:t>
      </w:r>
      <w:r w:rsidR="00604620" w:rsidRPr="00425030">
        <w:rPr>
          <w:rFonts w:ascii="Times New Roman" w:hAnsi="Times New Roman" w:cs="Times New Roman"/>
          <w:sz w:val="24"/>
          <w:szCs w:val="24"/>
        </w:rPr>
        <w:t>T</w:t>
      </w:r>
      <w:r w:rsidR="00E568D6" w:rsidRPr="00425030">
        <w:rPr>
          <w:rFonts w:ascii="Times New Roman" w:hAnsi="Times New Roman" w:cs="Times New Roman"/>
          <w:sz w:val="24"/>
          <w:szCs w:val="24"/>
        </w:rPr>
        <w:t>he prevalence of internet pornography use</w:t>
      </w:r>
      <w:r w:rsidR="00D0607D" w:rsidRPr="00425030">
        <w:rPr>
          <w:rFonts w:ascii="Times New Roman" w:hAnsi="Times New Roman" w:cs="Times New Roman"/>
          <w:sz w:val="24"/>
          <w:szCs w:val="24"/>
        </w:rPr>
        <w:t xml:space="preserve">, from </w:t>
      </w:r>
      <w:r w:rsidR="00A25F91" w:rsidRPr="00425030">
        <w:rPr>
          <w:rFonts w:ascii="Times New Roman" w:hAnsi="Times New Roman" w:cs="Times New Roman"/>
          <w:sz w:val="24"/>
          <w:szCs w:val="24"/>
        </w:rPr>
        <w:t>one</w:t>
      </w:r>
      <w:r w:rsidR="00D0607D" w:rsidRPr="00425030">
        <w:rPr>
          <w:rFonts w:ascii="Times New Roman" w:hAnsi="Times New Roman" w:cs="Times New Roman"/>
          <w:sz w:val="24"/>
          <w:szCs w:val="24"/>
        </w:rPr>
        <w:t xml:space="preserve"> month to lifetime,</w:t>
      </w:r>
      <w:r w:rsidR="00E568D6" w:rsidRPr="00425030">
        <w:rPr>
          <w:rFonts w:ascii="Times New Roman" w:hAnsi="Times New Roman" w:cs="Times New Roman"/>
          <w:sz w:val="24"/>
          <w:szCs w:val="24"/>
        </w:rPr>
        <w:t xml:space="preserve"> range</w:t>
      </w:r>
      <w:r w:rsidR="0005148A" w:rsidRPr="00425030">
        <w:rPr>
          <w:rFonts w:ascii="Times New Roman" w:hAnsi="Times New Roman" w:cs="Times New Roman"/>
          <w:sz w:val="24"/>
          <w:szCs w:val="24"/>
        </w:rPr>
        <w:t>d</w:t>
      </w:r>
      <w:r w:rsidR="00E568D6" w:rsidRPr="00425030">
        <w:rPr>
          <w:rFonts w:ascii="Times New Roman" w:hAnsi="Times New Roman" w:cs="Times New Roman"/>
          <w:sz w:val="24"/>
          <w:szCs w:val="24"/>
        </w:rPr>
        <w:t xml:space="preserve"> from 30.9%</w:t>
      </w:r>
      <w:r w:rsidR="0082743D" w:rsidRPr="00425030">
        <w:rPr>
          <w:rFonts w:ascii="Times New Roman" w:hAnsi="Times New Roman" w:cs="Times New Roman" w:hint="eastAsia"/>
          <w:sz w:val="24"/>
          <w:szCs w:val="24"/>
        </w:rPr>
        <w:t xml:space="preserve"> </w:t>
      </w:r>
      <w:r w:rsidR="0082743D"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vJsC05GE","properties":{"formattedCitation":"(30)","plainCitation":"(30)","noteIndex":0},"citationItems":[{"id":66,"uris":["http://zotero.org/users/local/8taSo5dG/items/3G5IDST2"],"itemData":{"id":66,"type":"article-journal","container-title":"The Journal of Sex Research","DOI":"10.1080/00224499.2010.543960","ISSN":"0022-4499, 1559-8519","issue":"6","journalAbbreviation":"The Journal of Sex Research","language":"en","page":"520-530","source":"DOI.org (Crossref)","title":"Associations between Young Adults' Use of Sexually Explicit Materials and Their Sexual Preferences, Behaviors, and Satisfaction","volume":"48","author":[{"family":"Morgan","given":"Elizabeth M."}],"issued":{"date-parts":[["2011",11]]}}}],"schema":"https://github.com/citation-style-language/schema/raw/master/csl-citation.json"} </w:instrText>
      </w:r>
      <w:r w:rsidR="0082743D"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0)</w:t>
      </w:r>
      <w:r w:rsidR="0082743D" w:rsidRPr="00425030">
        <w:rPr>
          <w:rFonts w:ascii="Times New Roman" w:hAnsi="Times New Roman" w:cs="Times New Roman"/>
          <w:sz w:val="24"/>
          <w:szCs w:val="24"/>
        </w:rPr>
        <w:fldChar w:fldCharType="end"/>
      </w:r>
      <w:r w:rsidR="00E568D6" w:rsidRPr="00425030">
        <w:rPr>
          <w:rFonts w:ascii="Times New Roman" w:hAnsi="Times New Roman" w:cs="Times New Roman"/>
          <w:sz w:val="24"/>
          <w:szCs w:val="24"/>
        </w:rPr>
        <w:t xml:space="preserve"> to 78.4% </w:t>
      </w:r>
      <w:r w:rsidR="0082743D"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iTwhuwKe","properties":{"formattedCitation":"(27)","plainCitation":"(27)","noteIndex":0},"citationItems":[{"id":31,"uris":["http://zotero.org/users/local/8taSo5dG/items/5JS4VHYD"],"itemData":{"id":31,"type":"article-journal","abstract":"This cross-sectional online survey of Polish students (n = 6463) assessed the frequency and patterns of pornography consumption, its self-perceived effects, the prevalence of self-perceived pornography addiction, and opinions on the potential effects of pornography and its legal status. Nearly 80% of students have been exposed to pornography (median age of first exposure: 14 years). Streaming videos were decidedly the most frequent form of use. In the subset of current users (n = 4260), daily use and self-perceived addiction was reported by 10.7% and 15.5%, respectively. The majority of those surveyed did not report any negative effects of pornography use on their sexual function, sexual, and relationship satisfaction. Instead, over one-quarter of students in relationships reported beneficial effects on its quality. The most common self-perceived adverse effects of pornography use included: the need for longer stimulation (12.0%) and more sexual stimuli (17.6%) to reach orgasm, and a decrease in sexual satisfaction (24.5%). Females and males with a Body Mass Index &gt;25 kg/m2 more often reported a self-perceived decrease in relationship quality associated with pornography use. Age of first exposure was significantly associated with reported need for longer stimulation and more sexual stimuli to reach orgasm when using pornography, decrease in sexual satisfaction, and quality of romantic relationship, neglect of basic needs and duties due to pornography use, and self-perceived addiction in both females and males. The highest odds ratios were always observed for age &lt;12 years in reference to exposure at &gt;16 years. In the opinion of most of the surveyed students, pornography may have adverse effects on human health, although access restrictions should not be implemented. The study gives a broad insight into the pornography consumption in young Polish adults.","container-title":"International Journal of Environmental Research and Public Health","DOI":"10.3390/ijerph16101861","ISSN":"1660-4601","issue":"10","journalAbbreviation":"IJERPH","language":"en","license":"https://creativecommons.org/licenses/by/4.0/","page":"1861","source":"DOI.org (Crossref)","title":"Prevalence, Patterns and Self-Perceived Effects of Pornography Consumption in Polish University Students: A Cross-Sectional Study","title-short":"Prevalence, Patterns and Self-Perceived Effects of Pornography Consumption in Polish University Students","volume":"16","author":[{"family":"Dwulit","given":"Aleksandra Diana"},{"family":"Rzymski","given":"Piotr"}],"issued":{"date-parts":[["2019",5,27]]}}}],"schema":"https://github.com/citation-style-language/schema/raw/master/csl-citation.json"} </w:instrText>
      </w:r>
      <w:r w:rsidR="0082743D"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27)</w:t>
      </w:r>
      <w:r w:rsidR="0082743D" w:rsidRPr="00425030">
        <w:rPr>
          <w:rFonts w:ascii="Times New Roman" w:hAnsi="Times New Roman" w:cs="Times New Roman"/>
          <w:sz w:val="24"/>
          <w:szCs w:val="24"/>
        </w:rPr>
        <w:fldChar w:fldCharType="end"/>
      </w:r>
      <w:r w:rsidR="00E568D6" w:rsidRPr="00425030">
        <w:rPr>
          <w:rFonts w:ascii="Times New Roman" w:hAnsi="Times New Roman" w:cs="Times New Roman"/>
          <w:sz w:val="24"/>
          <w:szCs w:val="24"/>
        </w:rPr>
        <w:t xml:space="preserve"> for women, and </w:t>
      </w:r>
      <w:r w:rsidR="0005148A" w:rsidRPr="00425030">
        <w:rPr>
          <w:rFonts w:ascii="Times New Roman" w:hAnsi="Times New Roman" w:cs="Times New Roman"/>
          <w:sz w:val="24"/>
          <w:szCs w:val="24"/>
        </w:rPr>
        <w:t xml:space="preserve">from </w:t>
      </w:r>
      <w:r w:rsidR="00E568D6" w:rsidRPr="00425030">
        <w:rPr>
          <w:rFonts w:ascii="Times New Roman" w:hAnsi="Times New Roman" w:cs="Times New Roman"/>
          <w:sz w:val="24"/>
          <w:szCs w:val="24"/>
        </w:rPr>
        <w:t>78.8%</w:t>
      </w:r>
      <w:r w:rsidR="0082743D" w:rsidRPr="00425030">
        <w:rPr>
          <w:rFonts w:ascii="Times New Roman" w:hAnsi="Times New Roman" w:cs="Times New Roman" w:hint="eastAsia"/>
          <w:sz w:val="24"/>
          <w:szCs w:val="24"/>
        </w:rPr>
        <w:t xml:space="preserve">  </w:t>
      </w:r>
      <w:r w:rsidR="0082743D"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wXTKTcUr","properties":{"formattedCitation":"(30)","plainCitation":"(30)","noteIndex":0},"citationItems":[{"id":66,"uris":["http://zotero.org/users/local/8taSo5dG/items/3G5IDST2"],"itemData":{"id":66,"type":"article-journal","container-title":"The Journal of Sex Research","DOI":"10.1080/00224499.2010.543960","ISSN":"0022-4499, 1559-8519","issue":"6","journalAbbreviation":"The Journal of Sex Research","language":"en","page":"520-530","source":"DOI.org (Crossref)","title":"Associations between Young Adults' Use of Sexually Explicit Materials and Their Sexual Preferences, Behaviors, and Satisfaction","volume":"48","author":[{"family":"Morgan","given":"Elizabeth M."}],"issued":{"date-parts":[["2011",11]]}}}],"schema":"https://github.com/citation-style-language/schema/raw/master/csl-citation.json"} </w:instrText>
      </w:r>
      <w:r w:rsidR="0082743D"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0)</w:t>
      </w:r>
      <w:r w:rsidR="0082743D" w:rsidRPr="00425030">
        <w:rPr>
          <w:rFonts w:ascii="Times New Roman" w:hAnsi="Times New Roman" w:cs="Times New Roman"/>
          <w:sz w:val="24"/>
          <w:szCs w:val="24"/>
        </w:rPr>
        <w:fldChar w:fldCharType="end"/>
      </w:r>
      <w:r w:rsidR="00E568D6" w:rsidRPr="00425030">
        <w:rPr>
          <w:rFonts w:ascii="Times New Roman" w:hAnsi="Times New Roman" w:cs="Times New Roman"/>
          <w:sz w:val="24"/>
          <w:szCs w:val="24"/>
        </w:rPr>
        <w:t xml:space="preserve"> to 99.5%</w:t>
      </w:r>
      <w:r w:rsidR="0082743D" w:rsidRPr="00425030">
        <w:rPr>
          <w:rFonts w:ascii="Times New Roman" w:hAnsi="Times New Roman" w:cs="Times New Roman" w:hint="eastAsia"/>
          <w:sz w:val="24"/>
          <w:szCs w:val="24"/>
        </w:rPr>
        <w:t xml:space="preserve"> </w:t>
      </w:r>
      <w:r w:rsidR="0082743D"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b6trwHqo","properties":{"formattedCitation":"(45)","plainCitation":"(45)","noteIndex":0},"citationItems":[{"id":104,"uris":["http://zotero.org/users/local/8taSo5dG/items/JMS6GBRQ"],"itemData":{"id":104,"type":"article-journal","container-title":"Archives of Sexual Behavior","DOI":"10.1007/s10508-014-0391-2","ISSN":"0004-0002, 1573-2800","issue":"4","journalAbbreviation":"Arch Sex Behav","language":"en","page":"983-994","source":"DOI.org (Crossref)","title":"Pornography and the Male Sexual Script: An Analysis of Consumption and Sexual Relations","title-short":"Pornography and the Male Sexual Script","volume":"45","author":[{"family":"Sun","given":"Chyng"},{"family":"Bridges","given":"Ana"},{"family":"Johnson","given":"Jennifer A."},{"family":"Ezzell","given":"Matthew B."}],"issued":{"date-parts":[["2016",5]]}}}],"schema":"https://github.com/citation-style-language/schema/raw/master/csl-citation.json"} </w:instrText>
      </w:r>
      <w:r w:rsidR="0082743D"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5)</w:t>
      </w:r>
      <w:r w:rsidR="0082743D" w:rsidRPr="00425030">
        <w:rPr>
          <w:rFonts w:ascii="Times New Roman" w:hAnsi="Times New Roman" w:cs="Times New Roman"/>
          <w:sz w:val="24"/>
          <w:szCs w:val="24"/>
        </w:rPr>
        <w:fldChar w:fldCharType="end"/>
      </w:r>
      <w:r w:rsidR="00E568D6" w:rsidRPr="00425030">
        <w:rPr>
          <w:rFonts w:ascii="Times New Roman" w:hAnsi="Times New Roman" w:cs="Times New Roman"/>
          <w:sz w:val="24"/>
          <w:szCs w:val="24"/>
        </w:rPr>
        <w:t xml:space="preserve"> for men</w:t>
      </w:r>
      <w:r w:rsidR="00C07590" w:rsidRPr="00425030">
        <w:rPr>
          <w:rFonts w:ascii="Times New Roman" w:hAnsi="Times New Roman" w:cs="Times New Roman" w:hint="eastAsia"/>
          <w:sz w:val="24"/>
          <w:szCs w:val="24"/>
        </w:rPr>
        <w:t>.</w:t>
      </w:r>
      <w:r w:rsidR="00E568D6" w:rsidRPr="00425030">
        <w:rPr>
          <w:rFonts w:ascii="Times New Roman" w:hAnsi="Times New Roman" w:cs="Times New Roman"/>
          <w:sz w:val="24"/>
          <w:szCs w:val="24"/>
        </w:rPr>
        <w:t xml:space="preserve"> Additional details about the prevalence of internet pornography use are shown in </w:t>
      </w:r>
      <w:r w:rsidR="007A0157" w:rsidRPr="00425030">
        <w:rPr>
          <w:rFonts w:ascii="Times New Roman" w:hAnsi="Times New Roman" w:cs="Times New Roman" w:hint="eastAsia"/>
          <w:sz w:val="24"/>
          <w:szCs w:val="24"/>
        </w:rPr>
        <w:t>Table</w:t>
      </w:r>
      <w:r w:rsidR="00137E48" w:rsidRPr="00425030">
        <w:rPr>
          <w:rFonts w:ascii="Times New Roman" w:hAnsi="Times New Roman" w:cs="Times New Roman" w:hint="eastAsia"/>
          <w:sz w:val="24"/>
          <w:szCs w:val="24"/>
        </w:rPr>
        <w:t xml:space="preserve"> 2</w:t>
      </w:r>
      <w:r w:rsidR="00E568D6" w:rsidRPr="00425030">
        <w:rPr>
          <w:rFonts w:ascii="Times New Roman" w:hAnsi="Times New Roman" w:cs="Times New Roman"/>
          <w:sz w:val="24"/>
          <w:szCs w:val="24"/>
        </w:rPr>
        <w:t>.</w:t>
      </w:r>
    </w:p>
    <w:p w14:paraId="6EFE0D32" w14:textId="1C780153" w:rsidR="00E568D6" w:rsidRPr="00425030" w:rsidRDefault="00E568D6" w:rsidP="00254F19">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Motivation and Content</w:t>
      </w:r>
      <w:r w:rsidR="0054386E" w:rsidRPr="00425030">
        <w:rPr>
          <w:rFonts w:ascii="Times New Roman" w:hAnsi="Times New Roman" w:cs="Times New Roman"/>
          <w:b/>
          <w:bCs/>
          <w:sz w:val="24"/>
          <w:szCs w:val="24"/>
        </w:rPr>
        <w:t xml:space="preserve"> </w:t>
      </w:r>
      <w:r w:rsidRPr="00425030">
        <w:rPr>
          <w:rFonts w:ascii="Times New Roman" w:hAnsi="Times New Roman" w:cs="Times New Roman"/>
          <w:b/>
          <w:bCs/>
          <w:sz w:val="24"/>
          <w:szCs w:val="24"/>
        </w:rPr>
        <w:t>Type of Internet Pornography Use</w:t>
      </w:r>
    </w:p>
    <w:p w14:paraId="5E9B5DEB" w14:textId="0AEE5613" w:rsidR="005C060C" w:rsidRPr="00425030" w:rsidRDefault="00E568D6" w:rsidP="00890BE6">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F</w:t>
      </w:r>
      <w:r w:rsidR="00A44B4E" w:rsidRPr="00425030">
        <w:rPr>
          <w:rFonts w:ascii="Times New Roman" w:hAnsi="Times New Roman" w:cs="Times New Roman" w:hint="eastAsia"/>
          <w:sz w:val="24"/>
          <w:szCs w:val="24"/>
        </w:rPr>
        <w:t>ive</w:t>
      </w:r>
      <w:r w:rsidRPr="00425030">
        <w:rPr>
          <w:rFonts w:ascii="Times New Roman" w:hAnsi="Times New Roman" w:cs="Times New Roman"/>
          <w:sz w:val="24"/>
          <w:szCs w:val="24"/>
        </w:rPr>
        <w:t xml:space="preserve"> studies investigated</w:t>
      </w:r>
      <w:r w:rsidR="009C45D2" w:rsidRPr="00425030">
        <w:rPr>
          <w:rFonts w:ascii="Times New Roman" w:hAnsi="Times New Roman" w:cs="Times New Roman"/>
          <w:sz w:val="24"/>
          <w:szCs w:val="24"/>
        </w:rPr>
        <w:t xml:space="preserve"> </w:t>
      </w:r>
      <w:r w:rsidR="00164CED" w:rsidRPr="00425030">
        <w:rPr>
          <w:rFonts w:ascii="Times New Roman" w:hAnsi="Times New Roman" w:cs="Times New Roman"/>
          <w:sz w:val="24"/>
          <w:szCs w:val="24"/>
        </w:rPr>
        <w:t xml:space="preserve">reported </w:t>
      </w:r>
      <w:r w:rsidR="003F0EB1" w:rsidRPr="00425030">
        <w:rPr>
          <w:rFonts w:ascii="Times New Roman" w:hAnsi="Times New Roman" w:cs="Times New Roman"/>
          <w:sz w:val="24"/>
          <w:szCs w:val="24"/>
        </w:rPr>
        <w:t xml:space="preserve">motivations for </w:t>
      </w:r>
      <w:r w:rsidR="009C45D2" w:rsidRPr="00425030">
        <w:rPr>
          <w:rFonts w:ascii="Times New Roman" w:hAnsi="Times New Roman" w:cs="Times New Roman"/>
          <w:sz w:val="24"/>
          <w:szCs w:val="24"/>
        </w:rPr>
        <w:t>internet pornography use</w:t>
      </w:r>
      <w:r w:rsidRPr="00425030">
        <w:rPr>
          <w:rFonts w:ascii="Times New Roman" w:hAnsi="Times New Roman" w:cs="Times New Roman"/>
          <w:sz w:val="24"/>
          <w:szCs w:val="24"/>
        </w:rPr>
        <w:t>, including sexual boredom, emotional avoidance, sexual curiosity, learning about sex, sexual excitement</w:t>
      </w:r>
      <w:r w:rsidR="00683C92" w:rsidRPr="00425030">
        <w:rPr>
          <w:rFonts w:ascii="Times New Roman" w:hAnsi="Times New Roman" w:cs="Times New Roman" w:hint="eastAsia"/>
          <w:sz w:val="24"/>
          <w:szCs w:val="24"/>
        </w:rPr>
        <w:t xml:space="preserve">, </w:t>
      </w:r>
      <w:r w:rsidR="00683C92" w:rsidRPr="00425030">
        <w:rPr>
          <w:rFonts w:ascii="Times New Roman" w:hAnsi="Times New Roman" w:cs="Times New Roman"/>
          <w:sz w:val="24"/>
          <w:szCs w:val="24"/>
        </w:rPr>
        <w:t>and</w:t>
      </w:r>
      <w:r w:rsidR="00683C92" w:rsidRPr="00425030">
        <w:rPr>
          <w:rFonts w:ascii="Times New Roman" w:hAnsi="Times New Roman" w:cs="Times New Roman" w:hint="eastAsia"/>
          <w:sz w:val="24"/>
          <w:szCs w:val="24"/>
        </w:rPr>
        <w:t xml:space="preserve"> </w:t>
      </w:r>
      <w:r w:rsidR="00683C92" w:rsidRPr="00425030">
        <w:rPr>
          <w:rFonts w:ascii="Times New Roman" w:hAnsi="Times New Roman" w:cs="Times New Roman"/>
          <w:sz w:val="24"/>
          <w:szCs w:val="24"/>
        </w:rPr>
        <w:t>seeking sexual pleasure</w:t>
      </w:r>
      <w:r w:rsidR="00683C92" w:rsidRPr="00425030">
        <w:rPr>
          <w:rFonts w:ascii="Times New Roman" w:hAnsi="Times New Roman" w:cs="Times New Roman" w:hint="eastAsia"/>
          <w:sz w:val="24"/>
          <w:szCs w:val="24"/>
        </w:rPr>
        <w:t>, including</w:t>
      </w:r>
      <w:r w:rsidR="008112B6" w:rsidRPr="00425030">
        <w:rPr>
          <w:rFonts w:ascii="Times New Roman" w:hAnsi="Times New Roman" w:cs="Times New Roman"/>
          <w:sz w:val="24"/>
          <w:szCs w:val="24"/>
        </w:rPr>
        <w:t xml:space="preserve"> </w:t>
      </w:r>
      <w:r w:rsidR="001F5980" w:rsidRPr="00425030">
        <w:rPr>
          <w:rFonts w:ascii="Times New Roman" w:hAnsi="Times New Roman" w:cs="Times New Roman"/>
          <w:sz w:val="24"/>
          <w:szCs w:val="24"/>
        </w:rPr>
        <w:t>getting</w:t>
      </w:r>
      <w:r w:rsidR="008112B6" w:rsidRPr="00425030">
        <w:rPr>
          <w:rFonts w:ascii="Times New Roman" w:hAnsi="Times New Roman" w:cs="Times New Roman"/>
          <w:sz w:val="24"/>
          <w:szCs w:val="24"/>
        </w:rPr>
        <w:t xml:space="preserve"> sexually aroused</w:t>
      </w:r>
      <w:r w:rsidR="00C86837" w:rsidRPr="00425030">
        <w:rPr>
          <w:rFonts w:ascii="Times New Roman" w:hAnsi="Times New Roman" w:cs="Times New Roman"/>
          <w:sz w:val="24"/>
          <w:szCs w:val="24"/>
        </w:rPr>
        <w:t xml:space="preserve"> </w:t>
      </w:r>
      <w:r w:rsidR="00C86837"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EJ0zHYCy","properties":{"formattedCitation":"(13,35,45,46)","plainCitation":"(13,35,45,46)","noteIndex":0},"citationItems":[{"id":38,"uris":["http://zotero.org/users/local/8taSo5dG/items/ZT28L4AV"],"itemData":{"id":38,"type":"article-journal","abstract":"Background   Despite the high prevalence, few studies have examined pornography consumption among emerging adults in Malaysia. The current study examined the attitudes, motivations, and behaviours related to pornography consumption and their association with sexual health.     Methods   Using a cross-sectional survey that was conducted online, a convenience sample of 319 Malaysians aged 18–30 years (M = 23.05, s.d. = 2.55) reported their attitudes and behaviours related to pornography consumption, including the degree of problematic consumption, and completed measures of sexual health. These included sexual satisfaction, awareness of sexual feelings, sexual self-reflection, sexual assertiveness, embarrassment during partnered sex, and genital image. To capture pornography genre preferences, participants also reported the keywords that they typically use to search for pornography. These open-ended responses were thematically coded.     Results   Between 60 and 70% of participants reported positive attitudes toward pornography and 81.2% (N = 259) reported lifetime intentional exposure to pornography. Gender differences were present in pornography consumption attitudes, motivations, preferences, and behaviours. Problematic pornography consumption, and not consumption frequency, was associated with poorer sexual satisfaction. Among women and not men, more frequent consumption was associated with more sexual self-reflection and positive feelings about their genitals. Sexual embarrassment was higher among women who consume pornography more problematically and among men who consumed pornography more frequently.     Conclusions   Pornography consumption attitudes and behaviours appear rather universal. However, the benefits of pornography consumption frequency and disadvantages associated with problematic consumption appear to be more relevant for women’s than men’s sexual health, specifically sexual self-reflection, genital image, and sexual embarrassment.","container-title":"Sexual Health","DOI":"10.1071/SH22181","ISSN":"1448-5028, 1449-8987","issue":"2","journalAbbreviation":"Sex. Health","language":"en","page":"134-147","source":"DOI.org (Crossref)","title":"Pornography consumption and sexual health among emerging adults from Malaysia: an observational study","title-short":"Pornography consumption and sexual health among emerging adults from Malaysia","volume":"20","author":[{"family":"Goh","given":"Pei Hwa"},{"family":"Phuah","given":"Li Ann"},{"family":"Low","given":"Yi Hwa"}],"editor":[{"family":"Lim","given":"Megan"}],"issued":{"date-parts":[["2023",2,28]]}}},{"id":103,"uris":["http://zotero.org/users/local/8taSo5dG/items/7TS5HF47"],"itemData":{"id":103,"type":"article-journal","container-title":"Archives of Sexual Behavior","DOI":"10.1007/s10508-008-9387-0","ISSN":"0004-0002, 1573-2800","issue":"1","journalAbbreviation":"Arch Sex Behav","language":"en","license":"http://www.springer.com/tdm","page":"168-178","source":"DOI.org (Crossref)","title":"Pornography, Sexual Socialization, and Satisfaction Among Young Men","volume":"39","author":[{"family":"Štulhofer","given":"Aleksandar"},{"family":"Buško","given":"Vesna"},{"family":"Landripet","given":"Ivan"}],"issued":{"date-parts":[["2010",2]]}}},{"id":104,"uris":["http://zotero.org/users/local/8taSo5dG/items/JMS6GBRQ"],"itemData":{"id":104,"type":"article-journal","container-title":"Archives of Sexual Behavior","DOI":"10.1007/s10508-014-0391-2","ISSN":"0004-0002, 1573-2800","issue":"4","journalAbbreviation":"Arch Sex Behav","language":"en","page":"983-994","source":"DOI.org (Crossref)","title":"Pornography and the Male Sexual Script: An Analysis of Consumption and Sexual Relations","title-short":"Pornography and the Male Sexual Script","volume":"45","author":[{"family":"Sun","given":"Chyng"},{"family":"Bridges","given":"Ana"},{"family":"Johnson","given":"Jennifer A."},{"family":"Ezzell","given":"Matthew B."}],"issued":{"date-parts":[["2016",5]]}}},{"id":58,"uris":["http://zotero.org/users/local/8taSo5dG/items/N3AAWNYI"],"itemData":{"id":58,"type":"article-journal","container-title":"Journal of Sex &amp; Marital Therapy","DOI":"10.1080/0092623X.2023.2193182","ISSN":"0092-623X, 1521-0715","issue":"7","journalAbbreviation":"Journal of Sex &amp; Marital Therapy","language":"en","page":"739-754","source":"DOI.org (Crossref)","title":"Associations Between Pornography Consumption Patterns, Pornography Consumption Motives, and Social Wellbeing among U.S. College Students: A Latent Profile Analysis with a Primarily Female Sample","title-short":"Associations Between Pornography Consumption Patterns, Pornography Consumption Motives, and Social Wellbeing among U.S. College Students","volume":"49","author":[{"family":"Maitland","given":"Daniel W. M."},{"family":"Neilson","given":"Elizabeth C."}],"issued":{"date-parts":[["2023",10,3]]}}}],"schema":"https://github.com/citation-style-language/schema/raw/master/csl-citation.json"} </w:instrText>
      </w:r>
      <w:r w:rsidR="00C86837"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13,35,45,46)</w:t>
      </w:r>
      <w:r w:rsidR="00C86837" w:rsidRPr="00425030">
        <w:rPr>
          <w:rFonts w:ascii="Times New Roman" w:hAnsi="Times New Roman" w:cs="Times New Roman"/>
          <w:sz w:val="24"/>
          <w:szCs w:val="24"/>
        </w:rPr>
        <w:fldChar w:fldCharType="end"/>
      </w:r>
      <w:r w:rsidRPr="00425030">
        <w:rPr>
          <w:rFonts w:ascii="Times New Roman" w:hAnsi="Times New Roman" w:cs="Times New Roman"/>
          <w:sz w:val="24"/>
          <w:szCs w:val="24"/>
        </w:rPr>
        <w:t xml:space="preserve">. </w:t>
      </w:r>
      <w:r w:rsidR="00A44B4E" w:rsidRPr="00425030">
        <w:rPr>
          <w:rFonts w:ascii="Times New Roman" w:hAnsi="Times New Roman" w:cs="Times New Roman"/>
          <w:sz w:val="24"/>
          <w:szCs w:val="24"/>
        </w:rPr>
        <w:t>Internet pornography use was also positively associated with sexual sensation seeking</w:t>
      </w:r>
      <w:r w:rsidR="00A44B4E" w:rsidRPr="00425030">
        <w:rPr>
          <w:rFonts w:ascii="Times New Roman" w:hAnsi="Times New Roman" w:cs="Times New Roman" w:hint="eastAsia"/>
          <w:sz w:val="24"/>
          <w:szCs w:val="24"/>
        </w:rPr>
        <w:t xml:space="preserve">, </w:t>
      </w:r>
      <w:r w:rsidR="00A44B4E" w:rsidRPr="00425030">
        <w:rPr>
          <w:rFonts w:ascii="Times New Roman" w:hAnsi="Times New Roman" w:cs="Times New Roman"/>
          <w:sz w:val="24"/>
          <w:szCs w:val="24"/>
        </w:rPr>
        <w:t xml:space="preserve">a personality trait reflecting the tendency to pursue novel and intense sexual experiences </w:t>
      </w:r>
      <w:r w:rsidR="009E45AE"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kg3RezcX","properties":{"formattedCitation":"(47)","plainCitation":"(47)","noteIndex":0},"citationItems":[{"id":96,"uris":["http://zotero.org/users/local/8taSo5dG/items/C5D3635I"],"itemData":{"id":96,"type":"article-journal","container-title":"The Journal of Sex Research","DOI":"10.1080/00224499.2012.681403","ISSN":"0022-4499, 1559-8519","issue":"7","journalAbbreviation":"The Journal of Sex Research","language":"en","page":"633-641","source":"DOI.org (Crossref)","title":"Revisiting the Association between Pornography Use and Risky Sexual Behaviors: The Role of Early Exposure to Pornography and Sexual Sensation Seeking","title-short":"Revisiting the Association between Pornography Use and Risky Sexual Behaviors","volume":"50","author":[{"family":"Sinković","given":"Matija"},{"family":"Štulhofer","given":"Aleksandar"},{"family":"Božić","given":"Jasmina"}],"issued":{"date-parts":[["2013",10]]}}}],"schema":"https://github.com/citation-style-language/schema/raw/master/csl-citation.json"} </w:instrText>
      </w:r>
      <w:r w:rsidR="009E45AE"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7)</w:t>
      </w:r>
      <w:r w:rsidR="009E45AE" w:rsidRPr="00425030">
        <w:rPr>
          <w:rFonts w:ascii="Times New Roman" w:hAnsi="Times New Roman" w:cs="Times New Roman"/>
          <w:sz w:val="24"/>
          <w:szCs w:val="24"/>
        </w:rPr>
        <w:fldChar w:fldCharType="end"/>
      </w:r>
      <w:r w:rsidR="00A44B4E" w:rsidRPr="00425030">
        <w:rPr>
          <w:rFonts w:ascii="Times New Roman" w:hAnsi="Times New Roman" w:cs="Times New Roman"/>
          <w:sz w:val="24"/>
          <w:szCs w:val="24"/>
        </w:rPr>
        <w:t>.</w:t>
      </w:r>
      <w:r w:rsidR="00A44B4E" w:rsidRPr="00425030">
        <w:rPr>
          <w:rFonts w:ascii="Times New Roman" w:hAnsi="Times New Roman" w:cs="Times New Roman" w:hint="eastAsia"/>
          <w:sz w:val="24"/>
          <w:szCs w:val="24"/>
        </w:rPr>
        <w:t xml:space="preserve"> </w:t>
      </w:r>
      <w:r w:rsidRPr="00425030">
        <w:rPr>
          <w:rFonts w:ascii="Times New Roman" w:hAnsi="Times New Roman" w:cs="Times New Roman"/>
          <w:sz w:val="24"/>
          <w:szCs w:val="24"/>
        </w:rPr>
        <w:t xml:space="preserve">Men </w:t>
      </w:r>
      <w:r w:rsidR="0054386E" w:rsidRPr="00425030">
        <w:rPr>
          <w:rFonts w:ascii="Times New Roman" w:hAnsi="Times New Roman" w:cs="Times New Roman"/>
          <w:sz w:val="24"/>
          <w:szCs w:val="24"/>
        </w:rPr>
        <w:t xml:space="preserve">tended to </w:t>
      </w:r>
      <w:r w:rsidR="004A2FC3" w:rsidRPr="00425030">
        <w:rPr>
          <w:rFonts w:ascii="Times New Roman" w:hAnsi="Times New Roman" w:cs="Times New Roman"/>
          <w:sz w:val="24"/>
          <w:szCs w:val="24"/>
        </w:rPr>
        <w:t xml:space="preserve">report </w:t>
      </w:r>
      <w:r w:rsidRPr="00425030">
        <w:rPr>
          <w:rFonts w:ascii="Times New Roman" w:hAnsi="Times New Roman" w:cs="Times New Roman"/>
          <w:sz w:val="24"/>
          <w:szCs w:val="24"/>
        </w:rPr>
        <w:t>more diverse motivations than women</w:t>
      </w:r>
      <w:r w:rsidR="00116A65" w:rsidRPr="00425030">
        <w:rPr>
          <w:rFonts w:ascii="Times New Roman" w:hAnsi="Times New Roman" w:cs="Times New Roman"/>
          <w:sz w:val="24"/>
          <w:szCs w:val="24"/>
        </w:rPr>
        <w:t xml:space="preserve">, </w:t>
      </w:r>
      <w:r w:rsidR="00FE1BDB" w:rsidRPr="00425030">
        <w:rPr>
          <w:rFonts w:ascii="Times New Roman" w:hAnsi="Times New Roman" w:cs="Times New Roman"/>
          <w:sz w:val="24"/>
          <w:szCs w:val="24"/>
        </w:rPr>
        <w:t>with more</w:t>
      </w:r>
      <w:r w:rsidR="00116A65" w:rsidRPr="00425030">
        <w:rPr>
          <w:rFonts w:ascii="Times New Roman" w:hAnsi="Times New Roman" w:cs="Times New Roman"/>
          <w:sz w:val="24"/>
          <w:szCs w:val="24"/>
        </w:rPr>
        <w:t xml:space="preserve"> </w:t>
      </w:r>
      <w:r w:rsidR="00781D4F" w:rsidRPr="00425030">
        <w:rPr>
          <w:rFonts w:ascii="Times New Roman" w:hAnsi="Times New Roman" w:cs="Times New Roman"/>
          <w:sz w:val="24"/>
          <w:szCs w:val="24"/>
        </w:rPr>
        <w:t>sexual boredom</w:t>
      </w:r>
      <w:r w:rsidR="008112B6" w:rsidRPr="00425030">
        <w:rPr>
          <w:rFonts w:ascii="Times New Roman" w:hAnsi="Times New Roman" w:cs="Times New Roman" w:hint="eastAsia"/>
          <w:sz w:val="24"/>
          <w:szCs w:val="24"/>
        </w:rPr>
        <w:t xml:space="preserve"> and </w:t>
      </w:r>
      <w:r w:rsidR="001F5980" w:rsidRPr="00425030">
        <w:rPr>
          <w:rFonts w:ascii="Times New Roman" w:hAnsi="Times New Roman" w:cs="Times New Roman" w:hint="eastAsia"/>
          <w:sz w:val="24"/>
          <w:szCs w:val="24"/>
        </w:rPr>
        <w:t>getting aroused</w:t>
      </w:r>
      <w:r w:rsidRPr="00425030">
        <w:rPr>
          <w:rFonts w:ascii="Times New Roman" w:hAnsi="Times New Roman" w:cs="Times New Roman"/>
          <w:sz w:val="24"/>
          <w:szCs w:val="24"/>
        </w:rPr>
        <w:t>, but no gender difference</w:t>
      </w:r>
      <w:r w:rsidR="00D418CA" w:rsidRPr="00425030">
        <w:rPr>
          <w:rFonts w:ascii="Times New Roman" w:hAnsi="Times New Roman" w:cs="Times New Roman"/>
          <w:sz w:val="24"/>
          <w:szCs w:val="24"/>
        </w:rPr>
        <w:t>s</w:t>
      </w:r>
      <w:r w:rsidRPr="00425030">
        <w:rPr>
          <w:rFonts w:ascii="Times New Roman" w:hAnsi="Times New Roman" w:cs="Times New Roman"/>
          <w:sz w:val="24"/>
          <w:szCs w:val="24"/>
        </w:rPr>
        <w:t xml:space="preserve"> in </w:t>
      </w:r>
      <w:r w:rsidR="0054386E" w:rsidRPr="00425030">
        <w:rPr>
          <w:rFonts w:ascii="Times New Roman" w:hAnsi="Times New Roman" w:cs="Times New Roman"/>
          <w:sz w:val="24"/>
          <w:szCs w:val="24"/>
        </w:rPr>
        <w:t xml:space="preserve">using internet pornography </w:t>
      </w:r>
      <w:r w:rsidR="006B67E9" w:rsidRPr="00425030">
        <w:rPr>
          <w:rFonts w:ascii="Times New Roman" w:hAnsi="Times New Roman" w:cs="Times New Roman"/>
          <w:sz w:val="24"/>
          <w:szCs w:val="24"/>
        </w:rPr>
        <w:t>“</w:t>
      </w:r>
      <w:r w:rsidRPr="00425030">
        <w:rPr>
          <w:rFonts w:ascii="Times New Roman" w:hAnsi="Times New Roman" w:cs="Times New Roman"/>
          <w:sz w:val="24"/>
          <w:szCs w:val="24"/>
        </w:rPr>
        <w:t>to learn about sex</w:t>
      </w:r>
      <w:r w:rsidR="006B67E9" w:rsidRPr="00425030">
        <w:rPr>
          <w:rFonts w:ascii="Times New Roman" w:hAnsi="Times New Roman" w:cs="Times New Roman"/>
          <w:sz w:val="24"/>
          <w:szCs w:val="24"/>
        </w:rPr>
        <w:t>”</w:t>
      </w:r>
      <w:r w:rsidRPr="00425030">
        <w:rPr>
          <w:rFonts w:ascii="Times New Roman" w:hAnsi="Times New Roman" w:cs="Times New Roman"/>
          <w:sz w:val="24"/>
          <w:szCs w:val="24"/>
        </w:rPr>
        <w:t xml:space="preserve"> w</w:t>
      </w:r>
      <w:r w:rsidR="00D418CA" w:rsidRPr="00425030">
        <w:rPr>
          <w:rFonts w:ascii="Times New Roman" w:hAnsi="Times New Roman" w:cs="Times New Roman"/>
          <w:sz w:val="24"/>
          <w:szCs w:val="24"/>
        </w:rPr>
        <w:t>ere</w:t>
      </w:r>
      <w:r w:rsidRPr="00425030">
        <w:rPr>
          <w:rFonts w:ascii="Times New Roman" w:hAnsi="Times New Roman" w:cs="Times New Roman"/>
          <w:sz w:val="24"/>
          <w:szCs w:val="24"/>
        </w:rPr>
        <w:t xml:space="preserve"> </w:t>
      </w:r>
      <w:r w:rsidR="00D418CA" w:rsidRPr="00425030">
        <w:rPr>
          <w:rFonts w:ascii="Times New Roman" w:hAnsi="Times New Roman" w:cs="Times New Roman"/>
          <w:sz w:val="24"/>
          <w:szCs w:val="24"/>
        </w:rPr>
        <w:t>reported</w:t>
      </w:r>
      <w:r w:rsidR="009E45AE" w:rsidRPr="00425030">
        <w:rPr>
          <w:rFonts w:ascii="Times New Roman" w:hAnsi="Times New Roman" w:cs="Times New Roman"/>
          <w:sz w:val="24"/>
          <w:szCs w:val="24"/>
        </w:rPr>
        <w:t xml:space="preserve"> </w:t>
      </w:r>
      <w:r w:rsidR="009E45AE" w:rsidRPr="00425030">
        <w:rPr>
          <w:rFonts w:ascii="Times New Roman" w:hAnsi="Times New Roman" w:cs="Times New Roman"/>
          <w:sz w:val="24"/>
          <w:szCs w:val="24"/>
        </w:rPr>
        <w:fldChar w:fldCharType="begin"/>
      </w:r>
      <w:r w:rsidR="009E45AE" w:rsidRPr="00425030">
        <w:rPr>
          <w:rFonts w:ascii="Times New Roman" w:hAnsi="Times New Roman" w:cs="Times New Roman"/>
          <w:sz w:val="24"/>
          <w:szCs w:val="24"/>
        </w:rPr>
        <w:instrText xml:space="preserve"> ADDIN ZOTERO_ITEM CSL_CITATION {"citationID":"0Ca4vTdZ","properties":{"formattedCitation":"(13)","plainCitation":"(13)","noteIndex":0},"citationItems":[{"id":38,"uris":["http://zotero.org/users/local/8taSo5dG/items/ZT28L4AV"],"itemData":{"id":38,"type":"article-journal","abstract":"Background   Despite the high prevalence, few studies have examined pornography consumption among emerging adults in Malaysia. The current study examined the attitudes, motivations, and behaviours related to pornography consumption and their association with sexual health.     Methods   Using a cross-sectional survey that was conducted online, a convenience sample of 319 Malaysians aged 18–30 years (M = 23.05, s.d. = 2.55) reported their attitudes and behaviours related to pornography consumption, including the degree of problematic consumption, and completed measures of sexual health. These included sexual satisfaction, awareness of sexual feelings, sexual self-reflection, sexual assertiveness, embarrassment during partnered sex, and genital image. To capture pornography genre preferences, participants also reported the keywords that they typically use to search for pornography. These open-ended responses were thematically coded.     Results   Between 60 and 70% of participants reported positive attitudes toward pornography and 81.2% (N = 259) reported lifetime intentional exposure to pornography. Gender differences were present in pornography consumption attitudes, motivations, preferences, and behaviours. Problematic pornography consumption, and not consumption frequency, was associated with poorer sexual satisfaction. Among women and not men, more frequent consumption was associated with more sexual self-reflection and positive feelings about their genitals. Sexual embarrassment was higher among women who consume pornography more problematically and among men who consumed pornography more frequently.     Conclusions   Pornography consumption attitudes and behaviours appear rather universal. However, the benefits of pornography consumption frequency and disadvantages associated with problematic consumption appear to be more relevant for women’s than men’s sexual health, specifically sexual self-reflection, genital image, and sexual embarrassment.","container-title":"Sexual Health","DOI":"10.1071/SH22181","ISSN":"1448-5028, 1449-8987","issue":"2","journalAbbreviation":"Sex. Health","language":"en","page":"134-147","source":"DOI.org (Crossref)","title":"Pornography consumption and sexual health among emerging adults from Malaysia: an observational study","title-short":"Pornography consumption and sexual health among emerging adults from Malaysia","volume":"20","author":[{"family":"Goh","given":"Pei Hwa"},{"family":"Phuah","given":"Li Ann"},{"family":"Low","given":"Yi Hwa"}],"editor":[{"family":"Lim","given":"Megan"}],"issued":{"date-parts":[["2023",2,28]]}}}],"schema":"https://github.com/citation-style-language/schema/raw/master/csl-citation.json"} </w:instrText>
      </w:r>
      <w:r w:rsidR="009E45AE" w:rsidRPr="00425030">
        <w:rPr>
          <w:rFonts w:ascii="Times New Roman" w:hAnsi="Times New Roman" w:cs="Times New Roman"/>
          <w:sz w:val="24"/>
          <w:szCs w:val="24"/>
        </w:rPr>
        <w:fldChar w:fldCharType="separate"/>
      </w:r>
      <w:r w:rsidR="00E736DC" w:rsidRPr="00425030">
        <w:rPr>
          <w:rFonts w:ascii="Times New Roman" w:hAnsi="Times New Roman" w:cs="Times New Roman"/>
          <w:sz w:val="24"/>
        </w:rPr>
        <w:t>(13)</w:t>
      </w:r>
      <w:r w:rsidR="009E45AE" w:rsidRPr="00425030">
        <w:rPr>
          <w:rFonts w:ascii="Times New Roman" w:hAnsi="Times New Roman" w:cs="Times New Roman"/>
          <w:sz w:val="24"/>
          <w:szCs w:val="24"/>
        </w:rPr>
        <w:fldChar w:fldCharType="end"/>
      </w:r>
      <w:r w:rsidRPr="00425030">
        <w:rPr>
          <w:rFonts w:ascii="Times New Roman" w:hAnsi="Times New Roman" w:cs="Times New Roman"/>
          <w:sz w:val="24"/>
          <w:szCs w:val="24"/>
        </w:rPr>
        <w:t xml:space="preserve">. </w:t>
      </w:r>
    </w:p>
    <w:p w14:paraId="234D216A" w14:textId="0A467CAC" w:rsidR="00E568D6" w:rsidRPr="00425030" w:rsidRDefault="003F647B" w:rsidP="009F4A3B">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Four</w:t>
      </w:r>
      <w:r w:rsidR="00E568D6" w:rsidRPr="00425030">
        <w:rPr>
          <w:rFonts w:ascii="Times New Roman" w:hAnsi="Times New Roman" w:cs="Times New Roman"/>
          <w:sz w:val="24"/>
          <w:szCs w:val="24"/>
        </w:rPr>
        <w:t xml:space="preserve"> studies investigated</w:t>
      </w:r>
      <w:r w:rsidR="006946F0" w:rsidRPr="00425030">
        <w:rPr>
          <w:rFonts w:ascii="Times New Roman" w:hAnsi="Times New Roman" w:cs="Times New Roman"/>
          <w:sz w:val="24"/>
          <w:szCs w:val="24"/>
        </w:rPr>
        <w:t xml:space="preserve"> </w:t>
      </w:r>
      <w:r w:rsidR="003F0EB1" w:rsidRPr="00425030">
        <w:rPr>
          <w:rFonts w:ascii="Times New Roman" w:hAnsi="Times New Roman" w:cs="Times New Roman"/>
          <w:sz w:val="24"/>
          <w:szCs w:val="24"/>
        </w:rPr>
        <w:t xml:space="preserve">the content </w:t>
      </w:r>
      <w:r w:rsidR="00E87F91" w:rsidRPr="00425030">
        <w:rPr>
          <w:rFonts w:ascii="Times New Roman" w:hAnsi="Times New Roman" w:cs="Times New Roman"/>
          <w:sz w:val="24"/>
          <w:szCs w:val="24"/>
        </w:rPr>
        <w:t xml:space="preserve">of </w:t>
      </w:r>
      <w:r w:rsidR="00E568D6" w:rsidRPr="00425030">
        <w:rPr>
          <w:rFonts w:ascii="Times New Roman" w:hAnsi="Times New Roman" w:cs="Times New Roman"/>
          <w:sz w:val="24"/>
          <w:szCs w:val="24"/>
        </w:rPr>
        <w:t>internet pornography use. Both genders consumed more male-centric than female-centric pornography</w:t>
      </w:r>
      <w:r w:rsidR="009F4A3B" w:rsidRPr="00425030">
        <w:rPr>
          <w:rFonts w:ascii="Times New Roman" w:hAnsi="Times New Roman" w:cs="Times New Roman"/>
          <w:sz w:val="24"/>
          <w:szCs w:val="24"/>
        </w:rPr>
        <w:t xml:space="preserve">, where </w:t>
      </w:r>
      <w:r w:rsidR="009F4A3B" w:rsidRPr="00425030">
        <w:rPr>
          <w:rFonts w:ascii="Times New Roman" w:hAnsi="Times New Roman" w:cs="Times New Roman"/>
          <w:i/>
          <w:iCs/>
          <w:sz w:val="24"/>
          <w:szCs w:val="24"/>
        </w:rPr>
        <w:t>male-centric</w:t>
      </w:r>
      <w:r w:rsidR="009F4A3B" w:rsidRPr="00425030">
        <w:rPr>
          <w:rFonts w:ascii="Times New Roman" w:hAnsi="Times New Roman" w:cs="Times New Roman"/>
          <w:sz w:val="24"/>
          <w:szCs w:val="24"/>
        </w:rPr>
        <w:t xml:space="preserve"> refers to content foregrounded from a heterosexual male perspective—emphasising male pleasure and the visual presentation of women—and </w:t>
      </w:r>
      <w:r w:rsidR="009F4A3B" w:rsidRPr="00425030">
        <w:rPr>
          <w:rFonts w:ascii="Times New Roman" w:hAnsi="Times New Roman" w:cs="Times New Roman"/>
          <w:i/>
          <w:iCs/>
          <w:sz w:val="24"/>
          <w:szCs w:val="24"/>
        </w:rPr>
        <w:t>female-centric</w:t>
      </w:r>
      <w:r w:rsidR="009F4A3B" w:rsidRPr="00425030">
        <w:rPr>
          <w:rFonts w:ascii="Times New Roman" w:hAnsi="Times New Roman" w:cs="Times New Roman"/>
          <w:sz w:val="24"/>
          <w:szCs w:val="24"/>
        </w:rPr>
        <w:t xml:space="preserve"> refers to content that foregrounds female pleasure and relational or emotional dynamics</w:t>
      </w:r>
      <w:r w:rsidR="00805619" w:rsidRPr="00425030">
        <w:rPr>
          <w:rFonts w:ascii="Times New Roman" w:hAnsi="Times New Roman" w:cs="Times New Roman"/>
          <w:sz w:val="24"/>
          <w:szCs w:val="24"/>
        </w:rPr>
        <w:t xml:space="preserve"> </w:t>
      </w:r>
      <w:r w:rsidR="00805619"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Bngr4uWa","properties":{"formattedCitation":"(48)","plainCitation":"(48)","noteIndex":0},"citationItems":[{"id":37,"uris":["http://zotero.org/users/local/8taSo5dG/items/QBYEPDRW"],"itemData":{"id":37,"type":"article-journal","container-title":"Journal of Sex &amp; Marital Therapy","DOI":"10.1080/0092623X.2017.1321596","ISSN":"0092-623X, 1521-0715","issue":"1","journalAbbreviation":"Journal of Sex &amp; Marital Therapy","language":"en","page":"73-86","source":"DOI.org (Crossref)","title":"Male-Centric and Female-Centric Pornography Consumption: Relationship With Sex Life and Attitudes in Young Adults","title-short":"Male-Centric and Female-Centric Pornography Consumption","volume":"44","author":[{"family":"French","given":"Ilisha M."},{"family":"Hamilton","given":"Lisa Dawn"}],"issued":{"date-parts":[["2018",1,2]]}}}],"schema":"https://github.com/citation-style-language/schema/raw/master/csl-citation.json"} </w:instrText>
      </w:r>
      <w:r w:rsidR="00805619"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8)</w:t>
      </w:r>
      <w:r w:rsidR="00805619" w:rsidRPr="00425030">
        <w:rPr>
          <w:rFonts w:ascii="Times New Roman" w:hAnsi="Times New Roman" w:cs="Times New Roman"/>
          <w:sz w:val="24"/>
          <w:szCs w:val="24"/>
        </w:rPr>
        <w:fldChar w:fldCharType="end"/>
      </w:r>
      <w:r w:rsidR="00E568D6" w:rsidRPr="00425030">
        <w:rPr>
          <w:rFonts w:ascii="Times New Roman" w:hAnsi="Times New Roman" w:cs="Times New Roman"/>
          <w:sz w:val="24"/>
          <w:szCs w:val="24"/>
        </w:rPr>
        <w:t xml:space="preserve"> and</w:t>
      </w:r>
      <w:r w:rsidR="00AF2E72" w:rsidRPr="00425030">
        <w:rPr>
          <w:rFonts w:ascii="Times New Roman" w:hAnsi="Times New Roman" w:cs="Times New Roman"/>
          <w:sz w:val="24"/>
          <w:szCs w:val="24"/>
        </w:rPr>
        <w:t>,</w:t>
      </w:r>
      <w:r w:rsidR="00E568D6" w:rsidRPr="00425030">
        <w:rPr>
          <w:rFonts w:ascii="Times New Roman" w:hAnsi="Times New Roman" w:cs="Times New Roman"/>
          <w:sz w:val="24"/>
          <w:szCs w:val="24"/>
        </w:rPr>
        <w:t xml:space="preserve"> </w:t>
      </w:r>
      <w:r w:rsidR="004A2FC3" w:rsidRPr="00425030">
        <w:rPr>
          <w:rFonts w:ascii="Times New Roman" w:hAnsi="Times New Roman" w:cs="Times New Roman"/>
          <w:sz w:val="24"/>
          <w:szCs w:val="24"/>
        </w:rPr>
        <w:t xml:space="preserve">perhaps </w:t>
      </w:r>
      <w:r w:rsidR="000A61BF" w:rsidRPr="00425030">
        <w:rPr>
          <w:rFonts w:ascii="Times New Roman" w:hAnsi="Times New Roman" w:cs="Times New Roman"/>
          <w:sz w:val="24"/>
          <w:szCs w:val="24"/>
        </w:rPr>
        <w:t>surprisingly,</w:t>
      </w:r>
      <w:r w:rsidR="00AF2E72" w:rsidRPr="00425030">
        <w:rPr>
          <w:rFonts w:ascii="Times New Roman" w:hAnsi="Times New Roman" w:cs="Times New Roman"/>
          <w:sz w:val="24"/>
          <w:szCs w:val="24"/>
        </w:rPr>
        <w:t xml:space="preserve"> </w:t>
      </w:r>
      <w:r w:rsidR="004B5537" w:rsidRPr="00425030">
        <w:rPr>
          <w:rFonts w:ascii="Times New Roman" w:hAnsi="Times New Roman" w:cs="Times New Roman"/>
          <w:sz w:val="24"/>
          <w:szCs w:val="24"/>
        </w:rPr>
        <w:t>n</w:t>
      </w:r>
      <w:r w:rsidR="00AF2E72" w:rsidRPr="00425030">
        <w:rPr>
          <w:rFonts w:ascii="Times New Roman" w:hAnsi="Times New Roman" w:cs="Times New Roman"/>
          <w:sz w:val="24"/>
          <w:szCs w:val="24"/>
        </w:rPr>
        <w:t>o gender differences w</w:t>
      </w:r>
      <w:r w:rsidR="004B5537" w:rsidRPr="00425030">
        <w:rPr>
          <w:rFonts w:ascii="Times New Roman" w:hAnsi="Times New Roman" w:cs="Times New Roman"/>
          <w:sz w:val="24"/>
          <w:szCs w:val="24"/>
        </w:rPr>
        <w:t>as</w:t>
      </w:r>
      <w:r w:rsidR="00AF2E72" w:rsidRPr="00425030">
        <w:rPr>
          <w:rFonts w:ascii="Times New Roman" w:hAnsi="Times New Roman" w:cs="Times New Roman"/>
          <w:sz w:val="24"/>
          <w:szCs w:val="24"/>
        </w:rPr>
        <w:t xml:space="preserve"> reported in paraphilic pornography users</w:t>
      </w:r>
      <w:r w:rsidR="004B5537" w:rsidRPr="00425030">
        <w:rPr>
          <w:rFonts w:ascii="Times New Roman" w:hAnsi="Times New Roman" w:cs="Times New Roman"/>
          <w:sz w:val="24"/>
          <w:szCs w:val="24"/>
        </w:rPr>
        <w:t xml:space="preserve"> </w:t>
      </w:r>
      <w:r w:rsidR="004B5537"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05aqG4fV","properties":{"formattedCitation":"(35)","plainCitation":"(35)","noteIndex":0},"citationItems":[{"id":103,"uris":["http://zotero.org/users/local/8taSo5dG/items/7TS5HF47"],"itemData":{"id":103,"type":"article-journal","container-title":"Archives of Sexual Behavior","DOI":"10.1007/s10508-008-9387-0","ISSN":"0004-0002, 1573-2800","issue":"1","journalAbbreviation":"Arch Sex Behav","language":"en","license":"http://www.springer.com/tdm","page":"168-178","source":"DOI.org (Crossref)","title":"Pornography, Sexual Socialization, and Satisfaction Among Young Men","volume":"39","author":[{"family":"Štulhofer","given":"Aleksandar"},{"family":"Buško","given":"Vesna"},{"family":"Landripet","given":"Ivan"}],"issued":{"date-parts":[["2010",2]]}}}],"schema":"https://github.com/citation-style-language/schema/raw/master/csl-citation.json"} </w:instrText>
      </w:r>
      <w:r w:rsidR="004B5537"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5)</w:t>
      </w:r>
      <w:r w:rsidR="004B5537" w:rsidRPr="00425030">
        <w:rPr>
          <w:rFonts w:ascii="Times New Roman" w:hAnsi="Times New Roman" w:cs="Times New Roman"/>
          <w:sz w:val="24"/>
          <w:szCs w:val="24"/>
        </w:rPr>
        <w:fldChar w:fldCharType="end"/>
      </w:r>
      <w:r w:rsidR="00E568D6" w:rsidRPr="00425030">
        <w:rPr>
          <w:rFonts w:ascii="Times New Roman" w:hAnsi="Times New Roman" w:cs="Times New Roman"/>
          <w:sz w:val="24"/>
          <w:szCs w:val="24"/>
        </w:rPr>
        <w:t xml:space="preserve">. Some women and most men </w:t>
      </w:r>
      <w:r w:rsidR="0054386E" w:rsidRPr="00425030">
        <w:rPr>
          <w:rFonts w:ascii="Times New Roman" w:hAnsi="Times New Roman" w:cs="Times New Roman"/>
          <w:sz w:val="24"/>
          <w:szCs w:val="24"/>
        </w:rPr>
        <w:t xml:space="preserve">reported </w:t>
      </w:r>
      <w:r w:rsidR="00E568D6" w:rsidRPr="00425030">
        <w:rPr>
          <w:rFonts w:ascii="Times New Roman" w:hAnsi="Times New Roman" w:cs="Times New Roman"/>
          <w:sz w:val="24"/>
          <w:szCs w:val="24"/>
        </w:rPr>
        <w:t>that they were interested in watching degrading or extreme pornography</w:t>
      </w:r>
      <w:r w:rsidR="008F7380" w:rsidRPr="00425030">
        <w:rPr>
          <w:rFonts w:ascii="Times New Roman" w:hAnsi="Times New Roman" w:cs="Times New Roman"/>
          <w:sz w:val="24"/>
          <w:szCs w:val="24"/>
        </w:rPr>
        <w:t xml:space="preserve"> </w:t>
      </w:r>
      <w:r w:rsidR="008F7380"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yj6oZc94","properties":{"formattedCitation":"(27,45)","plainCitation":"(27,45)","noteIndex":0},"citationItems":[{"id":31,"uris":["http://zotero.org/users/local/8taSo5dG/items/5JS4VHYD"],"itemData":{"id":31,"type":"article-journal","abstract":"This cross-sectional online survey of Polish students (n = 6463) assessed the frequency and patterns of pornography consumption, its self-perceived effects, the prevalence of self-perceived pornography addiction, and opinions on the potential effects of pornography and its legal status. Nearly 80% of students have been exposed to pornography (median age of first exposure: 14 years). Streaming videos were decidedly the most frequent form of use. In the subset of current users (n = 4260), daily use and self-perceived addiction was reported by 10.7% and 15.5%, respectively. The majority of those surveyed did not report any negative effects of pornography use on their sexual function, sexual, and relationship satisfaction. Instead, over one-quarter of students in relationships reported beneficial effects on its quality. The most common self-perceived adverse effects of pornography use included: the need for longer stimulation (12.0%) and more sexual stimuli (17.6%) to reach orgasm, and a decrease in sexual satisfaction (24.5%). Females and males with a Body Mass Index &gt;25 kg/m2 more often reported a self-perceived decrease in relationship quality associated with pornography use. Age of first exposure was significantly associated with reported need for longer stimulation and more sexual stimuli to reach orgasm when using pornography, decrease in sexual satisfaction, and quality of romantic relationship, neglect of basic needs and duties due to pornography use, and self-perceived addiction in both females and males. The highest odds ratios were always observed for age &lt;12 years in reference to exposure at &gt;16 years. In the opinion of most of the surveyed students, pornography may have adverse effects on human health, although access restrictions should not be implemented. The study gives a broad insight into the pornography consumption in young Polish adults.","container-title":"International Journal of Environmental Research and Public Health","DOI":"10.3390/ijerph16101861","ISSN":"1660-4601","issue":"10","journalAbbreviation":"IJERPH","language":"en","license":"https://creativecommons.org/licenses/by/4.0/","page":"1861","source":"DOI.org (Crossref)","title":"Prevalence, Patterns and Self-Perceived Effects of Pornography Consumption in Polish University Students: A Cross-Sectional Study","title-short":"Prevalence, Patterns and Self-Perceived Effects of Pornography Consumption in Polish University Students","volume":"16","author":[{"family":"Dwulit","given":"Aleksandra Diana"},{"family":"Rzymski","given":"Piotr"}],"issued":{"date-parts":[["2019",5,27]]}}},{"id":104,"uris":["http://zotero.org/users/local/8taSo5dG/items/JMS6GBRQ"],"itemData":{"id":104,"type":"article-journal","container-title":"Archives of Sexual Behavior","DOI":"10.1007/s10508-014-0391-2","ISSN":"0004-0002, 1573-2800","issue":"4","journalAbbreviation":"Arch Sex Behav","language":"en","page":"983-994","source":"DOI.org (Crossref)","title":"Pornography and the Male Sexual Script: An Analysis of Consumption and Sexual Relations","title-short":"Pornography and the Male Sexual Script","volume":"45","author":[{"family":"Sun","given":"Chyng"},{"family":"Bridges","given":"Ana"},{"family":"Johnson","given":"Jennifer A."},{"family":"Ezzell","given":"Matthew B."}],"issued":{"date-parts":[["2016",5]]}}}],"schema":"https://github.com/citation-style-language/schema/raw/master/csl-citation.json"} </w:instrText>
      </w:r>
      <w:r w:rsidR="008F7380"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27,45)</w:t>
      </w:r>
      <w:r w:rsidR="008F7380" w:rsidRPr="00425030">
        <w:rPr>
          <w:rFonts w:ascii="Times New Roman" w:hAnsi="Times New Roman" w:cs="Times New Roman"/>
          <w:sz w:val="24"/>
          <w:szCs w:val="24"/>
        </w:rPr>
        <w:fldChar w:fldCharType="end"/>
      </w:r>
      <w:r w:rsidR="00E568D6" w:rsidRPr="00425030">
        <w:rPr>
          <w:rFonts w:ascii="Times New Roman" w:hAnsi="Times New Roman" w:cs="Times New Roman"/>
          <w:sz w:val="24"/>
          <w:szCs w:val="24"/>
        </w:rPr>
        <w:t>. Taboo and forbidden sex</w:t>
      </w:r>
      <w:r w:rsidR="008C799C" w:rsidRPr="00425030">
        <w:rPr>
          <w:rFonts w:ascii="Times New Roman" w:hAnsi="Times New Roman" w:cs="Times New Roman" w:hint="eastAsia"/>
          <w:sz w:val="24"/>
          <w:szCs w:val="24"/>
        </w:rPr>
        <w:t xml:space="preserve">, </w:t>
      </w:r>
      <w:r w:rsidR="008C799C" w:rsidRPr="00425030">
        <w:rPr>
          <w:rFonts w:ascii="Times New Roman" w:hAnsi="Times New Roman" w:cs="Times New Roman"/>
          <w:sz w:val="24"/>
          <w:szCs w:val="24"/>
        </w:rPr>
        <w:t>including</w:t>
      </w:r>
      <w:r w:rsidR="008C799C" w:rsidRPr="00425030">
        <w:rPr>
          <w:rFonts w:ascii="Times New Roman" w:hAnsi="Times New Roman" w:cs="Times New Roman" w:hint="eastAsia"/>
          <w:sz w:val="24"/>
          <w:szCs w:val="24"/>
        </w:rPr>
        <w:t xml:space="preserve"> </w:t>
      </w:r>
      <w:r w:rsidR="009D6F4E" w:rsidRPr="00425030">
        <w:rPr>
          <w:rFonts w:ascii="Times New Roman" w:hAnsi="Times New Roman" w:cs="Times New Roman"/>
          <w:sz w:val="24"/>
          <w:szCs w:val="24"/>
        </w:rPr>
        <w:t>“</w:t>
      </w:r>
      <w:r w:rsidR="008C799C" w:rsidRPr="00425030">
        <w:rPr>
          <w:rFonts w:ascii="Times New Roman" w:hAnsi="Times New Roman" w:cs="Times New Roman"/>
          <w:sz w:val="24"/>
          <w:szCs w:val="24"/>
        </w:rPr>
        <w:t xml:space="preserve">teen, MILF, and fake incest (e.g., stepmother, stepfather, </w:t>
      </w:r>
      <w:r w:rsidR="008C799C" w:rsidRPr="00425030">
        <w:rPr>
          <w:rFonts w:ascii="Times New Roman" w:hAnsi="Times New Roman" w:cs="Times New Roman"/>
          <w:sz w:val="24"/>
          <w:szCs w:val="24"/>
        </w:rPr>
        <w:lastRenderedPageBreak/>
        <w:t>stepbrother, mother)</w:t>
      </w:r>
      <w:r w:rsidR="009D6F4E" w:rsidRPr="00425030">
        <w:rPr>
          <w:rFonts w:ascii="Times New Roman" w:hAnsi="Times New Roman" w:cs="Times New Roman"/>
          <w:sz w:val="24"/>
          <w:szCs w:val="24"/>
        </w:rPr>
        <w:t>”</w:t>
      </w:r>
      <w:r w:rsidR="008C799C" w:rsidRPr="00425030">
        <w:rPr>
          <w:rFonts w:ascii="Times New Roman" w:hAnsi="Times New Roman" w:cs="Times New Roman" w:hint="eastAsia"/>
          <w:sz w:val="24"/>
          <w:szCs w:val="24"/>
        </w:rPr>
        <w:t>,</w:t>
      </w:r>
      <w:r w:rsidR="00E568D6" w:rsidRPr="00425030">
        <w:rPr>
          <w:rFonts w:ascii="Times New Roman" w:hAnsi="Times New Roman" w:cs="Times New Roman"/>
          <w:sz w:val="24"/>
          <w:szCs w:val="24"/>
        </w:rPr>
        <w:t xml:space="preserve"> </w:t>
      </w:r>
      <w:r w:rsidR="0054386E" w:rsidRPr="00425030">
        <w:rPr>
          <w:rFonts w:ascii="Times New Roman" w:hAnsi="Times New Roman" w:cs="Times New Roman"/>
          <w:sz w:val="24"/>
          <w:szCs w:val="24"/>
        </w:rPr>
        <w:t>was</w:t>
      </w:r>
      <w:r w:rsidR="00E568D6" w:rsidRPr="00425030">
        <w:rPr>
          <w:rFonts w:ascii="Times New Roman" w:hAnsi="Times New Roman" w:cs="Times New Roman"/>
          <w:sz w:val="24"/>
          <w:szCs w:val="24"/>
        </w:rPr>
        <w:t xml:space="preserve"> most popular with cis</w:t>
      </w:r>
      <w:r w:rsidR="0054386E" w:rsidRPr="00425030">
        <w:rPr>
          <w:rFonts w:ascii="Times New Roman" w:hAnsi="Times New Roman" w:cs="Times New Roman"/>
          <w:sz w:val="24"/>
          <w:szCs w:val="24"/>
        </w:rPr>
        <w:t xml:space="preserve">gender </w:t>
      </w:r>
      <w:r w:rsidR="00E568D6" w:rsidRPr="00425030">
        <w:rPr>
          <w:rFonts w:ascii="Times New Roman" w:hAnsi="Times New Roman" w:cs="Times New Roman"/>
          <w:sz w:val="24"/>
          <w:szCs w:val="24"/>
        </w:rPr>
        <w:t>men</w:t>
      </w:r>
      <w:r w:rsidR="008C799C" w:rsidRPr="00425030">
        <w:rPr>
          <w:rFonts w:ascii="Times New Roman" w:hAnsi="Times New Roman" w:cs="Times New Roman"/>
          <w:sz w:val="24"/>
          <w:szCs w:val="24"/>
        </w:rPr>
        <w:t>,</w:t>
      </w:r>
      <w:r w:rsidR="00E568D6" w:rsidRPr="00425030">
        <w:rPr>
          <w:rFonts w:ascii="Times New Roman" w:hAnsi="Times New Roman" w:cs="Times New Roman"/>
          <w:sz w:val="24"/>
          <w:szCs w:val="24"/>
        </w:rPr>
        <w:t xml:space="preserve"> and </w:t>
      </w:r>
      <w:proofErr w:type="spellStart"/>
      <w:r w:rsidR="008C799C" w:rsidRPr="00425030">
        <w:rPr>
          <w:rFonts w:ascii="Times New Roman" w:hAnsi="Times New Roman" w:cs="Times New Roman"/>
          <w:sz w:val="24"/>
          <w:szCs w:val="24"/>
        </w:rPr>
        <w:t>multipartner</w:t>
      </w:r>
      <w:proofErr w:type="spellEnd"/>
      <w:r w:rsidR="00E568D6" w:rsidRPr="00425030">
        <w:rPr>
          <w:rFonts w:ascii="Times New Roman" w:hAnsi="Times New Roman" w:cs="Times New Roman"/>
          <w:sz w:val="24"/>
          <w:szCs w:val="24"/>
        </w:rPr>
        <w:t xml:space="preserve"> sex pornography </w:t>
      </w:r>
      <w:r w:rsidR="0054386E" w:rsidRPr="00425030">
        <w:rPr>
          <w:rFonts w:ascii="Times New Roman" w:hAnsi="Times New Roman" w:cs="Times New Roman"/>
          <w:sz w:val="24"/>
          <w:szCs w:val="24"/>
        </w:rPr>
        <w:t>wa</w:t>
      </w:r>
      <w:r w:rsidR="00E568D6" w:rsidRPr="00425030">
        <w:rPr>
          <w:rFonts w:ascii="Times New Roman" w:hAnsi="Times New Roman" w:cs="Times New Roman"/>
          <w:sz w:val="24"/>
          <w:szCs w:val="24"/>
        </w:rPr>
        <w:t>s most popular with cis</w:t>
      </w:r>
      <w:r w:rsidR="0054386E" w:rsidRPr="00425030">
        <w:rPr>
          <w:rFonts w:ascii="Times New Roman" w:hAnsi="Times New Roman" w:cs="Times New Roman"/>
          <w:sz w:val="24"/>
          <w:szCs w:val="24"/>
        </w:rPr>
        <w:t xml:space="preserve">gender </w:t>
      </w:r>
      <w:r w:rsidR="00E568D6" w:rsidRPr="00425030">
        <w:rPr>
          <w:rFonts w:ascii="Times New Roman" w:hAnsi="Times New Roman" w:cs="Times New Roman"/>
          <w:sz w:val="24"/>
          <w:szCs w:val="24"/>
        </w:rPr>
        <w:t>women</w:t>
      </w:r>
      <w:r w:rsidR="001D0EBE" w:rsidRPr="00425030">
        <w:rPr>
          <w:rFonts w:ascii="Times New Roman" w:hAnsi="Times New Roman" w:cs="Times New Roman" w:hint="eastAsia"/>
          <w:sz w:val="24"/>
          <w:szCs w:val="24"/>
        </w:rPr>
        <w:t xml:space="preserve"> </w:t>
      </w:r>
      <w:r w:rsidR="001D0EBE"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Cf2yLPNJ","properties":{"formattedCitation":"(26)","plainCitation":"(26)","noteIndex":0},"citationItems":[{"id":68,"uris":["http://zotero.org/users/local/8taSo5dG/items/TAENBV6A"],"itemData":{"id":68,"type":"article-journal","container-title":"The Journal of Sex Research","DOI":"10.1080/00224499.2024.2311874","ISSN":"0022-4499, 1559-8519","issue":"4","journalAbbreviation":"The Journal of Sex Research","language":"en","page":"568-581","source":"DOI.org (Crossref)","title":"Associations Between Contents of Pornography and Sexual Satisfaction and Function Among Young Adults","volume":"62","author":[{"family":"Nolin","given":"Marie-Chloé"},{"family":"Daspe","given":"Marie-Ève"},{"family":"Bőthe","given":"Beáta"},{"family":"Brassard","given":"Audrey"},{"family":"Joyal","given":"Christian"},{"family":"Vaillancourt-Morel","given":"Marie-Pier"}],"issued":{"date-parts":[["2025",5,4]]}},"locator":"5","label":"page"}],"schema":"https://github.com/citation-style-language/schema/raw/master/csl-citation.json"} </w:instrText>
      </w:r>
      <w:r w:rsidR="001D0EBE"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26)</w:t>
      </w:r>
      <w:r w:rsidR="001D0EBE" w:rsidRPr="00425030">
        <w:rPr>
          <w:rFonts w:ascii="Times New Roman" w:hAnsi="Times New Roman" w:cs="Times New Roman"/>
          <w:sz w:val="24"/>
          <w:szCs w:val="24"/>
        </w:rPr>
        <w:fldChar w:fldCharType="end"/>
      </w:r>
      <w:r w:rsidR="00E568D6" w:rsidRPr="00425030">
        <w:rPr>
          <w:rFonts w:ascii="Times New Roman" w:hAnsi="Times New Roman" w:cs="Times New Roman"/>
          <w:sz w:val="24"/>
          <w:szCs w:val="24"/>
        </w:rPr>
        <w:t>.</w:t>
      </w:r>
      <w:r w:rsidR="00160C93" w:rsidRPr="00425030">
        <w:rPr>
          <w:rFonts w:ascii="Times New Roman" w:hAnsi="Times New Roman" w:cs="Times New Roman" w:hint="eastAsia"/>
          <w:sz w:val="24"/>
          <w:szCs w:val="24"/>
        </w:rPr>
        <w:t xml:space="preserve"> </w:t>
      </w:r>
    </w:p>
    <w:p w14:paraId="6107A8DC" w14:textId="77777777" w:rsidR="00E568D6" w:rsidRPr="00425030" w:rsidRDefault="00E568D6" w:rsidP="00254F19">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 xml:space="preserve">Attitude and Emotion Towards Internet Pornography </w:t>
      </w:r>
      <w:r w:rsidRPr="00425030">
        <w:rPr>
          <w:rFonts w:ascii="Times New Roman" w:hAnsi="Times New Roman" w:cs="Times New Roman" w:hint="eastAsia"/>
          <w:b/>
          <w:bCs/>
          <w:sz w:val="24"/>
          <w:szCs w:val="24"/>
        </w:rPr>
        <w:t>Use</w:t>
      </w:r>
    </w:p>
    <w:p w14:paraId="45C79542" w14:textId="6C10FCB0" w:rsidR="00427752" w:rsidRPr="00425030" w:rsidRDefault="00E568D6" w:rsidP="00427752">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Nine studies investigated attitudes towards</w:t>
      </w:r>
      <w:r w:rsidR="0054386E" w:rsidRPr="00425030">
        <w:rPr>
          <w:rFonts w:ascii="Times New Roman" w:hAnsi="Times New Roman" w:cs="Times New Roman"/>
          <w:sz w:val="24"/>
          <w:szCs w:val="24"/>
        </w:rPr>
        <w:t>,</w:t>
      </w:r>
      <w:r w:rsidRPr="00425030">
        <w:rPr>
          <w:rFonts w:ascii="Times New Roman" w:hAnsi="Times New Roman" w:cs="Times New Roman"/>
          <w:sz w:val="24"/>
          <w:szCs w:val="24"/>
        </w:rPr>
        <w:t xml:space="preserve"> or related to</w:t>
      </w:r>
      <w:r w:rsidR="0054386E" w:rsidRPr="00425030">
        <w:rPr>
          <w:rFonts w:ascii="Times New Roman" w:hAnsi="Times New Roman" w:cs="Times New Roman"/>
          <w:sz w:val="24"/>
          <w:szCs w:val="24"/>
        </w:rPr>
        <w:t>,</w:t>
      </w:r>
      <w:r w:rsidRPr="00425030">
        <w:rPr>
          <w:rFonts w:ascii="Times New Roman" w:hAnsi="Times New Roman" w:cs="Times New Roman"/>
          <w:sz w:val="24"/>
          <w:szCs w:val="24"/>
        </w:rPr>
        <w:t xml:space="preserve"> internet pornography use.</w:t>
      </w:r>
      <w:r w:rsidR="00427752" w:rsidRPr="00425030">
        <w:rPr>
          <w:rFonts w:ascii="Times New Roman" w:hAnsi="Times New Roman" w:cs="Times New Roman" w:hint="eastAsia"/>
          <w:sz w:val="24"/>
          <w:szCs w:val="24"/>
        </w:rPr>
        <w:t xml:space="preserve"> </w:t>
      </w:r>
      <w:r w:rsidR="00FE1AE5" w:rsidRPr="00425030">
        <w:rPr>
          <w:rFonts w:ascii="Times New Roman" w:hAnsi="Times New Roman" w:cs="Times New Roman" w:hint="eastAsia"/>
          <w:sz w:val="24"/>
          <w:szCs w:val="24"/>
        </w:rPr>
        <w:t xml:space="preserve">Overall, </w:t>
      </w:r>
      <w:r w:rsidR="00FE1AE5" w:rsidRPr="00425030">
        <w:rPr>
          <w:rFonts w:ascii="Times New Roman" w:hAnsi="Times New Roman" w:cs="Times New Roman"/>
          <w:sz w:val="24"/>
          <w:szCs w:val="24"/>
        </w:rPr>
        <w:t>internet pornography use was positively associated with greater acceptance of pornography</w:t>
      </w:r>
      <w:r w:rsidR="00427752" w:rsidRPr="00425030">
        <w:rPr>
          <w:rFonts w:ascii="Times New Roman" w:hAnsi="Times New Roman" w:cs="Times New Roman"/>
          <w:sz w:val="24"/>
          <w:szCs w:val="24"/>
        </w:rPr>
        <w:t xml:space="preserve"> in general </w:t>
      </w:r>
      <w:r w:rsidR="00E736DC"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170XdxbD","properties":{"formattedCitation":"(49)","plainCitation":"(49)","noteIndex":0},"citationItems":[{"id":80,"uris":["http://zotero.org/users/local/8taSo5dG/items/KHX3S7VX"],"itemData":{"id":80,"type":"article-journal","container-title":"The Journal of Sex Research","DOI":"10.1080/00224499.2017.1399196","ISSN":"0022-4499, 1559-8519","issue":"3","journalAbbreviation":"The Journal of Sex Research","language":"en","page":"381-394","source":"DOI.org (Crossref)","title":"Social Desirability Bias in Pornography-Related Self-Reports: The Role of Religion","title-short":"Social Desirability Bias in Pornography-Related Self-Reports","volume":"55","author":[{"family":"Rasmussen","given":"Kyler R."},{"family":"Grubbs","given":"Joshua B."},{"family":"Pargament","given":"Kenneth I."},{"family":"Exline","given":"Julie J."}],"issued":{"date-parts":[["2018",3,24]]}}}],"schema":"https://github.com/citation-style-language/schema/raw/master/csl-citation.json"} </w:instrText>
      </w:r>
      <w:r w:rsidR="00E736DC"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9)</w:t>
      </w:r>
      <w:r w:rsidR="00E736DC" w:rsidRPr="00425030">
        <w:rPr>
          <w:rFonts w:ascii="Times New Roman" w:hAnsi="Times New Roman" w:cs="Times New Roman"/>
          <w:sz w:val="24"/>
          <w:szCs w:val="24"/>
        </w:rPr>
        <w:fldChar w:fldCharType="end"/>
      </w:r>
      <w:r w:rsidR="00B220C1" w:rsidRPr="00425030">
        <w:rPr>
          <w:rFonts w:ascii="Times New Roman" w:hAnsi="Times New Roman" w:cs="Times New Roman"/>
          <w:sz w:val="24"/>
          <w:szCs w:val="24"/>
        </w:rPr>
        <w:t xml:space="preserve">, </w:t>
      </w:r>
      <w:r w:rsidR="00E47932" w:rsidRPr="00425030">
        <w:rPr>
          <w:rFonts w:ascii="Times New Roman" w:hAnsi="Times New Roman" w:cs="Times New Roman"/>
          <w:sz w:val="24"/>
          <w:szCs w:val="24"/>
        </w:rPr>
        <w:t>the endorsement of sexuality-related myths among users of paraphilic pornography</w:t>
      </w:r>
      <w:r w:rsidR="00427752" w:rsidRPr="00425030">
        <w:rPr>
          <w:rFonts w:ascii="Times New Roman" w:hAnsi="Times New Roman" w:cs="Times New Roman"/>
          <w:sz w:val="24"/>
          <w:szCs w:val="24"/>
        </w:rPr>
        <w:t xml:space="preserve"> </w:t>
      </w:r>
      <w:r w:rsidR="00E736DC"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ZHIsYyxO","properties":{"formattedCitation":"(35)","plainCitation":"(35)","noteIndex":0},"citationItems":[{"id":103,"uris":["http://zotero.org/users/local/8taSo5dG/items/7TS5HF47"],"itemData":{"id":103,"type":"article-journal","container-title":"Archives of Sexual Behavior","DOI":"10.1007/s10508-008-9387-0","ISSN":"0004-0002, 1573-2800","issue":"1","journalAbbreviation":"Arch Sex Behav","language":"en","license":"http://www.springer.com/tdm","page":"168-178","source":"DOI.org (Crossref)","title":"Pornography, Sexual Socialization, and Satisfaction Among Young Men","volume":"39","author":[{"family":"Štulhofer","given":"Aleksandar"},{"family":"Buško","given":"Vesna"},{"family":"Landripet","given":"Ivan"}],"issued":{"date-parts":[["2010",2]]}},"locator":"11","label":"page"}],"schema":"https://github.com/citation-style-language/schema/raw/master/csl-citation.json"} </w:instrText>
      </w:r>
      <w:r w:rsidR="00E736DC"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5)</w:t>
      </w:r>
      <w:r w:rsidR="00E736DC" w:rsidRPr="00425030">
        <w:rPr>
          <w:rFonts w:ascii="Times New Roman" w:hAnsi="Times New Roman" w:cs="Times New Roman"/>
          <w:sz w:val="24"/>
          <w:szCs w:val="24"/>
        </w:rPr>
        <w:fldChar w:fldCharType="end"/>
      </w:r>
      <w:r w:rsidR="00424392" w:rsidRPr="00425030">
        <w:rPr>
          <w:rFonts w:ascii="Times New Roman" w:hAnsi="Times New Roman" w:cs="Times New Roman" w:hint="eastAsia"/>
          <w:sz w:val="24"/>
          <w:szCs w:val="24"/>
        </w:rPr>
        <w:t>,</w:t>
      </w:r>
      <w:r w:rsidR="002133B0" w:rsidRPr="00425030">
        <w:rPr>
          <w:rFonts w:ascii="Times New Roman" w:hAnsi="Times New Roman" w:cs="Times New Roman" w:hint="eastAsia"/>
          <w:sz w:val="24"/>
          <w:szCs w:val="24"/>
        </w:rPr>
        <w:t xml:space="preserve"> </w:t>
      </w:r>
      <w:r w:rsidR="00424392" w:rsidRPr="00425030">
        <w:rPr>
          <w:rFonts w:ascii="Times New Roman" w:hAnsi="Times New Roman" w:cs="Times New Roman"/>
          <w:sz w:val="24"/>
          <w:szCs w:val="24"/>
        </w:rPr>
        <w:t>and more sexually permissive attitudes</w:t>
      </w:r>
      <w:r w:rsidR="00427752" w:rsidRPr="00425030">
        <w:rPr>
          <w:rFonts w:ascii="Times New Roman" w:hAnsi="Times New Roman" w:cs="Times New Roman"/>
          <w:sz w:val="24"/>
          <w:szCs w:val="24"/>
        </w:rPr>
        <w:t xml:space="preserve"> </w:t>
      </w:r>
      <w:r w:rsidR="00E736DC"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gw5ezxh0","properties":{"formattedCitation":"(50)","plainCitation":"(50)","noteIndex":0},"citationItems":[{"id":13,"uris":["http://zotero.org/users/local/8taSo5dG/items/ZM8RGB5V"],"itemData":{"id":13,"type":"article-journal","container-title":"Journal of Adolescent Health","DOI":"10.1016/j.jadohealth.2008.12.004","ISSN":"1054139X","issue":"2","journalAbbreviation":"Journal of Adolescent Health","language":"en","license":"https://www.elsevier.com/tdm/userlicense/1.0/","page":"156-162","source":"DOI.org (Crossref)","title":"Exposure to Sexually Explicit Web Sites and Adolescent Sexual Attitudes and Behaviors","volume":"45","author":[{"family":"Braun-Courville","given":"Debra K."},{"family":"Rojas","given":"Mary"}],"issued":{"date-parts":[["2009",8]]}}}],"schema":"https://github.com/citation-style-language/schema/raw/master/csl-citation.json"} </w:instrText>
      </w:r>
      <w:r w:rsidR="00E736DC"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50)</w:t>
      </w:r>
      <w:r w:rsidR="00E736DC" w:rsidRPr="00425030">
        <w:rPr>
          <w:rFonts w:ascii="Times New Roman" w:hAnsi="Times New Roman" w:cs="Times New Roman"/>
          <w:sz w:val="24"/>
          <w:szCs w:val="24"/>
        </w:rPr>
        <w:fldChar w:fldCharType="end"/>
      </w:r>
      <w:r w:rsidR="00427752" w:rsidRPr="00425030">
        <w:rPr>
          <w:rFonts w:ascii="Times New Roman" w:hAnsi="Times New Roman" w:cs="Times New Roman"/>
          <w:sz w:val="24"/>
          <w:szCs w:val="24"/>
        </w:rPr>
        <w:t xml:space="preserve">. </w:t>
      </w:r>
      <w:r w:rsidR="00086086" w:rsidRPr="00425030">
        <w:rPr>
          <w:rFonts w:ascii="Times New Roman" w:hAnsi="Times New Roman" w:cs="Times New Roman"/>
          <w:sz w:val="24"/>
          <w:szCs w:val="24"/>
        </w:rPr>
        <w:t>I</w:t>
      </w:r>
      <w:r w:rsidR="00424392" w:rsidRPr="00425030">
        <w:rPr>
          <w:rFonts w:ascii="Times New Roman" w:hAnsi="Times New Roman" w:cs="Times New Roman" w:hint="eastAsia"/>
          <w:sz w:val="24"/>
          <w:szCs w:val="24"/>
        </w:rPr>
        <w:t>t</w:t>
      </w:r>
      <w:r w:rsidR="00086086" w:rsidRPr="00425030">
        <w:rPr>
          <w:rFonts w:ascii="Times New Roman" w:hAnsi="Times New Roman" w:cs="Times New Roman"/>
          <w:sz w:val="24"/>
          <w:szCs w:val="24"/>
        </w:rPr>
        <w:t xml:space="preserve"> was </w:t>
      </w:r>
      <w:r w:rsidR="00086086" w:rsidRPr="00425030">
        <w:rPr>
          <w:rFonts w:ascii="Times New Roman" w:hAnsi="Times New Roman" w:cs="Times New Roman" w:hint="eastAsia"/>
          <w:sz w:val="24"/>
          <w:szCs w:val="24"/>
        </w:rPr>
        <w:t>also</w:t>
      </w:r>
      <w:r w:rsidR="007B6366" w:rsidRPr="00425030">
        <w:rPr>
          <w:rFonts w:ascii="Times New Roman" w:hAnsi="Times New Roman" w:cs="Times New Roman"/>
          <w:sz w:val="24"/>
          <w:szCs w:val="24"/>
        </w:rPr>
        <w:t>,</w:t>
      </w:r>
      <w:r w:rsidR="007B6366" w:rsidRPr="00425030">
        <w:rPr>
          <w:rFonts w:ascii="Times New Roman" w:hAnsi="Times New Roman" w:cs="Times New Roman" w:hint="eastAsia"/>
          <w:sz w:val="24"/>
          <w:szCs w:val="24"/>
        </w:rPr>
        <w:t xml:space="preserve"> </w:t>
      </w:r>
      <w:r w:rsidR="007B6366" w:rsidRPr="00425030">
        <w:rPr>
          <w:rFonts w:ascii="Times New Roman" w:hAnsi="Times New Roman" w:cs="Times New Roman"/>
          <w:sz w:val="24"/>
          <w:szCs w:val="24"/>
        </w:rPr>
        <w:t>unsurprisingly,</w:t>
      </w:r>
      <w:r w:rsidR="00086086" w:rsidRPr="00425030">
        <w:rPr>
          <w:rFonts w:ascii="Times New Roman" w:hAnsi="Times New Roman" w:cs="Times New Roman" w:hint="eastAsia"/>
          <w:sz w:val="24"/>
          <w:szCs w:val="24"/>
        </w:rPr>
        <w:t xml:space="preserve"> </w:t>
      </w:r>
      <w:r w:rsidR="00AC3D25" w:rsidRPr="00425030">
        <w:rPr>
          <w:rFonts w:ascii="Times New Roman" w:hAnsi="Times New Roman" w:cs="Times New Roman"/>
          <w:sz w:val="24"/>
          <w:szCs w:val="24"/>
        </w:rPr>
        <w:t>negatively associated with negative attitudes towards pornography</w:t>
      </w:r>
      <w:r w:rsidR="00E736DC" w:rsidRPr="00425030">
        <w:rPr>
          <w:rFonts w:ascii="Times New Roman" w:hAnsi="Times New Roman" w:cs="Times New Roman" w:hint="eastAsia"/>
          <w:sz w:val="24"/>
          <w:szCs w:val="24"/>
        </w:rPr>
        <w:t xml:space="preserve"> </w:t>
      </w:r>
      <w:r w:rsidR="00E736DC"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hmV7E1NF","properties":{"formattedCitation":"(49)","plainCitation":"(49)","noteIndex":0},"citationItems":[{"id":80,"uris":["http://zotero.org/users/local/8taSo5dG/items/KHX3S7VX"],"itemData":{"id":80,"type":"article-journal","container-title":"The Journal of Sex Research","DOI":"10.1080/00224499.2017.1399196","ISSN":"0022-4499, 1559-8519","issue":"3","journalAbbreviation":"The Journal of Sex Research","language":"en","page":"381-394","source":"DOI.org (Crossref)","title":"Social Desirability Bias in Pornography-Related Self-Reports: The Role of Religion","title-short":"Social Desirability Bias in Pornography-Related Self-Reports","volume":"55","author":[{"family":"Rasmussen","given":"Kyler R."},{"family":"Grubbs","given":"Joshua B."},{"family":"Pargament","given":"Kenneth I."},{"family":"Exline","given":"Julie J."}],"issued":{"date-parts":[["2018",3,24]]}}}],"schema":"https://github.com/citation-style-language/schema/raw/master/csl-citation.json"} </w:instrText>
      </w:r>
      <w:r w:rsidR="00E736DC"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9)</w:t>
      </w:r>
      <w:r w:rsidR="00E736DC" w:rsidRPr="00425030">
        <w:rPr>
          <w:rFonts w:ascii="Times New Roman" w:hAnsi="Times New Roman" w:cs="Times New Roman"/>
          <w:sz w:val="24"/>
          <w:szCs w:val="24"/>
        </w:rPr>
        <w:fldChar w:fldCharType="end"/>
      </w:r>
      <w:r w:rsidR="00AC3D25" w:rsidRPr="00425030">
        <w:rPr>
          <w:rFonts w:ascii="Times New Roman" w:hAnsi="Times New Roman" w:cs="Times New Roman"/>
          <w:sz w:val="24"/>
          <w:szCs w:val="24"/>
        </w:rPr>
        <w:t xml:space="preserve"> and with a lower perceived personal importance of pornography</w:t>
      </w:r>
      <w:r w:rsidR="00086086" w:rsidRPr="00425030">
        <w:rPr>
          <w:rFonts w:ascii="Times New Roman" w:hAnsi="Times New Roman" w:cs="Times New Roman"/>
          <w:sz w:val="24"/>
          <w:szCs w:val="24"/>
        </w:rPr>
        <w:t xml:space="preserve"> </w:t>
      </w:r>
      <w:r w:rsidR="00E736DC"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WlUWUsrl","properties":{"formattedCitation":"(47)","plainCitation":"(47)","noteIndex":0},"citationItems":[{"id":96,"uris":["http://zotero.org/users/local/8taSo5dG/items/C5D3635I"],"itemData":{"id":96,"type":"article-journal","container-title":"The Journal of Sex Research","DOI":"10.1080/00224499.2012.681403","ISSN":"0022-4499, 1559-8519","issue":"7","journalAbbreviation":"The Journal of Sex Research","language":"en","page":"633-641","source":"DOI.org (Crossref)","title":"Revisiting the Association between Pornography Use and Risky Sexual Behaviors: The Role of Early Exposure to Pornography and Sexual Sensation Seeking","title-short":"Revisiting the Association between Pornography Use and Risky Sexual Behaviors","volume":"50","author":[{"family":"Sinković","given":"Matija"},{"family":"Štulhofer","given":"Aleksandar"},{"family":"Božić","given":"Jasmina"}],"issued":{"date-parts":[["2013",10]]}}}],"schema":"https://github.com/citation-style-language/schema/raw/master/csl-citation.json"} </w:instrText>
      </w:r>
      <w:r w:rsidR="00E736DC"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7)</w:t>
      </w:r>
      <w:r w:rsidR="00E736DC" w:rsidRPr="00425030">
        <w:rPr>
          <w:rFonts w:ascii="Times New Roman" w:hAnsi="Times New Roman" w:cs="Times New Roman"/>
          <w:sz w:val="24"/>
          <w:szCs w:val="24"/>
        </w:rPr>
        <w:fldChar w:fldCharType="end"/>
      </w:r>
      <w:r w:rsidR="00086086" w:rsidRPr="00425030">
        <w:rPr>
          <w:rFonts w:ascii="Times New Roman" w:hAnsi="Times New Roman" w:cs="Times New Roman"/>
          <w:sz w:val="24"/>
          <w:szCs w:val="24"/>
        </w:rPr>
        <w:t>.</w:t>
      </w:r>
      <w:r w:rsidR="00427752" w:rsidRPr="00425030">
        <w:rPr>
          <w:rFonts w:ascii="Times New Roman" w:hAnsi="Times New Roman" w:cs="Times New Roman"/>
          <w:sz w:val="24"/>
          <w:szCs w:val="24"/>
        </w:rPr>
        <w:t xml:space="preserve"> Findings for moral disapproval were inconsistent</w:t>
      </w:r>
      <w:r w:rsidR="00E736DC" w:rsidRPr="00425030">
        <w:rPr>
          <w:rFonts w:ascii="Times New Roman" w:hAnsi="Times New Roman" w:cs="Times New Roman" w:hint="eastAsia"/>
          <w:sz w:val="24"/>
          <w:szCs w:val="24"/>
        </w:rPr>
        <w:t xml:space="preserve"> </w:t>
      </w:r>
      <w:r w:rsidR="00E736DC"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pcLxIOns","properties":{"formattedCitation":"(51\\uc0\\u8211{}53)","plainCitation":"(51–53)","noteIndex":0},"citationItems":[{"id":28,"uris":["http://zotero.org/users/local/8taSo5dG/items/DA9W3XH6"],"itemData":{"id":28,"type":"article-journal","container-title":"Archives of Sexual Behavior","DOI":"10.1007/s10508-020-01878-6","ISSN":"0004-0002, 1573-2800","issue":"2","journalAbbreviation":"Arch Sex Behav","language":"en","page":"695-709","source":"DOI.org (Crossref)","title":"Roles of Religiosity, Obsessive–Compulsive Symptoms, Scrupulosity, and Shame in Self-Perceived Pornography Addiction: A Preregistered Study","title-short":"Roles of Religiosity, Obsessive–Compulsive Symptoms, Scrupulosity, and Shame in Self-Perceived Pornography Addiction","volume":"50","author":[{"family":"De Jong","given":"David C."},{"family":"Cook","given":"Casey"}],"issued":{"date-parts":[["2021",2]]}}},{"id":59,"uris":["http://zotero.org/users/local/8taSo5dG/items/7TB8SZMN"],"itemData":{"id":59,"type":"article-journal","container-title":"Psychology of Addictive Behaviors","DOI":"10.1037/adb0000996","ISSN":"1939-1501, 0893-164X","issue":"6","journalAbbreviation":"Psychology of Addictive Behaviors","language":"en","page":"728-738","source":"DOI.org (Crossref)","title":"Problematic pornography use and suicidal thoughts: Results from cross-sectional and longitudinal analyses.","title-short":"Problematic pornography use and suicidal thoughts","volume":"38","author":[{"family":"McGraw","given":"James S."},{"family":"Grant Weinandy","given":"Jennifer T."},{"family":"Floyd","given":"Christopher G."},{"family":"Hoagland","given":"Camille"},{"family":"Kraus","given":"Shane W."},{"family":"Grubbs","given":"Joshua B."}],"issued":{"date-parts":[["2024",9]]}}},{"id":136,"uris":["http://zotero.org/users/local/8taSo5dG/items/W27UJGER"],"itemData":{"id":136,"type":"article-journal","container-title":"Sexual Addiction &amp; Compulsivity","DOI":"10.1080/10720162.2016.1140604","ISSN":"1072-0162, 1532-5318","issue":"2-3","journalAbbreviation":"Sexual Addiction &amp; Compulsivity","language":"en","page":"260-278","source":"DOI.org (Crossref)","title":"Associations of Perceived Addiction to Internet Pornography with Religious/Spiritual and Psychological Functioning","volume":"23","author":[{"family":"Wilt","given":"Joshua A."},{"family":"Cooper","given":"Erin B."},{"family":"Grubbs","given":"Joshua B."},{"family":"Exline","given":"Julie J."},{"family":"Pargament","given":"Kenneth I."}],"issued":{"date-parts":[["2016",4,2]]}}}],"schema":"https://github.com/citation-style-language/schema/raw/master/csl-citation.json"} </w:instrText>
      </w:r>
      <w:r w:rsidR="00E736DC" w:rsidRPr="00425030">
        <w:rPr>
          <w:rFonts w:ascii="Times New Roman" w:hAnsi="Times New Roman" w:cs="Times New Roman"/>
          <w:sz w:val="24"/>
          <w:szCs w:val="24"/>
        </w:rPr>
        <w:fldChar w:fldCharType="separate"/>
      </w:r>
      <w:r w:rsidR="00E67DB4" w:rsidRPr="00425030">
        <w:rPr>
          <w:rFonts w:ascii="Times New Roman" w:hAnsi="Times New Roman" w:cs="Times New Roman"/>
          <w:kern w:val="0"/>
          <w:sz w:val="24"/>
        </w:rPr>
        <w:t>(51–53)</w:t>
      </w:r>
      <w:r w:rsidR="00E736DC" w:rsidRPr="00425030">
        <w:rPr>
          <w:rFonts w:ascii="Times New Roman" w:hAnsi="Times New Roman" w:cs="Times New Roman"/>
          <w:sz w:val="24"/>
          <w:szCs w:val="24"/>
        </w:rPr>
        <w:fldChar w:fldCharType="end"/>
      </w:r>
      <w:r w:rsidR="00427752" w:rsidRPr="00425030">
        <w:rPr>
          <w:rFonts w:ascii="Times New Roman" w:hAnsi="Times New Roman" w:cs="Times New Roman"/>
          <w:sz w:val="24"/>
          <w:szCs w:val="24"/>
        </w:rPr>
        <w:t>. Among men, female-centric pornography use was positively associated with more favourable perceptions of women</w:t>
      </w:r>
      <w:r w:rsidR="00330889" w:rsidRPr="00425030">
        <w:rPr>
          <w:rFonts w:ascii="Times New Roman" w:hAnsi="Times New Roman" w:cs="Times New Roman" w:hint="eastAsia"/>
          <w:sz w:val="24"/>
          <w:szCs w:val="24"/>
        </w:rPr>
        <w:t xml:space="preserve"> </w:t>
      </w:r>
      <w:r w:rsidR="00330889"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ie7n0xeB","properties":{"formattedCitation":"(48)","plainCitation":"(48)","noteIndex":0},"citationItems":[{"id":37,"uris":["http://zotero.org/users/local/8taSo5dG/items/QBYEPDRW"],"itemData":{"id":37,"type":"article-journal","container-title":"Journal of Sex &amp; Marital Therapy","DOI":"10.1080/0092623X.2017.1321596","ISSN":"0092-623X, 1521-0715","issue":"1","journalAbbreviation":"Journal of Sex &amp; Marital Therapy","language":"en","page":"73-86","source":"DOI.org (Crossref)","title":"Male-Centric and Female-Centric Pornography Consumption: Relationship With Sex Life and Attitudes in Young Adults","title-short":"Male-Centric and Female-Centric Pornography Consumption","volume":"44","author":[{"family":"French","given":"Ilisha M."},{"family":"Hamilton","given":"Lisa Dawn"}],"issued":{"date-parts":[["2018",1,2]]}}}],"schema":"https://github.com/citation-style-language/schema/raw/master/csl-citation.json"} </w:instrText>
      </w:r>
      <w:r w:rsidR="00330889"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8)</w:t>
      </w:r>
      <w:r w:rsidR="00330889" w:rsidRPr="00425030">
        <w:rPr>
          <w:rFonts w:ascii="Times New Roman" w:hAnsi="Times New Roman" w:cs="Times New Roman"/>
          <w:sz w:val="24"/>
          <w:szCs w:val="24"/>
        </w:rPr>
        <w:fldChar w:fldCharType="end"/>
      </w:r>
      <w:r w:rsidR="00427752" w:rsidRPr="00425030">
        <w:rPr>
          <w:rFonts w:ascii="Times New Roman" w:hAnsi="Times New Roman" w:cs="Times New Roman"/>
          <w:sz w:val="24"/>
          <w:szCs w:val="24"/>
        </w:rPr>
        <w:t>.</w:t>
      </w:r>
    </w:p>
    <w:p w14:paraId="1E5284AE" w14:textId="51DB7AE4" w:rsidR="00FF7868" w:rsidRPr="00425030" w:rsidRDefault="0032056E" w:rsidP="009B280B">
      <w:pPr>
        <w:spacing w:line="480" w:lineRule="auto"/>
        <w:ind w:firstLine="720"/>
        <w:rPr>
          <w:rFonts w:ascii="Times New Roman" w:hAnsi="Times New Roman" w:cs="Times New Roman"/>
          <w:sz w:val="24"/>
          <w:szCs w:val="24"/>
        </w:rPr>
      </w:pPr>
      <w:r w:rsidRPr="00425030">
        <w:rPr>
          <w:rFonts w:ascii="Times New Roman" w:hAnsi="Times New Roman" w:cs="Times New Roman" w:hint="eastAsia"/>
          <w:sz w:val="24"/>
          <w:szCs w:val="24"/>
        </w:rPr>
        <w:t>Eight</w:t>
      </w:r>
      <w:r w:rsidR="00E568D6" w:rsidRPr="00425030">
        <w:rPr>
          <w:rFonts w:ascii="Times New Roman" w:hAnsi="Times New Roman" w:cs="Times New Roman"/>
          <w:sz w:val="24"/>
          <w:szCs w:val="24"/>
        </w:rPr>
        <w:t xml:space="preserve"> studies investigated emotions towards internet pornography use. Results indicated that internet pornography use was positively associated with feeling good</w:t>
      </w:r>
      <w:r w:rsidR="003855F6" w:rsidRPr="00425030">
        <w:rPr>
          <w:rFonts w:ascii="Times New Roman" w:hAnsi="Times New Roman" w:cs="Times New Roman"/>
          <w:sz w:val="24"/>
          <w:szCs w:val="24"/>
        </w:rPr>
        <w:t xml:space="preserve"> or </w:t>
      </w:r>
      <w:r w:rsidR="00E568D6" w:rsidRPr="00425030">
        <w:rPr>
          <w:rFonts w:ascii="Times New Roman" w:hAnsi="Times New Roman" w:cs="Times New Roman"/>
          <w:sz w:val="24"/>
          <w:szCs w:val="24"/>
        </w:rPr>
        <w:t>positive</w:t>
      </w:r>
      <w:r w:rsidR="00756B55" w:rsidRPr="00425030">
        <w:rPr>
          <w:rFonts w:ascii="Times New Roman" w:hAnsi="Times New Roman" w:cs="Times New Roman"/>
          <w:sz w:val="24"/>
          <w:szCs w:val="24"/>
        </w:rPr>
        <w:t xml:space="preserve"> and</w:t>
      </w:r>
      <w:r w:rsidR="00E568D6" w:rsidRPr="00425030">
        <w:rPr>
          <w:rFonts w:ascii="Times New Roman" w:hAnsi="Times New Roman" w:cs="Times New Roman"/>
          <w:sz w:val="24"/>
          <w:szCs w:val="24"/>
        </w:rPr>
        <w:t xml:space="preserve"> empowerment</w:t>
      </w:r>
      <w:r w:rsidR="004A2FC3" w:rsidRPr="00425030">
        <w:rPr>
          <w:rFonts w:ascii="Times New Roman" w:hAnsi="Times New Roman" w:cs="Times New Roman"/>
          <w:sz w:val="24"/>
          <w:szCs w:val="24"/>
        </w:rPr>
        <w:t>;</w:t>
      </w:r>
      <w:r w:rsidR="00E568D6" w:rsidRPr="00425030">
        <w:rPr>
          <w:rFonts w:ascii="Times New Roman" w:hAnsi="Times New Roman" w:cs="Times New Roman"/>
          <w:sz w:val="24"/>
          <w:szCs w:val="24"/>
        </w:rPr>
        <w:t xml:space="preserve"> </w:t>
      </w:r>
      <w:r w:rsidR="004A2FC3" w:rsidRPr="00425030">
        <w:rPr>
          <w:rFonts w:ascii="Times New Roman" w:hAnsi="Times New Roman" w:cs="Times New Roman"/>
          <w:sz w:val="24"/>
          <w:szCs w:val="24"/>
        </w:rPr>
        <w:t>however</w:t>
      </w:r>
      <w:r w:rsidR="005650B5" w:rsidRPr="00425030">
        <w:rPr>
          <w:rFonts w:ascii="Times New Roman" w:hAnsi="Times New Roman" w:cs="Times New Roman" w:hint="eastAsia"/>
          <w:sz w:val="24"/>
          <w:szCs w:val="24"/>
        </w:rPr>
        <w:t xml:space="preserve">, </w:t>
      </w:r>
      <w:r w:rsidR="00980ED9" w:rsidRPr="00425030">
        <w:rPr>
          <w:rFonts w:ascii="Times New Roman" w:hAnsi="Times New Roman" w:cs="Times New Roman" w:hint="eastAsia"/>
          <w:sz w:val="24"/>
          <w:szCs w:val="24"/>
        </w:rPr>
        <w:t xml:space="preserve">it was also </w:t>
      </w:r>
      <w:r w:rsidR="00980ED9" w:rsidRPr="00425030">
        <w:rPr>
          <w:rFonts w:ascii="Times New Roman" w:hAnsi="Times New Roman" w:cs="Times New Roman"/>
          <w:sz w:val="24"/>
          <w:szCs w:val="24"/>
        </w:rPr>
        <w:t>positively</w:t>
      </w:r>
      <w:r w:rsidR="00980ED9" w:rsidRPr="00425030">
        <w:rPr>
          <w:rFonts w:ascii="Times New Roman" w:hAnsi="Times New Roman" w:cs="Times New Roman" w:hint="eastAsia"/>
          <w:sz w:val="24"/>
          <w:szCs w:val="24"/>
        </w:rPr>
        <w:t xml:space="preserve"> associated with</w:t>
      </w:r>
      <w:r w:rsidR="00756B55" w:rsidRPr="00425030">
        <w:rPr>
          <w:rFonts w:ascii="Times New Roman" w:hAnsi="Times New Roman" w:cs="Times New Roman"/>
          <w:sz w:val="24"/>
          <w:szCs w:val="24"/>
        </w:rPr>
        <w:t xml:space="preserve"> </w:t>
      </w:r>
      <w:r w:rsidR="00980ED9" w:rsidRPr="00425030">
        <w:rPr>
          <w:rFonts w:ascii="Times New Roman" w:hAnsi="Times New Roman" w:cs="Times New Roman" w:hint="eastAsia"/>
          <w:sz w:val="24"/>
          <w:szCs w:val="24"/>
        </w:rPr>
        <w:t xml:space="preserve">negative emotions, such as </w:t>
      </w:r>
      <w:r w:rsidR="00E568D6" w:rsidRPr="00425030">
        <w:rPr>
          <w:rFonts w:ascii="Times New Roman" w:hAnsi="Times New Roman" w:cs="Times New Roman"/>
          <w:sz w:val="24"/>
          <w:szCs w:val="24"/>
        </w:rPr>
        <w:t xml:space="preserve">depression, stress, anger, loneliness, disgust, </w:t>
      </w:r>
      <w:r w:rsidR="00972F7D" w:rsidRPr="00425030">
        <w:rPr>
          <w:rFonts w:ascii="Times New Roman" w:hAnsi="Times New Roman" w:cs="Times New Roman"/>
          <w:sz w:val="24"/>
          <w:szCs w:val="24"/>
        </w:rPr>
        <w:t>and</w:t>
      </w:r>
      <w:r w:rsidR="00756B55" w:rsidRPr="00425030">
        <w:rPr>
          <w:rFonts w:ascii="Times New Roman" w:hAnsi="Times New Roman" w:cs="Times New Roman"/>
          <w:sz w:val="24"/>
          <w:szCs w:val="24"/>
        </w:rPr>
        <w:t xml:space="preserve"> </w:t>
      </w:r>
      <w:r w:rsidR="00E568D6" w:rsidRPr="00425030">
        <w:rPr>
          <w:rFonts w:ascii="Times New Roman" w:hAnsi="Times New Roman" w:cs="Times New Roman"/>
          <w:sz w:val="24"/>
          <w:szCs w:val="24"/>
        </w:rPr>
        <w:t>embarrassment</w:t>
      </w:r>
      <w:r w:rsidR="001F51BB" w:rsidRPr="00425030">
        <w:rPr>
          <w:rFonts w:ascii="Times New Roman" w:hAnsi="Times New Roman" w:cs="Times New Roman" w:hint="eastAsia"/>
          <w:sz w:val="24"/>
          <w:szCs w:val="24"/>
        </w:rPr>
        <w:t xml:space="preserve"> </w:t>
      </w:r>
      <w:r w:rsidR="001F51BB"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ylFQpzdo","properties":{"formattedCitation":"(24,46,53,54)","plainCitation":"(24,46,53,54)","noteIndex":0},"citationItems":[{"id":18,"uris":["http://zotero.org/users/local/8taSo5dG/items/95YBSSFA"],"itemData":{"id":18,"type":"article-journal","abstract":"Background\n              The sustained rise in negative mental health reports among university students is a source of continued global concern, and investigation continues into potential contributors to this rise. This includes the increased prevalence of risky sexual behaviors. Related is the increased prevalence of pornography use. Our study sought to explore the potential relationship between compulsive use of pornography and mental health in university students.\n            \n            \n              Methods\n              \n                Our sample consisted of university students (\n                N\n                = 1031; 34% male, 66% female) from Franciscan University of Steubenville, Steubenville, Ohio. An anonymous survey was sent to all students at the university over the age of 18. The survey was comprised of the following: (1) demographic questions, (2) questions on pornography use and perception, (3) a modified version of the Compulsive Internet Use Scale (mCIUS) assessing various factors associated with compulsive internet pornography use, (4) questions assessing emotional and sexual states relative to pornography use (EmSS), and (5) the 21-question version of the Depression, Anxiety and Stress Scale (DASS-21).\n              \n            \n            \n              Results\n              Our results indicate that 56.6% of those surveyed reported lifetime pornography use, with a significantly higher proportion of males than females reporting such use. The majority of students reported accessing pornography through internet-related technologies. Additionally, 17.0, 20.4, and 13.5% of students reported severe or extremely severe levels of depression, anxiety and stress, respectively, with compulsive pornography use significantly affecting all three mental health parameters in both sexes. Exploratory Factor Analysis identified three factors suggesting emotional coping, dependence and preoccupation for the mCIUS items and three factors reflecting interoceptive, impotent, and extrinsic characteristics for the EmSS items. Regression analysis indicated that various demographics, items pertaining to reduced control and social impairment, and other variables pertaining to pornography use predicted mental health outcomes. Faith, morals and personal motivation were the primary variables reported to help reduce pornography use.\n            \n            \n              Conclusion\n              Our analyses indicate a significant relationship between mental health and pornography use, including behaviors reflecting behavioral addictions, highlighting the necessity for a better understanding and consideration of the potential contribution of internet pornography to negative mental health among university students.","container-title":"Frontiers in Psychology","DOI":"10.3389/fpsyg.2020.613244","ISSN":"1664-1078","journalAbbreviation":"Front. Psychol.","page":"613244","source":"DOI.org (Crossref)","title":"Compulsive Internet Pornography Use and Mental Health: A Cross-Sectional Study in a Sample of University Students in the United States","title-short":"Compulsive Internet Pornography Use and Mental Health","volume":"11","author":[{"family":"Camilleri","given":"Christina"},{"family":"Perry","given":"Justin T."},{"family":"Sammut","given":"Stephen"}],"issued":{"date-parts":[["2021",1,12]]}}},{"id":58,"uris":["http://zotero.org/users/local/8taSo5dG/items/N3AAWNYI"],"itemData":{"id":58,"type":"article-journal","container-title":"Journal of Sex &amp; Marital Therapy","DOI":"10.1080/0092623X.2023.2193182","ISSN":"0092-623X, 1521-0715","issue":"7","journalAbbreviation":"Journal of Sex &amp; Marital Therapy","language":"en","page":"739-754","source":"DOI.org (Crossref)","title":"Associations Between Pornography Consumption Patterns, Pornography Consumption Motives, and Social Wellbeing among U.S. College Students: A Latent Profile Analysis with a Primarily Female Sample","title-short":"Associations Between Pornography Consumption Patterns, Pornography Consumption Motives, and Social Wellbeing among U.S. College Students","volume":"49","author":[{"family":"Maitland","given":"Daniel W. M."},{"family":"Neilson","given":"Elizabeth C."}],"issued":{"date-parts":[["2023",10,3]]}}},{"id":136,"uris":["http://zotero.org/users/local/8taSo5dG/items/W27UJGER"],"itemData":{"id":136,"type":"article-journal","container-title":"Sexual Addiction &amp; Compulsivity","DOI":"10.1080/10720162.2016.1140604","ISSN":"1072-0162, 1532-5318","issue":"2-3","journalAbbreviation":"Sexual Addiction &amp; Compulsivity","language":"en","page":"260-278","source":"DOI.org (Crossref)","title":"Associations of Perceived Addiction to Internet Pornography with Religious/Spiritual and Psychological Functioning","volume":"23","author":[{"family":"Wilt","given":"Joshua A."},{"family":"Cooper","given":"Erin B."},{"family":"Grubbs","given":"Joshua B."},{"family":"Exline","given":"Julie J."},{"family":"Pargament","given":"Kenneth I."}],"issued":{"date-parts":[["2016",4,2]]}}},{"id":33,"uris":["http://zotero.org/users/local/8taSo5dG/items/6NF43BLI"],"itemData":{"id":33,"type":"article-journal","abstract":"The Internet provides people with the ability to act anonymously, which may lead them to feel secure and to release them from many of their inhibitions. In many cases, this leads them to participate in cybersex activities and online pornography. This study examined the psychological factors behind young people’s sexual behavior online. Participants comprised 713 Israeli adolescents (383 boys and 330 girls) aged 14 to 18 years. Our results indicated that the impact of loneliness on online sexual activity and frequency of pornography use was dependent on participants’ attachment orientations. Engagement in online sexual activities and use of pornography were high among anxiously attached individuals regardless of the extent of their loneliness. Loneliness was found to increase the use of online sexual activities and pornography, only among secure and anxiously avoidant individuals. Online sexual activity and pornography were also found to be related to offline sexual activity. The results are described and discussed.","container-title":"Psychological Reports","DOI":"10.1177/0033294118797580","ISSN":"0033-2941, 1558-691X","issue":"5","journalAbbreviation":"Psychol Rep","language":"en","page":"1865-1882","source":"DOI.org (Crossref)","title":"The Use of Online Pornography as Compensation for Loneliness and Lack of Social Ties Among Israeli Adolescents","volume":"122","author":[{"family":"Efrati","given":"Yaniv"},{"family":"Amichai-Hamburger","given":"Yair"}],"issued":{"date-parts":[["2019",10]]}}}],"schema":"https://github.com/citation-style-language/schema/raw/master/csl-citation.json"} </w:instrText>
      </w:r>
      <w:r w:rsidR="001F51BB"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24,46,53,54)</w:t>
      </w:r>
      <w:r w:rsidR="001F51BB" w:rsidRPr="00425030">
        <w:rPr>
          <w:rFonts w:ascii="Times New Roman" w:hAnsi="Times New Roman" w:cs="Times New Roman"/>
          <w:sz w:val="24"/>
          <w:szCs w:val="24"/>
        </w:rPr>
        <w:fldChar w:fldCharType="end"/>
      </w:r>
      <w:r w:rsidR="00756B55" w:rsidRPr="00425030">
        <w:rPr>
          <w:rFonts w:ascii="Times New Roman" w:hAnsi="Times New Roman" w:cs="Times New Roman"/>
          <w:sz w:val="24"/>
          <w:szCs w:val="24"/>
        </w:rPr>
        <w:t>.</w:t>
      </w:r>
      <w:r w:rsidR="003855F6" w:rsidRPr="00425030">
        <w:rPr>
          <w:rFonts w:ascii="Times New Roman" w:hAnsi="Times New Roman" w:cs="Times New Roman"/>
          <w:sz w:val="24"/>
          <w:szCs w:val="24"/>
        </w:rPr>
        <w:t xml:space="preserve"> </w:t>
      </w:r>
      <w:r w:rsidR="00756B55" w:rsidRPr="00425030">
        <w:rPr>
          <w:rFonts w:ascii="Times New Roman" w:hAnsi="Times New Roman" w:cs="Times New Roman"/>
          <w:sz w:val="24"/>
          <w:szCs w:val="24"/>
        </w:rPr>
        <w:t>Use</w:t>
      </w:r>
      <w:r w:rsidR="003855F6" w:rsidRPr="00425030">
        <w:rPr>
          <w:rFonts w:ascii="Times New Roman" w:hAnsi="Times New Roman" w:cs="Times New Roman"/>
          <w:sz w:val="24"/>
          <w:szCs w:val="24"/>
        </w:rPr>
        <w:t xml:space="preserve"> was </w:t>
      </w:r>
      <w:r w:rsidR="00E568D6" w:rsidRPr="00425030">
        <w:rPr>
          <w:rFonts w:ascii="Times New Roman" w:hAnsi="Times New Roman" w:cs="Times New Roman"/>
          <w:sz w:val="24"/>
          <w:szCs w:val="24"/>
        </w:rPr>
        <w:t>negatively associated with guilt</w:t>
      </w:r>
      <w:r w:rsidR="00AB2EFE" w:rsidRPr="00425030">
        <w:rPr>
          <w:rFonts w:ascii="Times New Roman" w:hAnsi="Times New Roman" w:cs="Times New Roman" w:hint="eastAsia"/>
          <w:sz w:val="24"/>
          <w:szCs w:val="24"/>
        </w:rPr>
        <w:t xml:space="preserve"> </w:t>
      </w:r>
      <w:r w:rsidR="00AB2EFE"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LbVoStkg","properties":{"formattedCitation":"(42)","plainCitation":"(42)","noteIndex":0},"citationItems":[{"id":7,"uris":["http://zotero.org/users/local/8taSo5dG/items/3J9SIAZT"],"itemData":{"id":7,"type":"article-journal","container-title":"Western Journal of Communication","DOI":"10.1080/10570314.2018.1564934","ISSN":"1057-0314, 1745-1027","issue":"5","journalAbbreviation":"Western Journal of Communication","language":"en","page":"647-667","source":"DOI.org (Crossref)","title":"The Desire for Porn and Partner?: Investigating the Role of Scripts in Affectionate Communication, Sexual Desire, and Pornography Consumption and Guilt in Young Adults’ Romantic Relationships","title-short":"The Desire for Porn and Partner?","volume":"83","author":[{"family":"Bennett","given":"Margaret"},{"family":"LoPresti","given":"Brittny J."},{"family":"McGloin","given":"Rory"},{"family":"Denes","given":"Amanda"}],"issued":{"date-parts":[["2019",10,20]]}}}],"schema":"https://github.com/citation-style-language/schema/raw/master/csl-citation.json"} </w:instrText>
      </w:r>
      <w:r w:rsidR="00AB2EFE"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2)</w:t>
      </w:r>
      <w:r w:rsidR="00AB2EFE" w:rsidRPr="00425030">
        <w:rPr>
          <w:rFonts w:ascii="Times New Roman" w:hAnsi="Times New Roman" w:cs="Times New Roman"/>
          <w:sz w:val="24"/>
          <w:szCs w:val="24"/>
        </w:rPr>
        <w:fldChar w:fldCharType="end"/>
      </w:r>
      <w:r w:rsidR="003855F6" w:rsidRPr="00425030">
        <w:rPr>
          <w:rFonts w:ascii="Times New Roman" w:hAnsi="Times New Roman" w:cs="Times New Roman"/>
          <w:sz w:val="24"/>
          <w:szCs w:val="24"/>
        </w:rPr>
        <w:t>. I</w:t>
      </w:r>
      <w:r w:rsidR="00E568D6" w:rsidRPr="00425030">
        <w:rPr>
          <w:rFonts w:ascii="Times New Roman" w:hAnsi="Times New Roman" w:cs="Times New Roman"/>
          <w:sz w:val="24"/>
          <w:szCs w:val="24"/>
        </w:rPr>
        <w:t>nconsistent results for anx</w:t>
      </w:r>
      <w:r w:rsidR="00756B55" w:rsidRPr="00425030">
        <w:rPr>
          <w:rFonts w:ascii="Times New Roman" w:hAnsi="Times New Roman" w:cs="Times New Roman"/>
          <w:sz w:val="24"/>
          <w:szCs w:val="24"/>
        </w:rPr>
        <w:t>iety</w:t>
      </w:r>
      <w:r w:rsidR="00AB2EFE" w:rsidRPr="00425030">
        <w:rPr>
          <w:rFonts w:ascii="Times New Roman" w:hAnsi="Times New Roman" w:cs="Times New Roman" w:hint="eastAsia"/>
          <w:sz w:val="24"/>
          <w:szCs w:val="24"/>
        </w:rPr>
        <w:t xml:space="preserve"> </w:t>
      </w:r>
      <w:r w:rsidR="00AB2EFE"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JmcZbf7k","properties":{"formattedCitation":"(24,31)","plainCitation":"(24,31)","noteIndex":0},"citationItems":[{"id":18,"uris":["http://zotero.org/users/local/8taSo5dG/items/95YBSSFA"],"itemData":{"id":18,"type":"article-journal","abstract":"Background\n              The sustained rise in negative mental health reports among university students is a source of continued global concern, and investigation continues into potential contributors to this rise. This includes the increased prevalence of risky sexual behaviors. Related is the increased prevalence of pornography use. Our study sought to explore the potential relationship between compulsive use of pornography and mental health in university students.\n            \n            \n              Methods\n              \n                Our sample consisted of university students (\n                N\n                = 1031; 34% male, 66% female) from Franciscan University of Steubenville, Steubenville, Ohio. An anonymous survey was sent to all students at the university over the age of 18. The survey was comprised of the following: (1) demographic questions, (2) questions on pornography use and perception, (3) a modified version of the Compulsive Internet Use Scale (mCIUS) assessing various factors associated with compulsive internet pornography use, (4) questions assessing emotional and sexual states relative to pornography use (EmSS), and (5) the 21-question version of the Depression, Anxiety and Stress Scale (DASS-21).\n              \n            \n            \n              Results\n              Our results indicate that 56.6% of those surveyed reported lifetime pornography use, with a significantly higher proportion of males than females reporting such use. The majority of students reported accessing pornography through internet-related technologies. Additionally, 17.0, 20.4, and 13.5% of students reported severe or extremely severe levels of depression, anxiety and stress, respectively, with compulsive pornography use significantly affecting all three mental health parameters in both sexes. Exploratory Factor Analysis identified three factors suggesting emotional coping, dependence and preoccupation for the mCIUS items and three factors reflecting interoceptive, impotent, and extrinsic characteristics for the EmSS items. Regression analysis indicated that various demographics, items pertaining to reduced control and social impairment, and other variables pertaining to pornography use predicted mental health outcomes. Faith, morals and personal motivation were the primary variables reported to help reduce pornography use.\n            \n            \n              Conclusion\n              Our analyses indicate a significant relationship between mental health and pornography use, including behaviors reflecting behavioral addictions, highlighting the necessity for a better understanding and consideration of the potential contribution of internet pornography to negative mental health among university students.","container-title":"Frontiers in Psychology","DOI":"10.3389/fpsyg.2020.613244","ISSN":"1664-1078","journalAbbreviation":"Front. Psychol.","page":"613244","source":"DOI.org (Crossref)","title":"Compulsive Internet Pornography Use and Mental Health: A Cross-Sectional Study in a Sample of University Students in the United States","title-short":"Compulsive Internet Pornography Use and Mental Health","volume":"11","author":[{"family":"Camilleri","given":"Christina"},{"family":"Perry","given":"Justin T."},{"family":"Sammut","given":"Stephen"}],"issued":{"date-parts":[["2021",1,12]]}}},{"id":98,"uris":["http://zotero.org/users/local/8taSo5dG/items/CXWPBTUA"],"itemData":{"id":98,"type":"article-journal","abstract":"Abstract\n            \n              Background\n              We examined whether young men and women differ in the relation between porn use and sexual performance (sexual self-competence, sexual functioning, and partner-reported sexual satisfaction).\n            \n            \n              Methods\n              We conducted a three-wave longitudinal study (spanning 2015-16-17) that involved a very large number of men and women in their early 20s (100 000 + French-speaking individuals; 4000 + heterosexual couples).\n            \n            \n              Results\n              \n                The results revealed a twofold phenomenon. Among men, a higher frequency of porn use (wave 1) and increased porn use over time (waves 1–3) were associated with\n                lower\n                levels of sexual self-competence, impaired sexual functioning, and decreased partner-reported sexual satisfaction. In contrast, among women, higher and increasing frequencies of porn use were associated with\n                higher\n                levels of sexual self-competence, improved sexual functioning, and enhanced partner-reported sexual satisfaction (for some aspects).\n              \n            \n            \n              Conclusions\n              The findings reveal the irony that porn – a male-dominated industry that targets a male-dominated audience – is associated with the erosion of the quality of men's sex lives and the improvement of women's sex lives.","container-title":"Psychological Medicine","DOI":"10.1017/S003329172100516X","ISSN":"0033-2917, 1469-8978","issue":"7","journalAbbreviation":"Psychol. Med.","language":"en","page":"3105-3114","source":"DOI.org (Crossref)","title":"Porn use and men's and women's sexual performance: evidence from a large longitudinal sample","title-short":"Porn use and men's and women's sexual performance","volume":"53","author":[{"family":"Sommet","given":"Nicolas"},{"family":"Berent","given":"Jacques"}],"issued":{"date-parts":[["2023",5]]}}}],"schema":"https://github.com/citation-style-language/schema/raw/master/csl-citation.json"} </w:instrText>
      </w:r>
      <w:r w:rsidR="00AB2EFE"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24,31)</w:t>
      </w:r>
      <w:r w:rsidR="00AB2EFE" w:rsidRPr="00425030">
        <w:rPr>
          <w:rFonts w:ascii="Times New Roman" w:hAnsi="Times New Roman" w:cs="Times New Roman"/>
          <w:sz w:val="24"/>
          <w:szCs w:val="24"/>
        </w:rPr>
        <w:fldChar w:fldCharType="end"/>
      </w:r>
      <w:r w:rsidR="00E568D6" w:rsidRPr="00425030">
        <w:rPr>
          <w:rFonts w:ascii="Times New Roman" w:hAnsi="Times New Roman" w:cs="Times New Roman"/>
          <w:sz w:val="24"/>
          <w:szCs w:val="24"/>
        </w:rPr>
        <w:t xml:space="preserve"> and distress</w:t>
      </w:r>
      <w:r w:rsidR="00AB2EFE" w:rsidRPr="00425030">
        <w:rPr>
          <w:rFonts w:ascii="Times New Roman" w:hAnsi="Times New Roman" w:cs="Times New Roman" w:hint="eastAsia"/>
          <w:sz w:val="24"/>
          <w:szCs w:val="24"/>
        </w:rPr>
        <w:t xml:space="preserve"> </w:t>
      </w:r>
      <w:r w:rsidR="00AB2EFE"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HbyEidAS","properties":{"formattedCitation":"(33,46,51,53,55)","plainCitation":"(33,46,51,53,55)","noteIndex":0},"citationItems":[{"id":9,"uris":["http://zotero.org/users/local/8taSo5dG/items/WJ67KUEH"],"itemData":{"id":9,"type":"article-journal","container-title":"Cyberpsychology, Behavior, and Social Networking","DOI":"10.1089/cyber.2016.0364","ISSN":"2152-2715, 2152-2723","issue":"11","journalAbbreviation":"Cyberpsychology, Behavior, and Social Networking","language":"en","license":"http://www.liebertpub.com/nv/resources-tools/text-and-data-mining-policy/121/","page":"649-655","source":"DOI.org (Crossref)","title":"Cyberpornography: Time Use, Perceived Addiction, Sexual Functioning, and Sexual Satisfaction","title-short":"Cyberpornography","volume":"19","author":[{"family":"Blais-Lecours","given":"Sarah"},{"family":"Vaillancourt-Morel","given":"Marie-Pier"},{"family":"Sabourin","given":"Stéphane"},{"family":"Godbout","given":"Natacha"}],"issued":{"date-parts":[["2016",11]]}}},{"id":58,"uris":["http://zotero.org/users/local/8taSo5dG/items/N3AAWNYI"],"itemData":{"id":58,"type":"article-journal","container-title":"Journal of Sex &amp; Marital Therapy","DOI":"10.1080/0092623X.2023.2193182","ISSN":"0092-623X, 1521-0715","issue":"7","journalAbbreviation":"Journal of Sex &amp; Marital Therapy","language":"en","page":"739-754","source":"DOI.org (Crossref)","title":"Associations Between Pornography Consumption Patterns, Pornography Consumption Motives, and Social Wellbeing among U.S. College Students: A Latent Profile Analysis with a Primarily Female Sample","title-short":"Associations Between Pornography Consumption Patterns, Pornography Consumption Motives, and Social Wellbeing among U.S. College Students","volume":"49","author":[{"family":"Maitland","given":"Daniel W. M."},{"family":"Neilson","given":"Elizabeth C."}],"issued":{"date-parts":[["2023",10,3]]}}},{"id":28,"uris":["http://zotero.org/users/local/8taSo5dG/items/DA9W3XH6"],"itemData":{"id":28,"type":"article-journal","container-title":"Archives of Sexual Behavior","DOI":"10.1007/s10508-020-01878-6","ISSN":"0004-0002, 1573-2800","issue":"2","journalAbbreviation":"Arch Sex Behav","language":"en","page":"695-709","source":"DOI.org (Crossref)","title":"Roles of Religiosity, Obsessive–Compulsive Symptoms, Scrupulosity, and Shame in Self-Perceived Pornography Addiction: A Preregistered Study","title-short":"Roles of Religiosity, Obsessive–Compulsive Symptoms, Scrupulosity, and Shame in Self-Perceived Pornography Addiction","volume":"50","author":[{"family":"De Jong","given":"David C."},{"family":"Cook","given":"Casey"}],"issued":{"date-parts":[["2021",2]]}}},{"id":136,"uris":["http://zotero.org/users/local/8taSo5dG/items/W27UJGER"],"itemData":{"id":136,"type":"article-journal","container-title":"Sexual Addiction &amp; Compulsivity","DOI":"10.1080/10720162.2016.1140604","ISSN":"1072-0162, 1532-5318","issue":"2-3","journalAbbreviation":"Sexual Addiction &amp; Compulsivity","language":"en","page":"260-278","source":"DOI.org (Crossref)","title":"Associations of Perceived Addiction to Internet Pornography with Religious/Spiritual and Psychological Functioning","volume":"23","author":[{"family":"Wilt","given":"Joshua A."},{"family":"Cooper","given":"Erin B."},{"family":"Grubbs","given":"Joshua B."},{"family":"Exline","given":"Julie J."},{"family":"Pargament","given":"Kenneth I."}],"issued":{"date-parts":[["2016",4,2]]}}},{"id":42,"uris":["http://zotero.org/users/local/8taSo5dG/items/RTQTIR9I"],"itemData":{"id":42,"type":"article-journal","container-title":"Journal of Sex &amp; Marital Therapy","DOI":"10.1080/0092623X.2013.842192","ISSN":"0092-623X, 1521-0715","issue":"1","journalAbbreviation":"Journal of Sex &amp; Marital Therapy","language":"en","page":"83-106","source":"DOI.org (Crossref)","title":"Internet Pornography Use: Perceived Addiction, Psychological Distress, and the Validation of a Brief Measure","title-short":"Internet Pornography Use","volume":"41","author":[{"family":"Grubbs","given":"Joshua B."},{"family":"Volk","given":"Fred"},{"family":"Exline","given":"Julie J."},{"family":"Pargament","given":"Kenneth I."}],"issued":{"date-parts":[["2015",1,2]]}}}],"schema":"https://github.com/citation-style-language/schema/raw/master/csl-citation.json"} </w:instrText>
      </w:r>
      <w:r w:rsidR="00AB2EFE"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3,46,51,53,55)</w:t>
      </w:r>
      <w:r w:rsidR="00AB2EFE" w:rsidRPr="00425030">
        <w:rPr>
          <w:rFonts w:ascii="Times New Roman" w:hAnsi="Times New Roman" w:cs="Times New Roman"/>
          <w:sz w:val="24"/>
          <w:szCs w:val="24"/>
        </w:rPr>
        <w:fldChar w:fldCharType="end"/>
      </w:r>
      <w:r w:rsidR="00AB2EFE" w:rsidRPr="00425030">
        <w:rPr>
          <w:rFonts w:ascii="Times New Roman" w:hAnsi="Times New Roman" w:cs="Times New Roman" w:hint="eastAsia"/>
          <w:sz w:val="24"/>
          <w:szCs w:val="24"/>
        </w:rPr>
        <w:t xml:space="preserve"> </w:t>
      </w:r>
      <w:r w:rsidR="005C060C" w:rsidRPr="00425030">
        <w:rPr>
          <w:rFonts w:ascii="Times New Roman" w:hAnsi="Times New Roman" w:cs="Times New Roman"/>
          <w:sz w:val="24"/>
          <w:szCs w:val="24"/>
        </w:rPr>
        <w:t>w</w:t>
      </w:r>
      <w:r w:rsidR="00756B55" w:rsidRPr="00425030">
        <w:rPr>
          <w:rFonts w:ascii="Times New Roman" w:hAnsi="Times New Roman" w:cs="Times New Roman"/>
          <w:sz w:val="24"/>
          <w:szCs w:val="24"/>
        </w:rPr>
        <w:t>ere</w:t>
      </w:r>
      <w:r w:rsidR="005C060C" w:rsidRPr="00425030">
        <w:rPr>
          <w:rFonts w:ascii="Times New Roman" w:hAnsi="Times New Roman" w:cs="Times New Roman"/>
          <w:sz w:val="24"/>
          <w:szCs w:val="24"/>
        </w:rPr>
        <w:t xml:space="preserve"> reported</w:t>
      </w:r>
      <w:r w:rsidR="00E568D6" w:rsidRPr="00425030">
        <w:rPr>
          <w:rFonts w:ascii="Times New Roman" w:hAnsi="Times New Roman" w:cs="Times New Roman"/>
          <w:sz w:val="24"/>
          <w:szCs w:val="24"/>
        </w:rPr>
        <w:t>.</w:t>
      </w:r>
      <w:r w:rsidRPr="00425030">
        <w:rPr>
          <w:rFonts w:ascii="Times New Roman" w:hAnsi="Times New Roman" w:cs="Times New Roman" w:hint="eastAsia"/>
          <w:sz w:val="24"/>
          <w:szCs w:val="24"/>
        </w:rPr>
        <w:t xml:space="preserve"> </w:t>
      </w:r>
      <w:r w:rsidRPr="00425030">
        <w:rPr>
          <w:rFonts w:ascii="Times New Roman" w:hAnsi="Times New Roman" w:cs="Times New Roman"/>
          <w:sz w:val="24"/>
          <w:szCs w:val="24"/>
        </w:rPr>
        <w:t xml:space="preserve">Additionally, </w:t>
      </w:r>
      <w:r w:rsidR="00947A78" w:rsidRPr="00425030">
        <w:rPr>
          <w:rFonts w:ascii="Times New Roman" w:hAnsi="Times New Roman" w:cs="Times New Roman" w:hint="eastAsia"/>
          <w:sz w:val="24"/>
          <w:szCs w:val="24"/>
        </w:rPr>
        <w:t xml:space="preserve">a </w:t>
      </w:r>
      <w:r w:rsidR="00D80026" w:rsidRPr="00425030">
        <w:rPr>
          <w:rFonts w:ascii="Times New Roman" w:hAnsi="Times New Roman" w:cs="Times New Roman"/>
          <w:sz w:val="24"/>
          <w:szCs w:val="24"/>
        </w:rPr>
        <w:t>longitudinal</w:t>
      </w:r>
      <w:r w:rsidR="00D80026" w:rsidRPr="00425030">
        <w:rPr>
          <w:rFonts w:ascii="Times New Roman" w:hAnsi="Times New Roman" w:cs="Times New Roman" w:hint="eastAsia"/>
          <w:sz w:val="24"/>
          <w:szCs w:val="24"/>
        </w:rPr>
        <w:t xml:space="preserve"> study </w:t>
      </w:r>
      <w:r w:rsidRPr="00425030">
        <w:rPr>
          <w:rFonts w:ascii="Times New Roman" w:hAnsi="Times New Roman" w:cs="Times New Roman"/>
          <w:sz w:val="24"/>
          <w:szCs w:val="24"/>
        </w:rPr>
        <w:t>found that both men and women with comorbid depression and anxiety symptoms had increased frequency of pornography use, compared to those without symptoms</w:t>
      </w:r>
      <w:r w:rsidR="00AB2EFE" w:rsidRPr="00425030">
        <w:rPr>
          <w:rFonts w:ascii="Times New Roman" w:hAnsi="Times New Roman" w:cs="Times New Roman" w:hint="eastAsia"/>
          <w:sz w:val="24"/>
          <w:szCs w:val="24"/>
        </w:rPr>
        <w:t xml:space="preserve"> </w:t>
      </w:r>
      <w:r w:rsidR="00AB2EFE"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GQUqIY2U","properties":{"formattedCitation":"(56)","plainCitation":"(56)","noteIndex":0},"citationItems":[{"id":91,"uris":["http://zotero.org/users/local/8taSo5dG/items/Z423YZ7Z"],"itemData":{"id":91,"type":"article-journal","abstract":"Abstract\n            \n              Young adulthood is a critical development period when mental health problems such as anxiety and depression become more prevalent. Likewise, there is evidence to suggest that depression and anxiety may lead to increased pornography usage. We examined the association of depression and anxiety symptoms with pornography viewing frequency among a prospective cohort of young adults (\n              n\n              = 1864) from California. Multinomial logistic regression models estimated the association of depression symptoms only, anxiety symptoms only, and comorbid depression and anxiety with pornography viewing frequency (never, &lt; 3 times/month, one to several times/week, one to several times/day) at a 6-month follow-up. Models adjusted for gender, sexual orientation, sexual satisfaction, and adverse childhood experiences. Participants with comorbid depression and anxiety (vs. no depression or anxiety symptoms) had 2.72 (95% CI: 1.66–4.46) times the odds of frequent pornography viewing (one to several times/day) compared to never watching pornography. There was an association of depression symptoms only with frequent pornography viewing but it did not reach statistical significance (OR: 1.95, 95% CI: 0.78–4.89). Anxiety symptoms alone (vs. no depression and anxiety symptoms) were not associated with pornography viewing at any frequency in the full sample. However, in gender-stratified models, anxiety symptoms alone were associated with pornography viewing among women (OR: 1.44. 95% CI: 1.00–2.07), but not men (1.12, 95% CI: 0.65–1.96). Findings suggest comorbid depression and anxiety symptoms are associated with frequent pornography viewing among young adults, and anxiety symptoms alone are associated with pornography viewing among women, but not men.","container-title":"Archives of Sexual Behavior","DOI":"10.1007/s10508-024-03024-y","ISSN":"0004-0002, 1573-2800","issue":"2","journalAbbreviation":"Arch Sex Behav","language":"en","page":"749-759","source":"DOI.org (Crossref)","title":"Prospective Association of Symptoms of Depression and Anxiety with Pornography Viewing Frequency Among Young Adults","volume":"54","author":[{"family":"Singareddy","given":"Chithra"},{"family":"Shrestha","given":"Sambid"},{"family":"Zheng","given":"Amy"},{"family":"Harlow","given":"Bernard L."},{"family":"Barrington-Trimis","given":"Jessica L."},{"family":"Harlow","given":"Alyssa F."}],"issued":{"date-parts":[["2025",2]]}}}],"schema":"https://github.com/citation-style-language/schema/raw/master/csl-citation.json"} </w:instrText>
      </w:r>
      <w:r w:rsidR="00AB2EFE"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56)</w:t>
      </w:r>
      <w:r w:rsidR="00AB2EFE" w:rsidRPr="00425030">
        <w:rPr>
          <w:rFonts w:ascii="Times New Roman" w:hAnsi="Times New Roman" w:cs="Times New Roman"/>
          <w:sz w:val="24"/>
          <w:szCs w:val="24"/>
        </w:rPr>
        <w:fldChar w:fldCharType="end"/>
      </w:r>
      <w:r w:rsidR="00010E23" w:rsidRPr="00425030">
        <w:rPr>
          <w:rFonts w:ascii="Times New Roman" w:hAnsi="Times New Roman" w:cs="Times New Roman" w:hint="eastAsia"/>
          <w:sz w:val="24"/>
          <w:szCs w:val="24"/>
        </w:rPr>
        <w:t>.</w:t>
      </w:r>
    </w:p>
    <w:p w14:paraId="5EE775CE" w14:textId="77777777" w:rsidR="00E568D6" w:rsidRPr="00425030" w:rsidRDefault="00E568D6" w:rsidP="00254F19">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Sexual Self-Concept</w:t>
      </w:r>
    </w:p>
    <w:p w14:paraId="709F3A1F" w14:textId="7C593A16" w:rsidR="00E568D6" w:rsidRPr="00425030" w:rsidRDefault="00E568D6" w:rsidP="00890BE6">
      <w:pPr>
        <w:spacing w:line="480" w:lineRule="auto"/>
        <w:ind w:firstLine="720"/>
        <w:jc w:val="both"/>
        <w:rPr>
          <w:rFonts w:ascii="Times New Roman" w:hAnsi="Times New Roman" w:cs="Times New Roman"/>
          <w:sz w:val="24"/>
          <w:szCs w:val="24"/>
        </w:rPr>
      </w:pPr>
      <w:r w:rsidRPr="00425030">
        <w:rPr>
          <w:rFonts w:ascii="Times New Roman" w:hAnsi="Times New Roman" w:cs="Times New Roman" w:hint="eastAsia"/>
          <w:sz w:val="24"/>
          <w:szCs w:val="24"/>
        </w:rPr>
        <w:t>Four</w:t>
      </w:r>
      <w:r w:rsidRPr="00425030">
        <w:rPr>
          <w:rFonts w:ascii="Times New Roman" w:hAnsi="Times New Roman" w:cs="Times New Roman"/>
          <w:sz w:val="24"/>
          <w:szCs w:val="24"/>
        </w:rPr>
        <w:t xml:space="preserve"> studies investigated </w:t>
      </w:r>
      <w:r w:rsidRPr="00425030">
        <w:rPr>
          <w:rFonts w:ascii="Times New Roman" w:hAnsi="Times New Roman" w:cs="Times New Roman" w:hint="eastAsia"/>
          <w:sz w:val="24"/>
          <w:szCs w:val="24"/>
        </w:rPr>
        <w:t>s</w:t>
      </w:r>
      <w:r w:rsidRPr="00425030">
        <w:rPr>
          <w:rFonts w:ascii="Times New Roman" w:hAnsi="Times New Roman" w:cs="Times New Roman"/>
          <w:sz w:val="24"/>
          <w:szCs w:val="24"/>
        </w:rPr>
        <w:t xml:space="preserve">exual </w:t>
      </w:r>
      <w:r w:rsidRPr="00425030">
        <w:rPr>
          <w:rFonts w:ascii="Times New Roman" w:hAnsi="Times New Roman" w:cs="Times New Roman" w:hint="eastAsia"/>
          <w:sz w:val="24"/>
          <w:szCs w:val="24"/>
        </w:rPr>
        <w:t>s</w:t>
      </w:r>
      <w:r w:rsidRPr="00425030">
        <w:rPr>
          <w:rFonts w:ascii="Times New Roman" w:hAnsi="Times New Roman" w:cs="Times New Roman"/>
          <w:sz w:val="24"/>
          <w:szCs w:val="24"/>
        </w:rPr>
        <w:t>elf-</w:t>
      </w:r>
      <w:r w:rsidRPr="00425030">
        <w:rPr>
          <w:rFonts w:ascii="Times New Roman" w:hAnsi="Times New Roman" w:cs="Times New Roman" w:hint="eastAsia"/>
          <w:sz w:val="24"/>
          <w:szCs w:val="24"/>
        </w:rPr>
        <w:t>c</w:t>
      </w:r>
      <w:r w:rsidRPr="00425030">
        <w:rPr>
          <w:rFonts w:ascii="Times New Roman" w:hAnsi="Times New Roman" w:cs="Times New Roman"/>
          <w:sz w:val="24"/>
          <w:szCs w:val="24"/>
        </w:rPr>
        <w:t>oncept, finding that internet pornograph</w:t>
      </w:r>
      <w:r w:rsidRPr="00425030">
        <w:rPr>
          <w:rFonts w:ascii="Times New Roman" w:hAnsi="Times New Roman" w:cs="Times New Roman" w:hint="eastAsia"/>
          <w:sz w:val="24"/>
          <w:szCs w:val="24"/>
        </w:rPr>
        <w:t>y</w:t>
      </w:r>
      <w:r w:rsidRPr="00425030">
        <w:rPr>
          <w:rFonts w:ascii="Times New Roman" w:hAnsi="Times New Roman" w:cs="Times New Roman"/>
          <w:sz w:val="24"/>
          <w:szCs w:val="24"/>
        </w:rPr>
        <w:t xml:space="preserve"> use was positively associated with body monitoring</w:t>
      </w:r>
      <w:r w:rsidR="00AB2EFE" w:rsidRPr="00425030">
        <w:rPr>
          <w:rFonts w:ascii="Times New Roman" w:hAnsi="Times New Roman" w:cs="Times New Roman" w:hint="eastAsia"/>
          <w:sz w:val="24"/>
          <w:szCs w:val="24"/>
        </w:rPr>
        <w:t xml:space="preserve"> </w:t>
      </w:r>
      <w:r w:rsidR="00AB2EFE"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H42Reud6","properties":{"formattedCitation":"(43)","plainCitation":"(43)","noteIndex":0},"citationItems":[{"id":56,"uris":["http://zotero.org/users/local/8taSo5dG/items/HMZFMPTV"],"itemData":{"id":56,"type":"article-journal","abstract":"Pornography use has become more commonplace since the advent of high-speed Internet, yet there is little investigation that is exclusively targeted to women’s use of pornography. Given the paradox of viewing mainstream Internet pornography, which often portrays the objectification of and violence toward women, we compared heterosexual collegiate women ( n = 168) who use Internet pornography with women who do not on several different attitudes and behaviors that are central to women’s sexual development and wellbeing. Women who use Internet pornography had a higher endorsement of rape myths, a higher number of sexual partners, and engaged in more body monitoring. However, there were no differences in attitudes toward women between pornography users and nonusers. Results are interpreted through sexual scripting and objectification theories.","container-title":"Sage Open","DOI":"10.1177/2158244018786640","ISSN":"2158-2440, 2158-2440","issue":"2","journalAbbreviation":"Sage Open","language":"en","page":"2158244018786640","source":"DOI.org (Crossref)","title":"Internet Pornography Use Among Collegiate Women: Gender Attitudes, Body Monitoring, and Sexual Behavior","title-short":"Internet Pornography Use Among Collegiate Women","volume":"8","author":[{"family":"Maas","given":"Megan K."},{"family":"Dewey","given":"Shannamar"}],"issued":{"date-parts":[["2018",4]]}}}],"schema":"https://github.com/citation-style-language/schema/raw/master/csl-citation.json"} </w:instrText>
      </w:r>
      <w:r w:rsidR="00AB2EFE"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3)</w:t>
      </w:r>
      <w:r w:rsidR="00AB2EFE" w:rsidRPr="00425030">
        <w:rPr>
          <w:rFonts w:ascii="Times New Roman" w:hAnsi="Times New Roman" w:cs="Times New Roman"/>
          <w:sz w:val="24"/>
          <w:szCs w:val="24"/>
        </w:rPr>
        <w:fldChar w:fldCharType="end"/>
      </w:r>
      <w:r w:rsidRPr="00425030">
        <w:rPr>
          <w:rFonts w:ascii="Times New Roman" w:hAnsi="Times New Roman" w:cs="Times New Roman" w:hint="eastAsia"/>
          <w:sz w:val="24"/>
          <w:szCs w:val="24"/>
        </w:rPr>
        <w:t>,</w:t>
      </w:r>
      <w:r w:rsidRPr="00425030">
        <w:rPr>
          <w:rFonts w:ascii="Times New Roman" w:hAnsi="Times New Roman" w:cs="Times New Roman"/>
          <w:sz w:val="24"/>
          <w:szCs w:val="24"/>
        </w:rPr>
        <w:t xml:space="preserve"> s</w:t>
      </w:r>
      <w:r w:rsidRPr="00425030">
        <w:rPr>
          <w:rFonts w:ascii="Times New Roman" w:hAnsi="Times New Roman" w:cs="Times New Roman" w:hint="eastAsia"/>
          <w:sz w:val="24"/>
          <w:szCs w:val="24"/>
        </w:rPr>
        <w:t>exual self-reflection</w:t>
      </w:r>
      <w:r w:rsidR="00325550" w:rsidRPr="00425030">
        <w:rPr>
          <w:rFonts w:ascii="Times New Roman" w:hAnsi="Times New Roman" w:cs="Times New Roman"/>
          <w:sz w:val="24"/>
          <w:szCs w:val="24"/>
        </w:rPr>
        <w:t>,</w:t>
      </w:r>
      <w:r w:rsidRPr="00425030">
        <w:rPr>
          <w:rFonts w:ascii="Times New Roman" w:hAnsi="Times New Roman" w:cs="Times New Roman"/>
          <w:sz w:val="24"/>
          <w:szCs w:val="24"/>
        </w:rPr>
        <w:t xml:space="preserve"> </w:t>
      </w:r>
      <w:r w:rsidR="00C619CC" w:rsidRPr="00425030">
        <w:rPr>
          <w:rFonts w:ascii="Times New Roman" w:hAnsi="Times New Roman" w:cs="Times New Roman"/>
          <w:sz w:val="24"/>
          <w:szCs w:val="24"/>
        </w:rPr>
        <w:t xml:space="preserve">positive </w:t>
      </w:r>
      <w:r w:rsidR="005C060C" w:rsidRPr="00425030">
        <w:rPr>
          <w:rFonts w:ascii="Times New Roman" w:hAnsi="Times New Roman" w:cs="Times New Roman" w:hint="eastAsia"/>
          <w:sz w:val="24"/>
          <w:szCs w:val="24"/>
        </w:rPr>
        <w:t>female</w:t>
      </w:r>
      <w:r w:rsidR="005C060C" w:rsidRPr="00425030">
        <w:rPr>
          <w:rFonts w:ascii="Times New Roman" w:hAnsi="Times New Roman" w:cs="Times New Roman"/>
          <w:sz w:val="24"/>
          <w:szCs w:val="24"/>
        </w:rPr>
        <w:t xml:space="preserve"> </w:t>
      </w:r>
      <w:r w:rsidRPr="00425030">
        <w:rPr>
          <w:rFonts w:ascii="Times New Roman" w:hAnsi="Times New Roman" w:cs="Times New Roman"/>
          <w:sz w:val="24"/>
          <w:szCs w:val="24"/>
        </w:rPr>
        <w:t>g</w:t>
      </w:r>
      <w:r w:rsidRPr="00425030">
        <w:rPr>
          <w:rFonts w:ascii="Times New Roman" w:hAnsi="Times New Roman" w:cs="Times New Roman" w:hint="eastAsia"/>
          <w:sz w:val="24"/>
          <w:szCs w:val="24"/>
        </w:rPr>
        <w:t xml:space="preserve">enital </w:t>
      </w:r>
      <w:r w:rsidRPr="00425030">
        <w:rPr>
          <w:rFonts w:ascii="Times New Roman" w:hAnsi="Times New Roman" w:cs="Times New Roman" w:hint="eastAsia"/>
          <w:sz w:val="24"/>
          <w:szCs w:val="24"/>
        </w:rPr>
        <w:lastRenderedPageBreak/>
        <w:t>image,</w:t>
      </w:r>
      <w:r w:rsidRPr="00425030">
        <w:rPr>
          <w:rFonts w:ascii="Times New Roman" w:hAnsi="Times New Roman" w:cs="Times New Roman"/>
          <w:sz w:val="24"/>
          <w:szCs w:val="24"/>
        </w:rPr>
        <w:t xml:space="preserve"> s</w:t>
      </w:r>
      <w:r w:rsidRPr="00425030">
        <w:rPr>
          <w:rFonts w:ascii="Times New Roman" w:hAnsi="Times New Roman" w:cs="Times New Roman" w:hint="eastAsia"/>
          <w:sz w:val="24"/>
          <w:szCs w:val="24"/>
        </w:rPr>
        <w:t>exual self-competence</w:t>
      </w:r>
      <w:r w:rsidR="00325550" w:rsidRPr="00425030">
        <w:rPr>
          <w:rFonts w:ascii="Times New Roman" w:hAnsi="Times New Roman" w:cs="Times New Roman"/>
          <w:sz w:val="24"/>
          <w:szCs w:val="24"/>
        </w:rPr>
        <w:t>,</w:t>
      </w:r>
      <w:r w:rsidR="00EB2AFD" w:rsidRPr="00425030">
        <w:rPr>
          <w:rFonts w:ascii="Times New Roman" w:hAnsi="Times New Roman" w:cs="Times New Roman"/>
          <w:sz w:val="24"/>
          <w:szCs w:val="24"/>
        </w:rPr>
        <w:t xml:space="preserve"> </w:t>
      </w:r>
      <w:r w:rsidR="00695A0E" w:rsidRPr="00425030">
        <w:rPr>
          <w:rFonts w:ascii="Times New Roman" w:hAnsi="Times New Roman" w:cs="Times New Roman"/>
          <w:sz w:val="24"/>
          <w:szCs w:val="24"/>
        </w:rPr>
        <w:t>and</w:t>
      </w:r>
      <w:r w:rsidR="005C060C" w:rsidRPr="00425030">
        <w:rPr>
          <w:rFonts w:ascii="Times New Roman" w:hAnsi="Times New Roman" w:cs="Times New Roman" w:hint="eastAsia"/>
          <w:sz w:val="24"/>
          <w:szCs w:val="24"/>
        </w:rPr>
        <w:t xml:space="preserve"> </w:t>
      </w:r>
      <w:r w:rsidRPr="00425030">
        <w:rPr>
          <w:rFonts w:ascii="Times New Roman" w:hAnsi="Times New Roman" w:cs="Times New Roman" w:hint="eastAsia"/>
          <w:sz w:val="24"/>
          <w:szCs w:val="24"/>
        </w:rPr>
        <w:t>self-efficacy</w:t>
      </w:r>
      <w:r w:rsidR="00AB2EFE" w:rsidRPr="00425030">
        <w:rPr>
          <w:rFonts w:ascii="Times New Roman" w:hAnsi="Times New Roman" w:cs="Times New Roman" w:hint="eastAsia"/>
          <w:sz w:val="24"/>
          <w:szCs w:val="24"/>
        </w:rPr>
        <w:t xml:space="preserve"> </w:t>
      </w:r>
      <w:r w:rsidR="00AB2EFE"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apFAa4tS","properties":{"formattedCitation":"(31)","plainCitation":"(31)","noteIndex":0},"citationItems":[{"id":98,"uris":["http://zotero.org/users/local/8taSo5dG/items/CXWPBTUA"],"itemData":{"id":98,"type":"article-journal","abstract":"Abstract\n            \n              Background\n              We examined whether young men and women differ in the relation between porn use and sexual performance (sexual self-competence, sexual functioning, and partner-reported sexual satisfaction).\n            \n            \n              Methods\n              We conducted a three-wave longitudinal study (spanning 2015-16-17) that involved a very large number of men and women in their early 20s (100 000 + French-speaking individuals; 4000 + heterosexual couples).\n            \n            \n              Results\n              \n                The results revealed a twofold phenomenon. Among men, a higher frequency of porn use (wave 1) and increased porn use over time (waves 1–3) were associated with\n                lower\n                levels of sexual self-competence, impaired sexual functioning, and decreased partner-reported sexual satisfaction. In contrast, among women, higher and increasing frequencies of porn use were associated with\n                higher\n                levels of sexual self-competence, improved sexual functioning, and enhanced partner-reported sexual satisfaction (for some aspects).\n              \n            \n            \n              Conclusions\n              The findings reveal the irony that porn – a male-dominated industry that targets a male-dominated audience – is associated with the erosion of the quality of men's sex lives and the improvement of women's sex lives.","container-title":"Psychological Medicine","DOI":"10.1017/S003329172100516X","ISSN":"0033-2917, 1469-8978","issue":"7","journalAbbreviation":"Psychol. Med.","language":"en","page":"3105-3114","source":"DOI.org (Crossref)","title":"Porn use and men's and women's sexual performance: evidence from a large longitudinal sample","title-short":"Porn use and men's and women's sexual performance","volume":"53","author":[{"family":"Sommet","given":"Nicolas"},{"family":"Berent","given":"Jacques"}],"issued":{"date-parts":[["2023",5]]}}}],"schema":"https://github.com/citation-style-language/schema/raw/master/csl-citation.json"} </w:instrText>
      </w:r>
      <w:r w:rsidR="00AB2EFE"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1)</w:t>
      </w:r>
      <w:r w:rsidR="00AB2EFE" w:rsidRPr="00425030">
        <w:rPr>
          <w:rFonts w:ascii="Times New Roman" w:hAnsi="Times New Roman" w:cs="Times New Roman"/>
          <w:sz w:val="24"/>
          <w:szCs w:val="24"/>
        </w:rPr>
        <w:fldChar w:fldCharType="end"/>
      </w:r>
      <w:r w:rsidR="00AB2EFE" w:rsidRPr="00425030">
        <w:rPr>
          <w:rFonts w:ascii="Times New Roman" w:hAnsi="Times New Roman" w:cs="Times New Roman" w:hint="eastAsia"/>
          <w:sz w:val="24"/>
          <w:szCs w:val="24"/>
        </w:rPr>
        <w:t xml:space="preserve"> </w:t>
      </w:r>
      <w:r w:rsidR="00695A0E" w:rsidRPr="00425030">
        <w:rPr>
          <w:rFonts w:ascii="Times New Roman" w:hAnsi="Times New Roman" w:cs="Times New Roman"/>
          <w:sz w:val="24"/>
          <w:szCs w:val="24"/>
        </w:rPr>
        <w:t>for women</w:t>
      </w:r>
      <w:r w:rsidR="00756B55" w:rsidRPr="00425030">
        <w:rPr>
          <w:rFonts w:ascii="Times New Roman" w:hAnsi="Times New Roman" w:cs="Times New Roman"/>
          <w:sz w:val="24"/>
          <w:szCs w:val="24"/>
        </w:rPr>
        <w:t>,</w:t>
      </w:r>
      <w:r w:rsidR="00695A0E" w:rsidRPr="00425030">
        <w:rPr>
          <w:rFonts w:ascii="Times New Roman" w:hAnsi="Times New Roman" w:cs="Times New Roman"/>
          <w:sz w:val="24"/>
          <w:szCs w:val="24"/>
        </w:rPr>
        <w:t xml:space="preserve"> as well as</w:t>
      </w:r>
      <w:r w:rsidR="00EB2AFD" w:rsidRPr="00425030">
        <w:rPr>
          <w:rFonts w:ascii="Times New Roman" w:hAnsi="Times New Roman" w:cs="Times New Roman"/>
          <w:sz w:val="24"/>
          <w:szCs w:val="24"/>
        </w:rPr>
        <w:t xml:space="preserve"> </w:t>
      </w:r>
      <w:r w:rsidR="00695A0E" w:rsidRPr="00425030">
        <w:rPr>
          <w:rFonts w:ascii="Times New Roman" w:hAnsi="Times New Roman" w:cs="Times New Roman"/>
          <w:sz w:val="24"/>
          <w:szCs w:val="24"/>
        </w:rPr>
        <w:t>s</w:t>
      </w:r>
      <w:r w:rsidR="00695A0E" w:rsidRPr="00425030">
        <w:rPr>
          <w:rFonts w:ascii="Times New Roman" w:hAnsi="Times New Roman" w:cs="Times New Roman" w:hint="eastAsia"/>
          <w:sz w:val="24"/>
          <w:szCs w:val="24"/>
        </w:rPr>
        <w:t>exual consciousness</w:t>
      </w:r>
      <w:r w:rsidR="00D704E7" w:rsidRPr="00425030">
        <w:rPr>
          <w:rFonts w:ascii="Times New Roman" w:hAnsi="Times New Roman" w:cs="Times New Roman" w:hint="eastAsia"/>
          <w:sz w:val="24"/>
          <w:szCs w:val="24"/>
        </w:rPr>
        <w:t xml:space="preserve"> </w:t>
      </w:r>
      <w:r w:rsidR="00AB2EFE" w:rsidRPr="00425030">
        <w:rPr>
          <w:rFonts w:ascii="Times New Roman" w:hAnsi="Times New Roman" w:cs="Times New Roman"/>
          <w:sz w:val="24"/>
          <w:szCs w:val="24"/>
        </w:rPr>
        <w:fldChar w:fldCharType="begin"/>
      </w:r>
      <w:r w:rsidR="00AB2EFE" w:rsidRPr="00425030">
        <w:rPr>
          <w:rFonts w:ascii="Times New Roman" w:hAnsi="Times New Roman" w:cs="Times New Roman"/>
          <w:sz w:val="24"/>
          <w:szCs w:val="24"/>
        </w:rPr>
        <w:instrText xml:space="preserve"> ADDIN ZOTERO_ITEM CSL_CITATION {"citationID":"ifv4wZuR","properties":{"formattedCitation":"(13)","plainCitation":"(13)","noteIndex":0},"citationItems":[{"id":38,"uris":["http://zotero.org/users/local/8taSo5dG/items/ZT28L4AV"],"itemData":{"id":38,"type":"article-journal","abstract":"Background   Despite the high prevalence, few studies have examined pornography consumption among emerging adults in Malaysia. The current study examined the attitudes, motivations, and behaviours related to pornography consumption and their association with sexual health.     Methods   Using a cross-sectional survey that was conducted online, a convenience sample of 319 Malaysians aged 18–30 years (M = 23.05, s.d. = 2.55) reported their attitudes and behaviours related to pornography consumption, including the degree of problematic consumption, and completed measures of sexual health. These included sexual satisfaction, awareness of sexual feelings, sexual self-reflection, sexual assertiveness, embarrassment during partnered sex, and genital image. To capture pornography genre preferences, participants also reported the keywords that they typically use to search for pornography. These open-ended responses were thematically coded.     Results   Between 60 and 70% of participants reported positive attitudes toward pornography and 81.2% (N = 259) reported lifetime intentional exposure to pornography. Gender differences were present in pornography consumption attitudes, motivations, preferences, and behaviours. Problematic pornography consumption, and not consumption frequency, was associated with poorer sexual satisfaction. Among women and not men, more frequent consumption was associated with more sexual self-reflection and positive feelings about their genitals. Sexual embarrassment was higher among women who consume pornography more problematically and among men who consumed pornography more frequently.     Conclusions   Pornography consumption attitudes and behaviours appear rather universal. However, the benefits of pornography consumption frequency and disadvantages associated with problematic consumption appear to be more relevant for women’s than men’s sexual health, specifically sexual self-reflection, genital image, and sexual embarrassment.","container-title":"Sexual Health","DOI":"10.1071/SH22181","ISSN":"1448-5028, 1449-8987","issue":"2","journalAbbreviation":"Sex. Health","language":"en","page":"134-147","source":"DOI.org (Crossref)","title":"Pornography consumption and sexual health among emerging adults from Malaysia: an observational study","title-short":"Pornography consumption and sexual health among emerging adults from Malaysia","volume":"20","author":[{"family":"Goh","given":"Pei Hwa"},{"family":"Phuah","given":"Li Ann"},{"family":"Low","given":"Yi Hwa"}],"editor":[{"family":"Lim","given":"Megan"}],"issued":{"date-parts":[["2023",2,28]]}}}],"schema":"https://github.com/citation-style-language/schema/raw/master/csl-citation.json"} </w:instrText>
      </w:r>
      <w:r w:rsidR="00AB2EFE" w:rsidRPr="00425030">
        <w:rPr>
          <w:rFonts w:ascii="Times New Roman" w:hAnsi="Times New Roman" w:cs="Times New Roman"/>
          <w:sz w:val="24"/>
          <w:szCs w:val="24"/>
        </w:rPr>
        <w:fldChar w:fldCharType="separate"/>
      </w:r>
      <w:r w:rsidR="00AB2EFE" w:rsidRPr="00425030">
        <w:rPr>
          <w:rFonts w:ascii="Times New Roman" w:hAnsi="Times New Roman" w:cs="Times New Roman"/>
          <w:sz w:val="24"/>
        </w:rPr>
        <w:t>(13)</w:t>
      </w:r>
      <w:r w:rsidR="00AB2EFE" w:rsidRPr="00425030">
        <w:rPr>
          <w:rFonts w:ascii="Times New Roman" w:hAnsi="Times New Roman" w:cs="Times New Roman"/>
          <w:sz w:val="24"/>
          <w:szCs w:val="24"/>
        </w:rPr>
        <w:fldChar w:fldCharType="end"/>
      </w:r>
      <w:r w:rsidR="00E46455" w:rsidRPr="00425030">
        <w:rPr>
          <w:rFonts w:ascii="Times New Roman" w:hAnsi="Times New Roman" w:cs="Times New Roman"/>
          <w:sz w:val="24"/>
          <w:szCs w:val="24"/>
        </w:rPr>
        <w:t>, here understood as awareness and reflection on one’s own sexual feelings and behaviours</w:t>
      </w:r>
      <w:r w:rsidR="00D704E7" w:rsidRPr="00425030">
        <w:rPr>
          <w:rFonts w:ascii="Times New Roman" w:hAnsi="Times New Roman" w:cs="Times New Roman" w:hint="eastAsia"/>
          <w:sz w:val="24"/>
          <w:szCs w:val="24"/>
        </w:rPr>
        <w:t>,</w:t>
      </w:r>
      <w:r w:rsidR="00695A0E" w:rsidRPr="00425030">
        <w:rPr>
          <w:rFonts w:ascii="Times New Roman" w:hAnsi="Times New Roman" w:cs="Times New Roman"/>
          <w:sz w:val="24"/>
          <w:szCs w:val="24"/>
        </w:rPr>
        <w:t xml:space="preserve"> </w:t>
      </w:r>
      <w:r w:rsidR="00EB2AFD" w:rsidRPr="00425030">
        <w:rPr>
          <w:rFonts w:ascii="Times New Roman" w:hAnsi="Times New Roman" w:cs="Times New Roman"/>
          <w:sz w:val="24"/>
          <w:szCs w:val="24"/>
        </w:rPr>
        <w:t>and s</w:t>
      </w:r>
      <w:r w:rsidR="00EB2AFD" w:rsidRPr="00425030">
        <w:rPr>
          <w:rFonts w:ascii="Times New Roman" w:hAnsi="Times New Roman" w:cs="Times New Roman" w:hint="eastAsia"/>
          <w:sz w:val="24"/>
          <w:szCs w:val="24"/>
        </w:rPr>
        <w:t>exual confidence</w:t>
      </w:r>
      <w:r w:rsidR="00AB2EFE" w:rsidRPr="00425030">
        <w:rPr>
          <w:rFonts w:ascii="Times New Roman" w:hAnsi="Times New Roman" w:cs="Times New Roman" w:hint="eastAsia"/>
          <w:sz w:val="24"/>
          <w:szCs w:val="24"/>
        </w:rPr>
        <w:t xml:space="preserve"> </w:t>
      </w:r>
      <w:r w:rsidR="00AB2EFE"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49Y5NFUZ","properties":{"formattedCitation":"(32)","plainCitation":"(32)","noteIndex":0},"citationItems":[{"id":2,"uris":["http://zotero.org/users/local/8taSo5dG/items/SNHN9JGH"],"itemData":{"id":2,"type":"article-journal","abstract":"Abstract\n            \n              The advent of social media platforms has revolutionized the process of information creation, dissemination and consumption. Although highly debated, pornography consumption on social media is a reality. Building on an acquisition, activation, and application model, this study investigates student’s (\n              n\n              = 379) gratification in romantic relationships as an outcome of their pornography consumption on social media, through the mediating effect of sexual confidence and sexual compulsivity. PROCESS macro was used to analyze the data. Results indicate that the effect of pornography consumption on a viewer’s gratification in a romantic relationship is partially mediated by sexual confidence (β = .0461,\n              p\n              &lt; .001) and sexual compulsivity (β = .420,\n              p\n              &lt; .001). These findings hold important contributions to current literature. Findings also indicate that pornography consumption positively and significantly aids a viewer’s sexual gratification in romantic relationships.","container-title":"The Spanish Journal of Psychology","DOI":"10.1017/sjp.2019.60","ISSN":"1138-7416, 1988-2904","journalAbbreviation":"Span. J. Psychol.","language":"en","license":"https://www.cambridge.org/core/terms","page":"E61","source":"DOI.org (Crossref)","title":"Erotic Use of Social Media Pornography in Gratifying Romantic Relationship Desires","volume":"22","author":[{"family":"Arikewuyo","given":"Abdulgaffar"},{"family":"Ozad","given":"Bahire"},{"family":"Lasisi","given":"Taiwo Temitope"}],"issued":{"date-parts":[["2019"]]}}}],"schema":"https://github.com/citation-style-language/schema/raw/master/csl-citation.json"} </w:instrText>
      </w:r>
      <w:r w:rsidR="00AB2EFE"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2)</w:t>
      </w:r>
      <w:r w:rsidR="00AB2EFE" w:rsidRPr="00425030">
        <w:rPr>
          <w:rFonts w:ascii="Times New Roman" w:hAnsi="Times New Roman" w:cs="Times New Roman"/>
          <w:sz w:val="24"/>
          <w:szCs w:val="24"/>
        </w:rPr>
        <w:fldChar w:fldCharType="end"/>
      </w:r>
      <w:r w:rsidR="00695A0E" w:rsidRPr="00425030">
        <w:rPr>
          <w:rFonts w:ascii="Times New Roman" w:hAnsi="Times New Roman" w:cs="Times New Roman"/>
          <w:sz w:val="24"/>
          <w:szCs w:val="24"/>
        </w:rPr>
        <w:t xml:space="preserve"> for both gender</w:t>
      </w:r>
      <w:r w:rsidR="00405229" w:rsidRPr="00425030">
        <w:rPr>
          <w:rFonts w:ascii="Times New Roman" w:hAnsi="Times New Roman" w:cs="Times New Roman"/>
          <w:sz w:val="24"/>
          <w:szCs w:val="24"/>
        </w:rPr>
        <w:t>s</w:t>
      </w:r>
      <w:r w:rsidR="00756B55" w:rsidRPr="00425030">
        <w:rPr>
          <w:rFonts w:ascii="Times New Roman" w:hAnsi="Times New Roman" w:cs="Times New Roman"/>
          <w:sz w:val="24"/>
          <w:szCs w:val="24"/>
        </w:rPr>
        <w:t>.</w:t>
      </w:r>
      <w:r w:rsidR="00EB2AFD" w:rsidRPr="00425030">
        <w:rPr>
          <w:rFonts w:ascii="Times New Roman" w:hAnsi="Times New Roman" w:cs="Times New Roman"/>
          <w:sz w:val="24"/>
          <w:szCs w:val="24"/>
        </w:rPr>
        <w:t xml:space="preserve"> </w:t>
      </w:r>
      <w:r w:rsidR="004429B2" w:rsidRPr="00425030">
        <w:rPr>
          <w:rFonts w:ascii="Times New Roman" w:hAnsi="Times New Roman" w:cs="Times New Roman"/>
          <w:sz w:val="24"/>
          <w:szCs w:val="24"/>
        </w:rPr>
        <w:t>For men only, i</w:t>
      </w:r>
      <w:r w:rsidR="00756B55" w:rsidRPr="00425030">
        <w:rPr>
          <w:rFonts w:ascii="Times New Roman" w:hAnsi="Times New Roman" w:cs="Times New Roman"/>
          <w:sz w:val="24"/>
          <w:szCs w:val="24"/>
        </w:rPr>
        <w:t>t</w:t>
      </w:r>
      <w:r w:rsidR="00EB2AFD" w:rsidRPr="00425030">
        <w:rPr>
          <w:rFonts w:ascii="Times New Roman" w:hAnsi="Times New Roman" w:cs="Times New Roman"/>
          <w:sz w:val="24"/>
          <w:szCs w:val="24"/>
        </w:rPr>
        <w:t xml:space="preserve"> was</w:t>
      </w:r>
      <w:r w:rsidRPr="00425030">
        <w:rPr>
          <w:rFonts w:ascii="Times New Roman" w:hAnsi="Times New Roman" w:cs="Times New Roman"/>
          <w:sz w:val="24"/>
          <w:szCs w:val="24"/>
        </w:rPr>
        <w:t xml:space="preserve"> negatively associated with self-esteem</w:t>
      </w:r>
      <w:r w:rsidR="00AB2EFE" w:rsidRPr="00425030">
        <w:rPr>
          <w:rFonts w:ascii="Times New Roman" w:hAnsi="Times New Roman" w:cs="Times New Roman" w:hint="eastAsia"/>
          <w:sz w:val="24"/>
          <w:szCs w:val="24"/>
        </w:rPr>
        <w:t xml:space="preserve"> </w:t>
      </w:r>
      <w:r w:rsidR="00AB2EFE"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N2b7VxjK","properties":{"formattedCitation":"(53)","plainCitation":"(53)","noteIndex":0},"citationItems":[{"id":136,"uris":["http://zotero.org/users/local/8taSo5dG/items/W27UJGER"],"itemData":{"id":136,"type":"article-journal","container-title":"Sexual Addiction &amp; Compulsivity","DOI":"10.1080/10720162.2016.1140604","ISSN":"1072-0162, 1532-5318","issue":"2-3","journalAbbreviation":"Sexual Addiction &amp; Compulsivity","language":"en","page":"260-278","source":"DOI.org (Crossref)","title":"Associations of Perceived Addiction to Internet Pornography with Religious/Spiritual and Psychological Functioning","volume":"23","author":[{"family":"Wilt","given":"Joshua A."},{"family":"Cooper","given":"Erin B."},{"family":"Grubbs","given":"Joshua B."},{"family":"Exline","given":"Julie J."},{"family":"Pargament","given":"Kenneth I."}],"issued":{"date-parts":[["2016",4,2]]}}}],"schema":"https://github.com/citation-style-language/schema/raw/master/csl-citation.json"} </w:instrText>
      </w:r>
      <w:r w:rsidR="00AB2EFE"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53)</w:t>
      </w:r>
      <w:r w:rsidR="00AB2EFE" w:rsidRPr="00425030">
        <w:rPr>
          <w:rFonts w:ascii="Times New Roman" w:hAnsi="Times New Roman" w:cs="Times New Roman"/>
          <w:sz w:val="24"/>
          <w:szCs w:val="24"/>
        </w:rPr>
        <w:fldChar w:fldCharType="end"/>
      </w:r>
      <w:r w:rsidRPr="00425030">
        <w:rPr>
          <w:rFonts w:ascii="Times New Roman" w:hAnsi="Times New Roman" w:cs="Times New Roman" w:hint="eastAsia"/>
          <w:sz w:val="24"/>
          <w:szCs w:val="24"/>
        </w:rPr>
        <w:t>,</w:t>
      </w:r>
      <w:r w:rsidRPr="00425030">
        <w:rPr>
          <w:rFonts w:ascii="Times New Roman" w:hAnsi="Times New Roman" w:cs="Times New Roman"/>
          <w:sz w:val="24"/>
          <w:szCs w:val="24"/>
        </w:rPr>
        <w:t xml:space="preserve"> s</w:t>
      </w:r>
      <w:r w:rsidRPr="00425030">
        <w:rPr>
          <w:rFonts w:ascii="Times New Roman" w:hAnsi="Times New Roman" w:cs="Times New Roman" w:hint="eastAsia"/>
          <w:sz w:val="24"/>
          <w:szCs w:val="24"/>
        </w:rPr>
        <w:t>exual self-competence</w:t>
      </w:r>
      <w:r w:rsidR="00756B55" w:rsidRPr="00425030">
        <w:rPr>
          <w:rFonts w:ascii="Times New Roman" w:hAnsi="Times New Roman" w:cs="Times New Roman"/>
          <w:sz w:val="24"/>
          <w:szCs w:val="24"/>
        </w:rPr>
        <w:t>,</w:t>
      </w:r>
      <w:r w:rsidRPr="00425030">
        <w:rPr>
          <w:rFonts w:ascii="Times New Roman" w:hAnsi="Times New Roman" w:cs="Times New Roman"/>
          <w:sz w:val="24"/>
          <w:szCs w:val="24"/>
        </w:rPr>
        <w:t xml:space="preserve"> </w:t>
      </w:r>
      <w:r w:rsidRPr="00425030">
        <w:rPr>
          <w:rFonts w:ascii="Times New Roman" w:hAnsi="Times New Roman" w:cs="Times New Roman" w:hint="eastAsia"/>
          <w:sz w:val="24"/>
          <w:szCs w:val="24"/>
        </w:rPr>
        <w:t>and</w:t>
      </w:r>
      <w:r w:rsidRPr="00425030">
        <w:rPr>
          <w:rFonts w:ascii="Times New Roman" w:hAnsi="Times New Roman" w:cs="Times New Roman"/>
          <w:sz w:val="24"/>
          <w:szCs w:val="24"/>
        </w:rPr>
        <w:t xml:space="preserve"> </w:t>
      </w:r>
      <w:r w:rsidRPr="00425030">
        <w:rPr>
          <w:rFonts w:ascii="Times New Roman" w:hAnsi="Times New Roman" w:cs="Times New Roman" w:hint="eastAsia"/>
          <w:sz w:val="24"/>
          <w:szCs w:val="24"/>
        </w:rPr>
        <w:t>self-efficacy</w:t>
      </w:r>
      <w:r w:rsidR="00AB2EFE" w:rsidRPr="00425030">
        <w:rPr>
          <w:rFonts w:ascii="Times New Roman" w:hAnsi="Times New Roman" w:cs="Times New Roman" w:hint="eastAsia"/>
          <w:sz w:val="24"/>
          <w:szCs w:val="24"/>
        </w:rPr>
        <w:t xml:space="preserve"> </w:t>
      </w:r>
      <w:r w:rsidR="00AB2EFE"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WLZ8tneK","properties":{"formattedCitation":"(31)","plainCitation":"(31)","noteIndex":0},"citationItems":[{"id":98,"uris":["http://zotero.org/users/local/8taSo5dG/items/CXWPBTUA"],"itemData":{"id":98,"type":"article-journal","abstract":"Abstract\n            \n              Background\n              We examined whether young men and women differ in the relation between porn use and sexual performance (sexual self-competence, sexual functioning, and partner-reported sexual satisfaction).\n            \n            \n              Methods\n              We conducted a three-wave longitudinal study (spanning 2015-16-17) that involved a very large number of men and women in their early 20s (100 000 + French-speaking individuals; 4000 + heterosexual couples).\n            \n            \n              Results\n              \n                The results revealed a twofold phenomenon. Among men, a higher frequency of porn use (wave 1) and increased porn use over time (waves 1–3) were associated with\n                lower\n                levels of sexual self-competence, impaired sexual functioning, and decreased partner-reported sexual satisfaction. In contrast, among women, higher and increasing frequencies of porn use were associated with\n                higher\n                levels of sexual self-competence, improved sexual functioning, and enhanced partner-reported sexual satisfaction (for some aspects).\n              \n            \n            \n              Conclusions\n              The findings reveal the irony that porn – a male-dominated industry that targets a male-dominated audience – is associated with the erosion of the quality of men's sex lives and the improvement of women's sex lives.","container-title":"Psychological Medicine","DOI":"10.1017/S003329172100516X","ISSN":"0033-2917, 1469-8978","issue":"7","journalAbbreviation":"Psychol. Med.","language":"en","page":"3105-3114","source":"DOI.org (Crossref)","title":"Porn use and men's and women's sexual performance: evidence from a large longitudinal sample","title-short":"Porn use and men's and women's sexual performance","volume":"53","author":[{"family":"Sommet","given":"Nicolas"},{"family":"Berent","given":"Jacques"}],"issued":{"date-parts":[["2023",5]]}}}],"schema":"https://github.com/citation-style-language/schema/raw/master/csl-citation.json"} </w:instrText>
      </w:r>
      <w:r w:rsidR="00AB2EFE"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1)</w:t>
      </w:r>
      <w:r w:rsidR="00AB2EFE" w:rsidRPr="00425030">
        <w:rPr>
          <w:rFonts w:ascii="Times New Roman" w:hAnsi="Times New Roman" w:cs="Times New Roman"/>
          <w:sz w:val="24"/>
          <w:szCs w:val="24"/>
        </w:rPr>
        <w:fldChar w:fldCharType="end"/>
      </w:r>
      <w:r w:rsidR="00BB6D46" w:rsidRPr="00425030">
        <w:rPr>
          <w:rFonts w:ascii="Times New Roman" w:hAnsi="Times New Roman" w:cs="Times New Roman"/>
          <w:sz w:val="24"/>
          <w:szCs w:val="24"/>
        </w:rPr>
        <w:fldChar w:fldCharType="begin"/>
      </w:r>
      <w:r w:rsidR="006C172D" w:rsidRPr="00425030">
        <w:rPr>
          <w:rFonts w:ascii="Times New Roman" w:hAnsi="Times New Roman" w:cs="Times New Roman"/>
          <w:sz w:val="24"/>
          <w:szCs w:val="24"/>
        </w:rPr>
        <w:instrText xml:space="preserve"> ADDIN EN.CITE &lt;EndNote&gt;&lt;Cite&gt;&lt;Author&gt;Sommet&lt;/Author&gt;&lt;Year&gt;2023&lt;/Year&gt;&lt;RecNum&gt;32&lt;/RecNum&gt;&lt;DisplayText&gt;(Sommet et al., 2023)&lt;/DisplayText&gt;&lt;record&gt;&lt;rec-number&gt;32&lt;/rec-number&gt;&lt;foreign-keys&gt;&lt;key app="EN" db-id="2e9sp9tad9rs2petpst5v2v3daw0e5sax2d9" timestamp="1718544814"&gt;32&lt;/key&gt;&lt;/foreign-keys&gt;&lt;ref-type name="Journal Article"&gt;17&lt;/ref-type&gt;&lt;contributors&gt;&lt;authors&gt;&lt;author&gt;Sommet, N&lt;/author&gt;&lt;author&gt;Berent, J&lt;/author&gt;&lt;author&gt;Sommet, Nicolas&lt;/author&gt;&lt;author&gt;Berent, Jacques&lt;/author&gt;&lt;/authors&gt;&lt;/contributors&gt;&lt;titles&gt;&lt;title&gt;Porn use and men&amp;apos;s and women&amp;apos;s sexual performance: evidence from a large longitudinal sample&lt;/title&gt;&lt;secondary-title&gt;PSYCHOLOGICAL MEDICINE&lt;/secondary-title&gt;&lt;/titles&gt;&lt;periodical&gt;&lt;full-title&gt;Psychological Medicine&lt;/full-title&gt;&lt;/periodical&gt;&lt;pages&gt;3105-3114&lt;/pages&gt;&lt;volume&gt;53&lt;/volume&gt;&lt;number&gt;7&lt;/number&gt;&lt;dates&gt;&lt;year&gt;2023&lt;/year&gt;&lt;pub-dates&gt;&lt;date&gt;2023-5&lt;/date&gt;&lt;/pub-dates&gt;&lt;/dates&gt;&lt;isbn&gt;0033-2917&lt;/isbn&gt;&lt;accession-num&gt;rayyan-1256430927&lt;/accession-num&gt;&lt;urls&gt;&lt;related-urls&gt;&lt;url&gt;https://www.ncbi.nlm.nih.gov/pmc/articles/PMC10235646/pdf/S003329172100516Xa.pdf&lt;/url&gt;&lt;/related-urls&gt;&lt;/urls&gt;&lt;custom1&gt;RAYYAN-INCLUSION: {&amp;quot;Yishu&amp;quot;=&amp;gt;&amp;quot;Included&amp;quot;}&lt;/custom1&gt;&lt;electronic-resource-num&gt;doi:10.1017/S003329172100516X EA FEB 2022&lt;/electronic-resource-num&gt;&lt;/record&gt;&lt;/Cite&gt;&lt;/EndNote&gt;</w:instrText>
      </w:r>
      <w:r w:rsidR="00BB6D46" w:rsidRPr="00425030">
        <w:rPr>
          <w:rFonts w:ascii="Times New Roman" w:hAnsi="Times New Roman" w:cs="Times New Roman"/>
          <w:sz w:val="24"/>
          <w:szCs w:val="24"/>
        </w:rPr>
        <w:fldChar w:fldCharType="separate"/>
      </w:r>
      <w:r w:rsidR="00BB6D46" w:rsidRPr="00425030">
        <w:rPr>
          <w:rFonts w:ascii="Times New Roman" w:hAnsi="Times New Roman" w:cs="Times New Roman"/>
          <w:sz w:val="24"/>
          <w:szCs w:val="24"/>
        </w:rPr>
        <w:fldChar w:fldCharType="end"/>
      </w:r>
      <w:r w:rsidRPr="00425030">
        <w:rPr>
          <w:rFonts w:ascii="Times New Roman" w:hAnsi="Times New Roman" w:cs="Times New Roman"/>
          <w:sz w:val="24"/>
          <w:szCs w:val="24"/>
        </w:rPr>
        <w:t>. No significant association was found between sexual concerns and internet pornograph</w:t>
      </w:r>
      <w:r w:rsidRPr="00425030">
        <w:rPr>
          <w:rFonts w:ascii="Times New Roman" w:hAnsi="Times New Roman" w:cs="Times New Roman" w:hint="eastAsia"/>
          <w:sz w:val="24"/>
          <w:szCs w:val="24"/>
        </w:rPr>
        <w:t>y</w:t>
      </w:r>
      <w:r w:rsidRPr="00425030">
        <w:rPr>
          <w:rFonts w:ascii="Times New Roman" w:hAnsi="Times New Roman" w:cs="Times New Roman"/>
          <w:sz w:val="24"/>
          <w:szCs w:val="24"/>
        </w:rPr>
        <w:t xml:space="preserve"> use for masturbation</w:t>
      </w:r>
      <w:r w:rsidR="00AB2EFE" w:rsidRPr="00425030">
        <w:rPr>
          <w:rFonts w:ascii="Times New Roman" w:hAnsi="Times New Roman" w:cs="Times New Roman" w:hint="eastAsia"/>
          <w:sz w:val="24"/>
          <w:szCs w:val="24"/>
        </w:rPr>
        <w:t xml:space="preserve"> </w:t>
      </w:r>
      <w:r w:rsidR="00AB2EFE"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scU8WccV","properties":{"formattedCitation":"(57)","plainCitation":"(57)","noteIndex":0},"citationItems":[{"id":107,"uris":["http://zotero.org/users/local/8taSo5dG/items/WBC5AYQ6"],"itemData":{"id":107,"type":"article-journal","container-title":"International Journal of Sexual Health","DOI":"10.1080/19317611.2014.927048","ISSN":"1931-7611, 1931-762X","issue":"1","journalAbbreviation":"International Journal of Sexual Health","language":"en","page":"16-35","source":"DOI.org (Crossref)","title":"Korean Men’s Pornography use, Their Interest in Extreme Pornography, and Dyadic Sexual Relationships","volume":"27","author":[{"family":"Sun","given":"Chyng"},{"family":"Miezan","given":"Ekra"},{"family":"Lee","given":"Na-Young"},{"family":"Shim","given":"Jae Woong"}],"issued":{"date-parts":[["2015",1,2]]}}}],"schema":"https://github.com/citation-style-language/schema/raw/master/csl-citation.json"} </w:instrText>
      </w:r>
      <w:r w:rsidR="00AB2EFE"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57)</w:t>
      </w:r>
      <w:r w:rsidR="00AB2EFE" w:rsidRPr="00425030">
        <w:rPr>
          <w:rFonts w:ascii="Times New Roman" w:hAnsi="Times New Roman" w:cs="Times New Roman"/>
          <w:sz w:val="24"/>
          <w:szCs w:val="24"/>
        </w:rPr>
        <w:fldChar w:fldCharType="end"/>
      </w:r>
      <w:r w:rsidRPr="00425030">
        <w:rPr>
          <w:rFonts w:ascii="Times New Roman" w:hAnsi="Times New Roman" w:cs="Times New Roman"/>
          <w:sz w:val="24"/>
          <w:szCs w:val="24"/>
        </w:rPr>
        <w:t>.</w:t>
      </w:r>
    </w:p>
    <w:p w14:paraId="2785B2BF" w14:textId="77777777" w:rsidR="00E568D6" w:rsidRPr="00425030" w:rsidRDefault="00E568D6" w:rsidP="00254F19">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 xml:space="preserve">Sexual Desire and Functioning </w:t>
      </w:r>
    </w:p>
    <w:p w14:paraId="4F270A0D" w14:textId="4BAD74A6" w:rsidR="00E568D6" w:rsidRPr="00425030" w:rsidRDefault="00FC7478" w:rsidP="00AE78B0">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Twelve</w:t>
      </w:r>
      <w:r w:rsidR="00E568D6" w:rsidRPr="00425030">
        <w:rPr>
          <w:rFonts w:ascii="Times New Roman" w:hAnsi="Times New Roman" w:cs="Times New Roman"/>
          <w:sz w:val="24"/>
          <w:szCs w:val="24"/>
        </w:rPr>
        <w:t xml:space="preserve"> studies investigated sexual desire and functioning, f</w:t>
      </w:r>
      <w:r w:rsidR="005C060C" w:rsidRPr="00425030">
        <w:rPr>
          <w:rFonts w:ascii="Times New Roman" w:hAnsi="Times New Roman" w:cs="Times New Roman"/>
          <w:sz w:val="24"/>
          <w:szCs w:val="24"/>
        </w:rPr>
        <w:t>i</w:t>
      </w:r>
      <w:r w:rsidR="00E568D6" w:rsidRPr="00425030">
        <w:rPr>
          <w:rFonts w:ascii="Times New Roman" w:hAnsi="Times New Roman" w:cs="Times New Roman"/>
          <w:sz w:val="24"/>
          <w:szCs w:val="24"/>
        </w:rPr>
        <w:t>nding that internet pornography use was positively associated with female sexual functioning</w:t>
      </w:r>
      <w:r w:rsidR="00142152" w:rsidRPr="00425030">
        <w:rPr>
          <w:rFonts w:ascii="Times New Roman" w:hAnsi="Times New Roman" w:cs="Times New Roman" w:hint="eastAsia"/>
          <w:sz w:val="24"/>
          <w:szCs w:val="24"/>
        </w:rPr>
        <w:t xml:space="preserve"> </w:t>
      </w:r>
      <w:r w:rsidR="00142152"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nPm0n3yU","properties":{"formattedCitation":"(31)","plainCitation":"(31)","noteIndex":0},"citationItems":[{"id":98,"uris":["http://zotero.org/users/local/8taSo5dG/items/CXWPBTUA"],"itemData":{"id":98,"type":"article-journal","abstract":"Abstract\n            \n              Background\n              We examined whether young men and women differ in the relation between porn use and sexual performance (sexual self-competence, sexual functioning, and partner-reported sexual satisfaction).\n            \n            \n              Methods\n              We conducted a three-wave longitudinal study (spanning 2015-16-17) that involved a very large number of men and women in their early 20s (100 000 + French-speaking individuals; 4000 + heterosexual couples).\n            \n            \n              Results\n              \n                The results revealed a twofold phenomenon. Among men, a higher frequency of porn use (wave 1) and increased porn use over time (waves 1–3) were associated with\n                lower\n                levels of sexual self-competence, impaired sexual functioning, and decreased partner-reported sexual satisfaction. In contrast, among women, higher and increasing frequencies of porn use were associated with\n                higher\n                levels of sexual self-competence, improved sexual functioning, and enhanced partner-reported sexual satisfaction (for some aspects).\n              \n            \n            \n              Conclusions\n              The findings reveal the irony that porn – a male-dominated industry that targets a male-dominated audience – is associated with the erosion of the quality of men's sex lives and the improvement of women's sex lives.","container-title":"Psychological Medicine","DOI":"10.1017/S003329172100516X","ISSN":"0033-2917, 1469-8978","issue":"7","journalAbbreviation":"Psychol. Med.","language":"en","page":"3105-3114","source":"DOI.org (Crossref)","title":"Porn use and men's and women's sexual performance: evidence from a large longitudinal sample","title-short":"Porn use and men's and women's sexual performance","volume":"53","author":[{"family":"Sommet","given":"Nicolas"},{"family":"Berent","given":"Jacques"}],"issued":{"date-parts":[["2023",5]]}}}],"schema":"https://github.com/citation-style-language/schema/raw/master/csl-citation.json"} </w:instrText>
      </w:r>
      <w:r w:rsidR="00142152"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1)</w:t>
      </w:r>
      <w:r w:rsidR="00142152" w:rsidRPr="00425030">
        <w:rPr>
          <w:rFonts w:ascii="Times New Roman" w:hAnsi="Times New Roman" w:cs="Times New Roman"/>
          <w:sz w:val="24"/>
          <w:szCs w:val="24"/>
        </w:rPr>
        <w:fldChar w:fldCharType="end"/>
      </w:r>
      <w:r w:rsidR="00762A7D" w:rsidRPr="00425030">
        <w:rPr>
          <w:rFonts w:ascii="Times New Roman" w:hAnsi="Times New Roman" w:cs="Times New Roman"/>
          <w:sz w:val="24"/>
          <w:szCs w:val="24"/>
        </w:rPr>
        <w:t xml:space="preserve"> </w:t>
      </w:r>
      <w:r w:rsidR="004F6ED0" w:rsidRPr="00425030">
        <w:rPr>
          <w:rFonts w:ascii="Times New Roman" w:hAnsi="Times New Roman" w:cs="Times New Roman"/>
          <w:sz w:val="24"/>
          <w:szCs w:val="24"/>
        </w:rPr>
        <w:t>but</w:t>
      </w:r>
      <w:r w:rsidR="00762A7D" w:rsidRPr="00425030">
        <w:rPr>
          <w:rFonts w:ascii="Times New Roman" w:hAnsi="Times New Roman" w:cs="Times New Roman"/>
          <w:sz w:val="24"/>
          <w:szCs w:val="24"/>
        </w:rPr>
        <w:t xml:space="preserve"> </w:t>
      </w:r>
      <w:r w:rsidR="00E568D6" w:rsidRPr="00425030">
        <w:rPr>
          <w:rFonts w:ascii="Times New Roman" w:hAnsi="Times New Roman" w:cs="Times New Roman"/>
          <w:sz w:val="24"/>
          <w:szCs w:val="24"/>
        </w:rPr>
        <w:t>negatively associated with male sexual functioning</w:t>
      </w:r>
      <w:r w:rsidR="00142152" w:rsidRPr="00425030">
        <w:rPr>
          <w:rFonts w:ascii="Times New Roman" w:hAnsi="Times New Roman" w:cs="Times New Roman" w:hint="eastAsia"/>
          <w:sz w:val="24"/>
          <w:szCs w:val="24"/>
        </w:rPr>
        <w:t xml:space="preserve"> </w:t>
      </w:r>
      <w:r w:rsidR="00142152"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FU5KtAtt","properties":{"formattedCitation":"(26,31)","plainCitation":"(26,31)","noteIndex":0},"citationItems":[{"id":68,"uris":["http://zotero.org/users/local/8taSo5dG/items/TAENBV6A"],"itemData":{"id":68,"type":"article-journal","container-title":"The Journal of Sex Research","DOI":"10.1080/00224499.2024.2311874","ISSN":"0022-4499, 1559-8519","issue":"4","journalAbbreviation":"The Journal of Sex Research","language":"en","page":"568-581","source":"DOI.org (Crossref)","title":"Associations Between Contents of Pornography and Sexual Satisfaction and Function Among Young Adults","volume":"62","author":[{"family":"Nolin","given":"Marie-Chloé"},{"family":"Daspe","given":"Marie-Ève"},{"family":"Bőthe","given":"Beáta"},{"family":"Brassard","given":"Audrey"},{"family":"Joyal","given":"Christian"},{"family":"Vaillancourt-Morel","given":"Marie-Pier"}],"issued":{"date-parts":[["2025",5,4]]}}},{"id":98,"uris":["http://zotero.org/users/local/8taSo5dG/items/CXWPBTUA"],"itemData":{"id":98,"type":"article-journal","abstract":"Abstract\n            \n              Background\n              We examined whether young men and women differ in the relation between porn use and sexual performance (sexual self-competence, sexual functioning, and partner-reported sexual satisfaction).\n            \n            \n              Methods\n              We conducted a three-wave longitudinal study (spanning 2015-16-17) that involved a very large number of men and women in their early 20s (100 000 + French-speaking individuals; 4000 + heterosexual couples).\n            \n            \n              Results\n              \n                The results revealed a twofold phenomenon. Among men, a higher frequency of porn use (wave 1) and increased porn use over time (waves 1–3) were associated with\n                lower\n                levels of sexual self-competence, impaired sexual functioning, and decreased partner-reported sexual satisfaction. In contrast, among women, higher and increasing frequencies of porn use were associated with\n                higher\n                levels of sexual self-competence, improved sexual functioning, and enhanced partner-reported sexual satisfaction (for some aspects).\n              \n            \n            \n              Conclusions\n              The findings reveal the irony that porn – a male-dominated industry that targets a male-dominated audience – is associated with the erosion of the quality of men's sex lives and the improvement of women's sex lives.","container-title":"Psychological Medicine","DOI":"10.1017/S003329172100516X","ISSN":"0033-2917, 1469-8978","issue":"7","journalAbbreviation":"Psychol. Med.","language":"en","page":"3105-3114","source":"DOI.org (Crossref)","title":"Porn use and men's and women's sexual performance: evidence from a large longitudinal sample","title-short":"Porn use and men's and women's sexual performance","volume":"53","author":[{"family":"Sommet","given":"Nicolas"},{"family":"Berent","given":"Jacques"}],"issued":{"date-parts":[["2023",5]]}}}],"schema":"https://github.com/citation-style-language/schema/raw/master/csl-citation.json"} </w:instrText>
      </w:r>
      <w:r w:rsidR="00142152"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26,31)</w:t>
      </w:r>
      <w:r w:rsidR="00142152" w:rsidRPr="00425030">
        <w:rPr>
          <w:rFonts w:ascii="Times New Roman" w:hAnsi="Times New Roman" w:cs="Times New Roman"/>
          <w:sz w:val="24"/>
          <w:szCs w:val="24"/>
        </w:rPr>
        <w:fldChar w:fldCharType="end"/>
      </w:r>
      <w:r w:rsidR="00E568D6" w:rsidRPr="00425030">
        <w:rPr>
          <w:rFonts w:ascii="Times New Roman" w:hAnsi="Times New Roman" w:cs="Times New Roman"/>
          <w:sz w:val="24"/>
          <w:szCs w:val="24"/>
        </w:rPr>
        <w:t xml:space="preserve">. No significant association </w:t>
      </w:r>
      <w:r w:rsidR="004F6ED0" w:rsidRPr="00425030">
        <w:rPr>
          <w:rFonts w:ascii="Times New Roman" w:hAnsi="Times New Roman" w:cs="Times New Roman"/>
          <w:sz w:val="24"/>
          <w:szCs w:val="24"/>
        </w:rPr>
        <w:t xml:space="preserve">was </w:t>
      </w:r>
      <w:r w:rsidR="00E568D6" w:rsidRPr="00425030">
        <w:rPr>
          <w:rFonts w:ascii="Times New Roman" w:hAnsi="Times New Roman" w:cs="Times New Roman"/>
          <w:sz w:val="24"/>
          <w:szCs w:val="24"/>
        </w:rPr>
        <w:t>found between sexual desire for one’s partner and internet pornography use</w:t>
      </w:r>
      <w:r w:rsidR="00142152" w:rsidRPr="00425030">
        <w:rPr>
          <w:rFonts w:ascii="Times New Roman" w:hAnsi="Times New Roman" w:cs="Times New Roman" w:hint="eastAsia"/>
          <w:sz w:val="24"/>
          <w:szCs w:val="24"/>
        </w:rPr>
        <w:t xml:space="preserve"> </w:t>
      </w:r>
      <w:r w:rsidR="00142152"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4i4QDquF","properties":{"formattedCitation":"(42)","plainCitation":"(42)","noteIndex":0},"citationItems":[{"id":7,"uris":["http://zotero.org/users/local/8taSo5dG/items/3J9SIAZT"],"itemData":{"id":7,"type":"article-journal","container-title":"Western Journal of Communication","DOI":"10.1080/10570314.2018.1564934","ISSN":"1057-0314, 1745-1027","issue":"5","journalAbbreviation":"Western Journal of Communication","language":"en","page":"647-667","source":"DOI.org (Crossref)","title":"The Desire for Porn and Partner?: Investigating the Role of Scripts in Affectionate Communication, Sexual Desire, and Pornography Consumption and Guilt in Young Adults’ Romantic Relationships","title-short":"The Desire for Porn and Partner?","volume":"83","author":[{"family":"Bennett","given":"Margaret"},{"family":"LoPresti","given":"Brittny J."},{"family":"McGloin","given":"Rory"},{"family":"Denes","given":"Amanda"}],"issued":{"date-parts":[["2019",10,20]]}}}],"schema":"https://github.com/citation-style-language/schema/raw/master/csl-citation.json"} </w:instrText>
      </w:r>
      <w:r w:rsidR="00142152"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2)</w:t>
      </w:r>
      <w:r w:rsidR="00142152" w:rsidRPr="00425030">
        <w:rPr>
          <w:rFonts w:ascii="Times New Roman" w:hAnsi="Times New Roman" w:cs="Times New Roman"/>
          <w:sz w:val="24"/>
          <w:szCs w:val="24"/>
        </w:rPr>
        <w:fldChar w:fldCharType="end"/>
      </w:r>
      <w:r w:rsidR="00E568D6" w:rsidRPr="00425030">
        <w:rPr>
          <w:rFonts w:ascii="Times New Roman" w:hAnsi="Times New Roman" w:cs="Times New Roman"/>
          <w:sz w:val="24"/>
          <w:szCs w:val="24"/>
        </w:rPr>
        <w:t>. Moreover, inconsistent results for the association between sexual satisfaction and internet pornography use were reporte</w:t>
      </w:r>
      <w:r w:rsidR="00AE78B0" w:rsidRPr="00425030">
        <w:rPr>
          <w:rFonts w:ascii="Times New Roman" w:hAnsi="Times New Roman" w:cs="Times New Roman" w:hint="eastAsia"/>
          <w:sz w:val="24"/>
          <w:szCs w:val="24"/>
        </w:rPr>
        <w:t>d</w:t>
      </w:r>
      <w:r w:rsidR="002D2FC7" w:rsidRPr="00425030">
        <w:rPr>
          <w:rFonts w:ascii="Times New Roman" w:hAnsi="Times New Roman" w:cs="Times New Roman"/>
          <w:sz w:val="24"/>
          <w:szCs w:val="24"/>
        </w:rPr>
        <w:t>.</w:t>
      </w:r>
      <w:r w:rsidR="00AE78B0" w:rsidRPr="00425030">
        <w:rPr>
          <w:rFonts w:ascii="Times New Roman" w:hAnsi="Times New Roman" w:cs="Times New Roman" w:hint="eastAsia"/>
          <w:sz w:val="24"/>
          <w:szCs w:val="24"/>
        </w:rPr>
        <w:t xml:space="preserve"> </w:t>
      </w:r>
      <w:r w:rsidR="00AE78B0" w:rsidRPr="00425030">
        <w:rPr>
          <w:rFonts w:ascii="Times New Roman" w:hAnsi="Times New Roman" w:cs="Times New Roman"/>
          <w:sz w:val="24"/>
          <w:szCs w:val="24"/>
        </w:rPr>
        <w:t>For men, a significant negative association was reported in five studies</w:t>
      </w:r>
      <w:r w:rsidR="00142152" w:rsidRPr="00425030">
        <w:rPr>
          <w:rFonts w:ascii="Times New Roman" w:hAnsi="Times New Roman" w:cs="Times New Roman" w:hint="eastAsia"/>
          <w:sz w:val="24"/>
          <w:szCs w:val="24"/>
        </w:rPr>
        <w:t xml:space="preserve"> </w:t>
      </w:r>
      <w:r w:rsidR="00142152"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Lkh8EWg1","properties":{"formattedCitation":"(12,23,30,33,35)","plainCitation":"(12,23,30,33,35)","noteIndex":0},"citationItems":[{"id":74,"uris":["http://zotero.org/users/local/8taSo5dG/items/I56TK2PT"],"itemData":{"id":74,"type":"article-journal","container-title":"Human Communication Research","DOI":"10.1111/j.1468-2958.2009.01343.x","ISSN":"03603989, 14682958","issue":"2","language":"en","license":"http://doi.wiley.com/10.1002/tdm_license_1.1","page":"171-194","source":"DOI.org (Crossref)","title":"Adolescents’ Exposure to Sexually Explicit Internet Material and Sexual Satisfaction: A Longitudinal Study","title-short":"Adolescents’ Exposure to Sexually Explicit Internet Material and Sexual Satisfaction","volume":"35","author":[{"family":"Peter","given":"Jochen"},{"family":"Valkenburg","given":"Patti M."}],"issued":{"date-parts":[["2009",4]]}}},{"id":27,"uris":["http://zotero.org/users/local/8taSo5dG/items/TWRMLG7B"],"itemData":{"id":27,"type":"article-journal","container-title":"Journal of Sex &amp; Marital Therapy","DOI":"10.1080/0092623X.2017.1405301","ISSN":"0092-623X, 1521-0715","issue":"4","journalAbbreviation":"Journal of Sex &amp; Marital Therapy","language":"en","page":"343-353","source":"DOI.org (Crossref)","title":"When Pornography Use Feels Out of Control: The Moderation Effect of Relationship and Sexual Satisfaction","title-short":"When Pornography Use Feels Out of Control","volume":"44","author":[{"family":"Daspe","given":"Marie-Ève"},{"family":"Vaillancourt-Morel","given":"Marie-Pier"},{"family":"Lussier","given":"Yvan"},{"family":"Sabourin","given":"Stéphane"},{"family":"Ferron","given":"Anik"}],"issued":{"date-parts":[["2018",5,19]]}}},{"id":66,"uris":["http://zotero.org/users/local/8taSo5dG/items/3G5IDST2"],"itemData":{"id":66,"type":"article-journal","container-title":"The Journal of Sex Research","DOI":"10.1080/00224499.2010.543960","ISSN":"0022-4499, 1559-8519","issue":"6","journalAbbreviation":"The Journal of Sex Research","language":"en","page":"520-530","source":"DOI.org (Crossref)","title":"Associations between Young Adults' Use of Sexually Explicit Materials and Their Sexual Preferences, Behaviors, and Satisfaction","volume":"48","author":[{"family":"Morgan","given":"Elizabeth M."}],"issued":{"date-parts":[["2011",11]]}}},{"id":9,"uris":["http://zotero.org/users/local/8taSo5dG/items/WJ67KUEH"],"itemData":{"id":9,"type":"article-journal","container-title":"Cyberpsychology, Behavior, and Social Networking","DOI":"10.1089/cyber.2016.0364","ISSN":"2152-2715, 2152-2723","issue":"11","journalAbbreviation":"Cyberpsychology, Behavior, and Social Networking","language":"en","license":"http://www.liebertpub.com/nv/resources-tools/text-and-data-mining-policy/121/","page":"649-655","source":"DOI.org (Crossref)","title":"Cyberpornography: Time Use, Perceived Addiction, Sexual Functioning, and Sexual Satisfaction","title-short":"Cyberpornography","volume":"19","author":[{"family":"Blais-Lecours","given":"Sarah"},{"family":"Vaillancourt-Morel","given":"Marie-Pier"},{"family":"Sabourin","given":"Stéphane"},{"family":"Godbout","given":"Natacha"}],"issued":{"date-parts":[["2016",11]]}}},{"id":103,"uris":["http://zotero.org/users/local/8taSo5dG/items/7TS5HF47"],"itemData":{"id":103,"type":"article-journal","container-title":"Archives of Sexual Behavior","DOI":"10.1007/s10508-008-9387-0","ISSN":"0004-0002, 1573-2800","issue":"1","journalAbbreviation":"Arch Sex Behav","language":"en","license":"http://www.springer.com/tdm","page":"168-178","source":"DOI.org (Crossref)","title":"Pornography, Sexual Socialization, and Satisfaction Among Young Men","volume":"39","author":[{"family":"Štulhofer","given":"Aleksandar"},{"family":"Buško","given":"Vesna"},{"family":"Landripet","given":"Ivan"}],"issued":{"date-parts":[["2010",2]]}}}],"schema":"https://github.com/citation-style-language/schema/raw/master/csl-citation.json"} </w:instrText>
      </w:r>
      <w:r w:rsidR="00142152"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12,23,30,33,35)</w:t>
      </w:r>
      <w:r w:rsidR="00142152" w:rsidRPr="00425030">
        <w:rPr>
          <w:rFonts w:ascii="Times New Roman" w:hAnsi="Times New Roman" w:cs="Times New Roman"/>
          <w:sz w:val="24"/>
          <w:szCs w:val="24"/>
        </w:rPr>
        <w:fldChar w:fldCharType="end"/>
      </w:r>
      <w:r w:rsidR="00AE78B0" w:rsidRPr="00425030">
        <w:rPr>
          <w:rFonts w:ascii="Times New Roman" w:hAnsi="Times New Roman" w:cs="Times New Roman"/>
          <w:sz w:val="24"/>
          <w:szCs w:val="24"/>
        </w:rPr>
        <w:t xml:space="preserve"> </w:t>
      </w:r>
      <w:r w:rsidR="002D2FC7" w:rsidRPr="00425030">
        <w:rPr>
          <w:rFonts w:ascii="Times New Roman" w:hAnsi="Times New Roman" w:cs="Times New Roman"/>
          <w:sz w:val="24"/>
          <w:szCs w:val="24"/>
        </w:rPr>
        <w:t>while</w:t>
      </w:r>
      <w:r w:rsidR="00AE78B0" w:rsidRPr="00425030">
        <w:rPr>
          <w:rFonts w:ascii="Times New Roman" w:hAnsi="Times New Roman" w:cs="Times New Roman"/>
          <w:sz w:val="24"/>
          <w:szCs w:val="24"/>
        </w:rPr>
        <w:t xml:space="preserve"> </w:t>
      </w:r>
      <w:r w:rsidR="002D2FC7" w:rsidRPr="00425030">
        <w:rPr>
          <w:rFonts w:ascii="Times New Roman" w:hAnsi="Times New Roman" w:cs="Times New Roman"/>
          <w:sz w:val="24"/>
          <w:szCs w:val="24"/>
        </w:rPr>
        <w:t>t</w:t>
      </w:r>
      <w:r w:rsidR="00AE78B0" w:rsidRPr="00425030">
        <w:rPr>
          <w:rFonts w:ascii="Times New Roman" w:hAnsi="Times New Roman" w:cs="Times New Roman"/>
          <w:sz w:val="24"/>
          <w:szCs w:val="24"/>
        </w:rPr>
        <w:t>hree studies found no significant relationship</w:t>
      </w:r>
      <w:r w:rsidR="00142152" w:rsidRPr="00425030">
        <w:rPr>
          <w:rFonts w:ascii="Times New Roman" w:hAnsi="Times New Roman" w:cs="Times New Roman" w:hint="eastAsia"/>
          <w:sz w:val="24"/>
          <w:szCs w:val="24"/>
        </w:rPr>
        <w:t xml:space="preserve"> </w:t>
      </w:r>
      <w:r w:rsidR="00142152"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SJl1o12m","properties":{"formattedCitation":"(13,27,48)","plainCitation":"(13,27,48)","noteIndex":0},"citationItems":[{"id":38,"uris":["http://zotero.org/users/local/8taSo5dG/items/ZT28L4AV"],"itemData":{"id":38,"type":"article-journal","abstract":"Background   Despite the high prevalence, few studies have examined pornography consumption among emerging adults in Malaysia. The current study examined the attitudes, motivations, and behaviours related to pornography consumption and their association with sexual health.     Methods   Using a cross-sectional survey that was conducted online, a convenience sample of 319 Malaysians aged 18–30 years (M = 23.05, s.d. = 2.55) reported their attitudes and behaviours related to pornography consumption, including the degree of problematic consumption, and completed measures of sexual health. These included sexual satisfaction, awareness of sexual feelings, sexual self-reflection, sexual assertiveness, embarrassment during partnered sex, and genital image. To capture pornography genre preferences, participants also reported the keywords that they typically use to search for pornography. These open-ended responses were thematically coded.     Results   Between 60 and 70% of participants reported positive attitudes toward pornography and 81.2% (N = 259) reported lifetime intentional exposure to pornography. Gender differences were present in pornography consumption attitudes, motivations, preferences, and behaviours. Problematic pornography consumption, and not consumption frequency, was associated with poorer sexual satisfaction. Among women and not men, more frequent consumption was associated with more sexual self-reflection and positive feelings about their genitals. Sexual embarrassment was higher among women who consume pornography more problematically and among men who consumed pornography more frequently.     Conclusions   Pornography consumption attitudes and behaviours appear rather universal. However, the benefits of pornography consumption frequency and disadvantages associated with problematic consumption appear to be more relevant for women’s than men’s sexual health, specifically sexual self-reflection, genital image, and sexual embarrassment.","container-title":"Sexual Health","DOI":"10.1071/SH22181","ISSN":"1448-5028, 1449-8987","issue":"2","journalAbbreviation":"Sex. Health","language":"en","page":"134-147","source":"DOI.org (Crossref)","title":"Pornography consumption and sexual health among emerging adults from Malaysia: an observational study","title-short":"Pornography consumption and sexual health among emerging adults from Malaysia","volume":"20","author":[{"family":"Goh","given":"Pei Hwa"},{"family":"Phuah","given":"Li Ann"},{"family":"Low","given":"Yi Hwa"}],"editor":[{"family":"Lim","given":"Megan"}],"issued":{"date-parts":[["2023",2,28]]}}},{"id":31,"uris":["http://zotero.org/users/local/8taSo5dG/items/5JS4VHYD"],"itemData":{"id":31,"type":"article-journal","abstract":"This cross-sectional online survey of Polish students (n = 6463) assessed the frequency and patterns of pornography consumption, its self-perceived effects, the prevalence of self-perceived pornography addiction, and opinions on the potential effects of pornography and its legal status. Nearly 80% of students have been exposed to pornography (median age of first exposure: 14 years). Streaming videos were decidedly the most frequent form of use. In the subset of current users (n = 4260), daily use and self-perceived addiction was reported by 10.7% and 15.5%, respectively. The majority of those surveyed did not report any negative effects of pornography use on their sexual function, sexual, and relationship satisfaction. Instead, over one-quarter of students in relationships reported beneficial effects on its quality. The most common self-perceived adverse effects of pornography use included: the need for longer stimulation (12.0%) and more sexual stimuli (17.6%) to reach orgasm, and a decrease in sexual satisfaction (24.5%). Females and males with a Body Mass Index &gt;25 kg/m2 more often reported a self-perceived decrease in relationship quality associated with pornography use. Age of first exposure was significantly associated with reported need for longer stimulation and more sexual stimuli to reach orgasm when using pornography, decrease in sexual satisfaction, and quality of romantic relationship, neglect of basic needs and duties due to pornography use, and self-perceived addiction in both females and males. The highest odds ratios were always observed for age &lt;12 years in reference to exposure at &gt;16 years. In the opinion of most of the surveyed students, pornography may have adverse effects on human health, although access restrictions should not be implemented. The study gives a broad insight into the pornography consumption in young Polish adults.","container-title":"International Journal of Environmental Research and Public Health","DOI":"10.3390/ijerph16101861","ISSN":"1660-4601","issue":"10","journalAbbreviation":"IJERPH","language":"en","license":"https://creativecommons.org/licenses/by/4.0/","page":"1861","source":"DOI.org (Crossref)","title":"Prevalence, Patterns and Self-Perceived Effects of Pornography Consumption in Polish University Students: A Cross-Sectional Study","title-short":"Prevalence, Patterns and Self-Perceived Effects of Pornography Consumption in Polish University Students","volume":"16","author":[{"family":"Dwulit","given":"Aleksandra Diana"},{"family":"Rzymski","given":"Piotr"}],"issued":{"date-parts":[["2019",5,27]]}}},{"id":37,"uris":["http://zotero.org/users/local/8taSo5dG/items/QBYEPDRW"],"itemData":{"id":37,"type":"article-journal","container-title":"Journal of Sex &amp; Marital Therapy","DOI":"10.1080/0092623X.2017.1321596","ISSN":"0092-623X, 1521-0715","issue":"1","journalAbbreviation":"Journal of Sex &amp; Marital Therapy","language":"en","page":"73-86","source":"DOI.org (Crossref)","title":"Male-Centric and Female-Centric Pornography Consumption: Relationship With Sex Life and Attitudes in Young Adults","title-short":"Male-Centric and Female-Centric Pornography Consumption","volume":"44","author":[{"family":"French","given":"Ilisha M."},{"family":"Hamilton","given":"Lisa Dawn"}],"issued":{"date-parts":[["2018",1,2]]}}}],"schema":"https://github.com/citation-style-language/schema/raw/master/csl-citation.json"} </w:instrText>
      </w:r>
      <w:r w:rsidR="00142152"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13,27,48)</w:t>
      </w:r>
      <w:r w:rsidR="00142152" w:rsidRPr="00425030">
        <w:rPr>
          <w:rFonts w:ascii="Times New Roman" w:hAnsi="Times New Roman" w:cs="Times New Roman"/>
          <w:sz w:val="24"/>
          <w:szCs w:val="24"/>
        </w:rPr>
        <w:fldChar w:fldCharType="end"/>
      </w:r>
      <w:r w:rsidR="00AE78B0" w:rsidRPr="00425030">
        <w:rPr>
          <w:rFonts w:ascii="Times New Roman" w:hAnsi="Times New Roman" w:cs="Times New Roman"/>
          <w:sz w:val="24"/>
          <w:szCs w:val="24"/>
        </w:rPr>
        <w:t>.</w:t>
      </w:r>
      <w:r w:rsidR="00AE78B0" w:rsidRPr="00425030">
        <w:rPr>
          <w:rFonts w:ascii="Times New Roman" w:hAnsi="Times New Roman" w:cs="Times New Roman" w:hint="eastAsia"/>
          <w:sz w:val="24"/>
          <w:szCs w:val="24"/>
        </w:rPr>
        <w:t xml:space="preserve"> </w:t>
      </w:r>
      <w:r w:rsidR="00AE78B0" w:rsidRPr="00425030">
        <w:rPr>
          <w:rFonts w:ascii="Times New Roman" w:hAnsi="Times New Roman" w:cs="Times New Roman"/>
          <w:sz w:val="24"/>
          <w:szCs w:val="24"/>
        </w:rPr>
        <w:t>For women, the evidence was generally weaker. Two studies reported a significant negative association</w:t>
      </w:r>
      <w:r w:rsidR="00142152" w:rsidRPr="00425030">
        <w:rPr>
          <w:rFonts w:ascii="Times New Roman" w:hAnsi="Times New Roman" w:cs="Times New Roman" w:hint="eastAsia"/>
          <w:sz w:val="24"/>
          <w:szCs w:val="24"/>
        </w:rPr>
        <w:t xml:space="preserve"> </w:t>
      </w:r>
      <w:r w:rsidR="00142152"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vWs2utw3","properties":{"formattedCitation":"(12,33)","plainCitation":"(12,33)","noteIndex":0},"citationItems":[{"id":74,"uris":["http://zotero.org/users/local/8taSo5dG/items/I56TK2PT"],"itemData":{"id":74,"type":"article-journal","container-title":"Human Communication Research","DOI":"10.1111/j.1468-2958.2009.01343.x","ISSN":"03603989, 14682958","issue":"2","language":"en","license":"http://doi.wiley.com/10.1002/tdm_license_1.1","page":"171-194","source":"DOI.org (Crossref)","title":"Adolescents’ Exposure to Sexually Explicit Internet Material and Sexual Satisfaction: A Longitudinal Study","title-short":"Adolescents’ Exposure to Sexually Explicit Internet Material and Sexual Satisfaction","volume":"35","author":[{"family":"Peter","given":"Jochen"},{"family":"Valkenburg","given":"Patti M."}],"issued":{"date-parts":[["2009",4]]}}},{"id":9,"uris":["http://zotero.org/users/local/8taSo5dG/items/WJ67KUEH"],"itemData":{"id":9,"type":"article-journal","container-title":"Cyberpsychology, Behavior, and Social Networking","DOI":"10.1089/cyber.2016.0364","ISSN":"2152-2715, 2152-2723","issue":"11","journalAbbreviation":"Cyberpsychology, Behavior, and Social Networking","language":"en","license":"http://www.liebertpub.com/nv/resources-tools/text-and-data-mining-policy/121/","page":"649-655","source":"DOI.org (Crossref)","title":"Cyberpornography: Time Use, Perceived Addiction, Sexual Functioning, and Sexual Satisfaction","title-short":"Cyberpornography","volume":"19","author":[{"family":"Blais-Lecours","given":"Sarah"},{"family":"Vaillancourt-Morel","given":"Marie-Pier"},{"family":"Sabourin","given":"Stéphane"},{"family":"Godbout","given":"Natacha"}],"issued":{"date-parts":[["2016",11]]}}}],"schema":"https://github.com/citation-style-language/schema/raw/master/csl-citation.json"} </w:instrText>
      </w:r>
      <w:r w:rsidR="00142152"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12,33)</w:t>
      </w:r>
      <w:r w:rsidR="00142152" w:rsidRPr="00425030">
        <w:rPr>
          <w:rFonts w:ascii="Times New Roman" w:hAnsi="Times New Roman" w:cs="Times New Roman"/>
          <w:sz w:val="24"/>
          <w:szCs w:val="24"/>
        </w:rPr>
        <w:fldChar w:fldCharType="end"/>
      </w:r>
      <w:r w:rsidR="00AE78B0" w:rsidRPr="00425030">
        <w:rPr>
          <w:rFonts w:ascii="Times New Roman" w:hAnsi="Times New Roman" w:cs="Times New Roman"/>
          <w:sz w:val="24"/>
          <w:szCs w:val="24"/>
        </w:rPr>
        <w:t xml:space="preserve">, while four found no significant </w:t>
      </w:r>
      <w:r w:rsidR="00872250" w:rsidRPr="00425030">
        <w:rPr>
          <w:rFonts w:ascii="Times New Roman" w:hAnsi="Times New Roman" w:cs="Times New Roman" w:hint="eastAsia"/>
          <w:sz w:val="24"/>
          <w:szCs w:val="24"/>
        </w:rPr>
        <w:t>association</w:t>
      </w:r>
      <w:r w:rsidR="00AE78B0" w:rsidRPr="00425030">
        <w:rPr>
          <w:rFonts w:ascii="Times New Roman" w:hAnsi="Times New Roman" w:cs="Times New Roman"/>
          <w:sz w:val="24"/>
          <w:szCs w:val="24"/>
        </w:rPr>
        <w:t xml:space="preserve"> </w:t>
      </w:r>
      <w:r w:rsidR="00142152"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q7adsPjC","properties":{"formattedCitation":"(13,23,35,48)","plainCitation":"(13,23,35,48)","noteIndex":0},"citationItems":[{"id":38,"uris":["http://zotero.org/users/local/8taSo5dG/items/ZT28L4AV"],"itemData":{"id":38,"type":"article-journal","abstract":"Background   Despite the high prevalence, few studies have examined pornography consumption among emerging adults in Malaysia. The current study examined the attitudes, motivations, and behaviours related to pornography consumption and their association with sexual health.     Methods   Using a cross-sectional survey that was conducted online, a convenience sample of 319 Malaysians aged 18–30 years (M = 23.05, s.d. = 2.55) reported their attitudes and behaviours related to pornography consumption, including the degree of problematic consumption, and completed measures of sexual health. These included sexual satisfaction, awareness of sexual feelings, sexual self-reflection, sexual assertiveness, embarrassment during partnered sex, and genital image. To capture pornography genre preferences, participants also reported the keywords that they typically use to search for pornography. These open-ended responses were thematically coded.     Results   Between 60 and 70% of participants reported positive attitudes toward pornography and 81.2% (N = 259) reported lifetime intentional exposure to pornography. Gender differences were present in pornography consumption attitudes, motivations, preferences, and behaviours. Problematic pornography consumption, and not consumption frequency, was associated with poorer sexual satisfaction. Among women and not men, more frequent consumption was associated with more sexual self-reflection and positive feelings about their genitals. Sexual embarrassment was higher among women who consume pornography more problematically and among men who consumed pornography more frequently.     Conclusions   Pornography consumption attitudes and behaviours appear rather universal. However, the benefits of pornography consumption frequency and disadvantages associated with problematic consumption appear to be more relevant for women’s than men’s sexual health, specifically sexual self-reflection, genital image, and sexual embarrassment.","container-title":"Sexual Health","DOI":"10.1071/SH22181","ISSN":"1448-5028, 1449-8987","issue":"2","journalAbbreviation":"Sex. Health","language":"en","page":"134-147","source":"DOI.org (Crossref)","title":"Pornography consumption and sexual health among emerging adults from Malaysia: an observational study","title-short":"Pornography consumption and sexual health among emerging adults from Malaysia","volume":"20","author":[{"family":"Goh","given":"Pei Hwa"},{"family":"Phuah","given":"Li Ann"},{"family":"Low","given":"Yi Hwa"}],"editor":[{"family":"Lim","given":"Megan"}],"issued":{"date-parts":[["2023",2,28]]}}},{"id":27,"uris":["http://zotero.org/users/local/8taSo5dG/items/TWRMLG7B"],"itemData":{"id":27,"type":"article-journal","container-title":"Journal of Sex &amp; Marital Therapy","DOI":"10.1080/0092623X.2017.1405301","ISSN":"0092-623X, 1521-0715","issue":"4","journalAbbreviation":"Journal of Sex &amp; Marital Therapy","language":"en","page":"343-353","source":"DOI.org (Crossref)","title":"When Pornography Use Feels Out of Control: The Moderation Effect of Relationship and Sexual Satisfaction","title-short":"When Pornography Use Feels Out of Control","volume":"44","author":[{"family":"Daspe","given":"Marie-Ève"},{"family":"Vaillancourt-Morel","given":"Marie-Pier"},{"family":"Lussier","given":"Yvan"},{"family":"Sabourin","given":"Stéphane"},{"family":"Ferron","given":"Anik"}],"issued":{"date-parts":[["2018",5,19]]}}},{"id":103,"uris":["http://zotero.org/users/local/8taSo5dG/items/7TS5HF47"],"itemData":{"id":103,"type":"article-journal","container-title":"Archives of Sexual Behavior","DOI":"10.1007/s10508-008-9387-0","ISSN":"0004-0002, 1573-2800","issue":"1","journalAbbreviation":"Arch Sex Behav","language":"en","license":"http://www.springer.com/tdm","page":"168-178","source":"DOI.org (Crossref)","title":"Pornography, Sexual Socialization, and Satisfaction Among Young Men","volume":"39","author":[{"family":"Štulhofer","given":"Aleksandar"},{"family":"Buško","given":"Vesna"},{"family":"Landripet","given":"Ivan"}],"issued":{"date-parts":[["2010",2]]}}},{"id":37,"uris":["http://zotero.org/users/local/8taSo5dG/items/QBYEPDRW"],"itemData":{"id":37,"type":"article-journal","container-title":"Journal of Sex &amp; Marital Therapy","DOI":"10.1080/0092623X.2017.1321596","ISSN":"0092-623X, 1521-0715","issue":"1","journalAbbreviation":"Journal of Sex &amp; Marital Therapy","language":"en","page":"73-86","source":"DOI.org (Crossref)","title":"Male-Centric and Female-Centric Pornography Consumption: Relationship With Sex Life and Attitudes in Young Adults","title-short":"Male-Centric and Female-Centric Pornography Consumption","volume":"44","author":[{"family":"French","given":"Ilisha M."},{"family":"Hamilton","given":"Lisa Dawn"}],"issued":{"date-parts":[["2018",1,2]]}}}],"schema":"https://github.com/citation-style-language/schema/raw/master/csl-citation.json"} </w:instrText>
      </w:r>
      <w:r w:rsidR="00142152"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13,23,35,48)</w:t>
      </w:r>
      <w:r w:rsidR="00142152" w:rsidRPr="00425030">
        <w:rPr>
          <w:rFonts w:ascii="Times New Roman" w:hAnsi="Times New Roman" w:cs="Times New Roman"/>
          <w:sz w:val="24"/>
          <w:szCs w:val="24"/>
        </w:rPr>
        <w:fldChar w:fldCharType="end"/>
      </w:r>
      <w:r w:rsidR="00AE78B0" w:rsidRPr="00425030">
        <w:rPr>
          <w:rFonts w:ascii="Times New Roman" w:hAnsi="Times New Roman" w:cs="Times New Roman"/>
          <w:sz w:val="24"/>
          <w:szCs w:val="24"/>
        </w:rPr>
        <w:t>.</w:t>
      </w:r>
      <w:r w:rsidR="00AE78B0" w:rsidRPr="00425030">
        <w:rPr>
          <w:rFonts w:ascii="Times New Roman" w:hAnsi="Times New Roman" w:cs="Times New Roman" w:hint="eastAsia"/>
          <w:sz w:val="24"/>
          <w:szCs w:val="24"/>
        </w:rPr>
        <w:t xml:space="preserve"> C</w:t>
      </w:r>
      <w:r w:rsidR="00AE78B0" w:rsidRPr="00425030">
        <w:rPr>
          <w:rFonts w:ascii="Times New Roman" w:hAnsi="Times New Roman" w:cs="Times New Roman"/>
          <w:sz w:val="24"/>
          <w:szCs w:val="24"/>
        </w:rPr>
        <w:t xml:space="preserve">ontent-specific </w:t>
      </w:r>
      <w:r w:rsidR="007B71AC" w:rsidRPr="00425030">
        <w:rPr>
          <w:rFonts w:ascii="Times New Roman" w:hAnsi="Times New Roman" w:cs="Times New Roman"/>
          <w:sz w:val="24"/>
          <w:szCs w:val="24"/>
        </w:rPr>
        <w:t>associations</w:t>
      </w:r>
      <w:r w:rsidR="00AE78B0" w:rsidRPr="00425030">
        <w:rPr>
          <w:rFonts w:ascii="Times New Roman" w:hAnsi="Times New Roman" w:cs="Times New Roman" w:hint="eastAsia"/>
          <w:sz w:val="24"/>
          <w:szCs w:val="24"/>
        </w:rPr>
        <w:t xml:space="preserve"> were found</w:t>
      </w:r>
      <w:r w:rsidR="00736A34" w:rsidRPr="00425030">
        <w:rPr>
          <w:rFonts w:ascii="Times New Roman" w:hAnsi="Times New Roman" w:cs="Times New Roman" w:hint="eastAsia"/>
          <w:sz w:val="24"/>
          <w:szCs w:val="24"/>
        </w:rPr>
        <w:t xml:space="preserve"> by </w:t>
      </w:r>
      <w:r w:rsidR="00736A34" w:rsidRPr="00425030">
        <w:rPr>
          <w:rFonts w:ascii="Times New Roman" w:hAnsi="Times New Roman" w:cs="Times New Roman"/>
          <w:sz w:val="24"/>
          <w:szCs w:val="24"/>
        </w:rPr>
        <w:t>Nolin et al.</w:t>
      </w:r>
      <w:r w:rsidR="00190085" w:rsidRPr="00425030">
        <w:rPr>
          <w:rFonts w:ascii="Times New Roman" w:hAnsi="Times New Roman" w:cs="Times New Roman" w:hint="eastAsia"/>
          <w:sz w:val="24"/>
          <w:szCs w:val="24"/>
        </w:rPr>
        <w:t xml:space="preserve"> </w:t>
      </w:r>
      <w:r w:rsidR="00190085"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a5QlI4Xp","properties":{"formattedCitation":"(26)","plainCitation":"(26)","noteIndex":0},"citationItems":[{"id":68,"uris":["http://zotero.org/users/local/8taSo5dG/items/TAENBV6A"],"itemData":{"id":68,"type":"article-journal","container-title":"The Journal of Sex Research","DOI":"10.1080/00224499.2024.2311874","ISSN":"0022-4499, 1559-8519","issue":"4","journalAbbreviation":"The Journal of Sex Research","language":"en","page":"568-581","source":"DOI.org (Crossref)","title":"Associations Between Contents of Pornography and Sexual Satisfaction and Function Among Young Adults","volume":"62","author":[{"family":"Nolin","given":"Marie-Chloé"},{"family":"Daspe","given":"Marie-Ève"},{"family":"Bőthe","given":"Beáta"},{"family":"Brassard","given":"Audrey"},{"family":"Joyal","given":"Christian"},{"family":"Vaillancourt-Morel","given":"Marie-Pier"}],"issued":{"date-parts":[["2025",5,4]]}}}],"schema":"https://github.com/citation-style-language/schema/raw/master/csl-citation.json"} </w:instrText>
      </w:r>
      <w:r w:rsidR="00190085"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26)</w:t>
      </w:r>
      <w:r w:rsidR="00190085" w:rsidRPr="00425030">
        <w:rPr>
          <w:rFonts w:ascii="Times New Roman" w:hAnsi="Times New Roman" w:cs="Times New Roman"/>
          <w:sz w:val="24"/>
          <w:szCs w:val="24"/>
        </w:rPr>
        <w:fldChar w:fldCharType="end"/>
      </w:r>
      <w:r w:rsidR="00190085" w:rsidRPr="00425030">
        <w:rPr>
          <w:rFonts w:ascii="Times New Roman" w:hAnsi="Times New Roman" w:cs="Times New Roman" w:hint="eastAsia"/>
          <w:sz w:val="24"/>
          <w:szCs w:val="24"/>
        </w:rPr>
        <w:t xml:space="preserve"> </w:t>
      </w:r>
      <w:r w:rsidR="00AE78B0" w:rsidRPr="00425030">
        <w:rPr>
          <w:rFonts w:ascii="Times New Roman" w:hAnsi="Times New Roman" w:cs="Times New Roman"/>
          <w:sz w:val="24"/>
          <w:szCs w:val="24"/>
        </w:rPr>
        <w:t xml:space="preserve">, where romantic or passion-themed pornography was linked to higher sexual satisfaction, while violent or control-oriented content </w:t>
      </w:r>
      <w:r w:rsidR="007B71AC" w:rsidRPr="00425030">
        <w:rPr>
          <w:rFonts w:ascii="Times New Roman" w:hAnsi="Times New Roman" w:cs="Times New Roman" w:hint="eastAsia"/>
          <w:sz w:val="24"/>
          <w:szCs w:val="24"/>
        </w:rPr>
        <w:t>was associated with</w:t>
      </w:r>
      <w:r w:rsidR="00AE78B0" w:rsidRPr="00425030">
        <w:rPr>
          <w:rFonts w:ascii="Times New Roman" w:hAnsi="Times New Roman" w:cs="Times New Roman"/>
          <w:sz w:val="24"/>
          <w:szCs w:val="24"/>
        </w:rPr>
        <w:t xml:space="preserve"> lower satisfaction</w:t>
      </w:r>
      <w:r w:rsidR="00736A34" w:rsidRPr="00425030">
        <w:rPr>
          <w:rFonts w:ascii="Times New Roman" w:hAnsi="Times New Roman" w:cs="Times New Roman" w:hint="eastAsia"/>
          <w:sz w:val="24"/>
          <w:szCs w:val="24"/>
        </w:rPr>
        <w:t>.</w:t>
      </w:r>
      <w:r w:rsidR="00AE78B0" w:rsidRPr="00425030">
        <w:rPr>
          <w:rFonts w:ascii="Times New Roman" w:hAnsi="Times New Roman" w:cs="Times New Roman"/>
          <w:sz w:val="24"/>
          <w:szCs w:val="24"/>
        </w:rPr>
        <w:t xml:space="preserve"> Mediators were identified</w:t>
      </w:r>
      <w:r w:rsidR="00BD6897" w:rsidRPr="00425030">
        <w:rPr>
          <w:rFonts w:ascii="Times New Roman" w:hAnsi="Times New Roman" w:cs="Times New Roman" w:hint="eastAsia"/>
          <w:sz w:val="24"/>
          <w:szCs w:val="24"/>
        </w:rPr>
        <w:t xml:space="preserve"> in </w:t>
      </w:r>
      <w:r w:rsidR="00BD6897" w:rsidRPr="00425030">
        <w:rPr>
          <w:rFonts w:ascii="Times New Roman" w:hAnsi="Times New Roman" w:cs="Times New Roman"/>
          <w:sz w:val="24"/>
          <w:szCs w:val="24"/>
        </w:rPr>
        <w:t xml:space="preserve">the </w:t>
      </w:r>
      <w:r w:rsidR="00BD6897" w:rsidRPr="00425030">
        <w:rPr>
          <w:rFonts w:ascii="Times New Roman" w:hAnsi="Times New Roman" w:cs="Times New Roman" w:hint="eastAsia"/>
          <w:sz w:val="24"/>
          <w:szCs w:val="24"/>
        </w:rPr>
        <w:t>relationship</w:t>
      </w:r>
      <w:r w:rsidR="00BD6897" w:rsidRPr="00425030">
        <w:rPr>
          <w:rFonts w:ascii="Times New Roman" w:hAnsi="Times New Roman" w:cs="Times New Roman"/>
          <w:sz w:val="24"/>
          <w:szCs w:val="24"/>
        </w:rPr>
        <w:t xml:space="preserve"> between sexual satisfaction and internet pornography use</w:t>
      </w:r>
      <w:r w:rsidR="00AE78B0" w:rsidRPr="00425030">
        <w:rPr>
          <w:rFonts w:ascii="Times New Roman" w:hAnsi="Times New Roman" w:cs="Times New Roman"/>
          <w:sz w:val="24"/>
          <w:szCs w:val="24"/>
        </w:rPr>
        <w:t>, including sexual compulsivity and attachment style, which influenced the direction and strength of the associations</w:t>
      </w:r>
      <w:r w:rsidR="00190085" w:rsidRPr="00425030">
        <w:rPr>
          <w:rFonts w:ascii="Times New Roman" w:hAnsi="Times New Roman" w:cs="Times New Roman" w:hint="eastAsia"/>
          <w:sz w:val="24"/>
          <w:szCs w:val="24"/>
        </w:rPr>
        <w:t xml:space="preserve"> </w:t>
      </w:r>
      <w:r w:rsidR="00190085"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EYZkfKhN","properties":{"formattedCitation":"(34,35)","plainCitation":"(34,35)","noteIndex":0},"citationItems":[{"id":39,"uris":["http://zotero.org/users/local/8taSo5dG/items/3FNGRMXV"],"itemData":{"id":39,"type":"article-journal","container-title":"Sexologies","DOI":"10.1016/j.sexol.2016.10.002","ISSN":"11581360","issue":"3","journalAbbreviation":"Sexologies","language":"en","page":"e27-e33","source":"DOI.org (Crossref)","title":"Is pornography pathogen by itself? Study of the role of attachment profiles on the relationship between pornography and sexual satisfaction","title-short":"Is pornography pathogen by itself?","volume":"26","author":[{"family":"Gouvernet","given":"B."},{"family":"Rebelo","given":"T."},{"family":"Sebbe","given":"F."},{"family":"Hentati","given":"Y."},{"family":"Yougbaré","given":"S."},{"family":"Combaluzier","given":"S."},{"family":"Rezrazi","given":"A."}],"issued":{"date-parts":[["2017",7]]}}},{"id":103,"uris":["http://zotero.org/users/local/8taSo5dG/items/7TS5HF47"],"itemData":{"id":103,"type":"article-journal","container-title":"Archives of Sexual Behavior","DOI":"10.1007/s10508-008-9387-0","ISSN":"0004-0002, 1573-2800","issue":"1","journalAbbreviation":"Arch Sex Behav","language":"en","license":"http://www.springer.com/tdm","page":"168-178","source":"DOI.org (Crossref)","title":"Pornography, Sexual Socialization, and Satisfaction Among Young Men","volume":"39","author":[{"family":"Štulhofer","given":"Aleksandar"},{"family":"Buško","given":"Vesna"},{"family":"Landripet","given":"Ivan"}],"issued":{"date-parts":[["2010",2]]}}}],"schema":"https://github.com/citation-style-language/schema/raw/master/csl-citation.json"} </w:instrText>
      </w:r>
      <w:r w:rsidR="00190085"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4,35)</w:t>
      </w:r>
      <w:r w:rsidR="00190085" w:rsidRPr="00425030">
        <w:rPr>
          <w:rFonts w:ascii="Times New Roman" w:hAnsi="Times New Roman" w:cs="Times New Roman"/>
          <w:sz w:val="24"/>
          <w:szCs w:val="24"/>
        </w:rPr>
        <w:fldChar w:fldCharType="end"/>
      </w:r>
      <w:r w:rsidR="00AE78B0" w:rsidRPr="00425030">
        <w:rPr>
          <w:rFonts w:ascii="Times New Roman" w:hAnsi="Times New Roman" w:cs="Times New Roman"/>
          <w:sz w:val="24"/>
          <w:szCs w:val="24"/>
        </w:rPr>
        <w:t>.</w:t>
      </w:r>
    </w:p>
    <w:p w14:paraId="27B96533" w14:textId="77777777" w:rsidR="00E568D6" w:rsidRPr="00425030" w:rsidRDefault="00E568D6" w:rsidP="00254F19">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Compulsive Internet Porn</w:t>
      </w:r>
      <w:r w:rsidRPr="00425030">
        <w:rPr>
          <w:rFonts w:ascii="Times New Roman" w:hAnsi="Times New Roman" w:cs="Times New Roman" w:hint="eastAsia"/>
          <w:b/>
          <w:bCs/>
          <w:sz w:val="24"/>
          <w:szCs w:val="24"/>
        </w:rPr>
        <w:t>ography</w:t>
      </w:r>
      <w:r w:rsidRPr="00425030">
        <w:rPr>
          <w:rFonts w:ascii="Times New Roman" w:hAnsi="Times New Roman" w:cs="Times New Roman"/>
          <w:b/>
          <w:bCs/>
          <w:sz w:val="24"/>
          <w:szCs w:val="24"/>
        </w:rPr>
        <w:t xml:space="preserve"> Use</w:t>
      </w:r>
    </w:p>
    <w:p w14:paraId="0E6C0C27" w14:textId="2A4CB090" w:rsidR="00E568D6" w:rsidRPr="00425030" w:rsidRDefault="005757A0" w:rsidP="00890BE6">
      <w:pPr>
        <w:spacing w:line="480" w:lineRule="auto"/>
        <w:ind w:firstLine="720"/>
        <w:rPr>
          <w:sz w:val="24"/>
          <w:szCs w:val="24"/>
        </w:rPr>
      </w:pPr>
      <w:r w:rsidRPr="00425030">
        <w:rPr>
          <w:rFonts w:ascii="Times New Roman" w:hAnsi="Times New Roman" w:cs="Times New Roman"/>
          <w:sz w:val="24"/>
          <w:szCs w:val="24"/>
        </w:rPr>
        <w:lastRenderedPageBreak/>
        <w:t>Nine</w:t>
      </w:r>
      <w:r w:rsidR="00E568D6" w:rsidRPr="00425030">
        <w:rPr>
          <w:rFonts w:ascii="Times New Roman" w:hAnsi="Times New Roman" w:cs="Times New Roman" w:hint="eastAsia"/>
          <w:sz w:val="24"/>
          <w:szCs w:val="24"/>
        </w:rPr>
        <w:t xml:space="preserve"> studies investigated</w:t>
      </w:r>
      <w:r w:rsidR="00E568D6" w:rsidRPr="00425030">
        <w:rPr>
          <w:rFonts w:ascii="Times New Roman" w:hAnsi="Times New Roman" w:cs="Times New Roman"/>
          <w:sz w:val="24"/>
          <w:szCs w:val="24"/>
        </w:rPr>
        <w:t xml:space="preserve"> compulsive internet porn</w:t>
      </w:r>
      <w:r w:rsidR="002C3427" w:rsidRPr="00425030">
        <w:rPr>
          <w:rFonts w:ascii="Times New Roman" w:hAnsi="Times New Roman" w:cs="Times New Roman"/>
          <w:sz w:val="24"/>
          <w:szCs w:val="24"/>
        </w:rPr>
        <w:t>ography</w:t>
      </w:r>
      <w:r w:rsidR="00E568D6" w:rsidRPr="00425030">
        <w:rPr>
          <w:rFonts w:ascii="Times New Roman" w:hAnsi="Times New Roman" w:cs="Times New Roman"/>
          <w:sz w:val="24"/>
          <w:szCs w:val="24"/>
        </w:rPr>
        <w:t xml:space="preserve"> use</w:t>
      </w:r>
      <w:r w:rsidR="00E568D6" w:rsidRPr="00425030">
        <w:rPr>
          <w:rFonts w:ascii="Times New Roman" w:hAnsi="Times New Roman" w:cs="Times New Roman" w:hint="eastAsia"/>
          <w:sz w:val="24"/>
          <w:szCs w:val="24"/>
        </w:rPr>
        <w:t>,</w:t>
      </w:r>
      <w:r w:rsidR="00E568D6" w:rsidRPr="00425030">
        <w:rPr>
          <w:rFonts w:ascii="Times New Roman" w:hAnsi="Times New Roman" w:cs="Times New Roman"/>
          <w:sz w:val="24"/>
          <w:szCs w:val="24"/>
        </w:rPr>
        <w:t xml:space="preserve"> </w:t>
      </w:r>
      <w:r w:rsidR="00E568D6" w:rsidRPr="00425030">
        <w:rPr>
          <w:rFonts w:ascii="Times New Roman" w:hAnsi="Times New Roman" w:cs="Times New Roman" w:hint="eastAsia"/>
          <w:sz w:val="24"/>
          <w:szCs w:val="24"/>
        </w:rPr>
        <w:t>finding</w:t>
      </w:r>
      <w:r w:rsidR="00E568D6" w:rsidRPr="00425030">
        <w:rPr>
          <w:rFonts w:ascii="Times New Roman" w:hAnsi="Times New Roman" w:cs="Times New Roman"/>
          <w:sz w:val="24"/>
          <w:szCs w:val="24"/>
        </w:rPr>
        <w:t xml:space="preserve"> </w:t>
      </w:r>
      <w:r w:rsidR="00E568D6" w:rsidRPr="00425030">
        <w:rPr>
          <w:rFonts w:ascii="Times New Roman" w:hAnsi="Times New Roman" w:cs="Times New Roman" w:hint="eastAsia"/>
          <w:sz w:val="24"/>
          <w:szCs w:val="24"/>
        </w:rPr>
        <w:t>that</w:t>
      </w:r>
      <w:r w:rsidR="00E568D6" w:rsidRPr="00425030">
        <w:rPr>
          <w:rFonts w:ascii="Times New Roman" w:hAnsi="Times New Roman" w:cs="Times New Roman"/>
          <w:sz w:val="24"/>
          <w:szCs w:val="24"/>
        </w:rPr>
        <w:t xml:space="preserve"> internet pornograph</w:t>
      </w:r>
      <w:r w:rsidR="00E568D6" w:rsidRPr="00425030">
        <w:rPr>
          <w:rFonts w:ascii="Times New Roman" w:hAnsi="Times New Roman" w:cs="Times New Roman" w:hint="eastAsia"/>
          <w:sz w:val="24"/>
          <w:szCs w:val="24"/>
        </w:rPr>
        <w:t>y</w:t>
      </w:r>
      <w:r w:rsidR="00E568D6" w:rsidRPr="00425030">
        <w:rPr>
          <w:rFonts w:ascii="Times New Roman" w:hAnsi="Times New Roman" w:cs="Times New Roman"/>
          <w:sz w:val="24"/>
          <w:szCs w:val="24"/>
        </w:rPr>
        <w:t xml:space="preserve"> use was positively associated with sexual compulsivity</w:t>
      </w:r>
      <w:r w:rsidR="00190085" w:rsidRPr="00425030">
        <w:rPr>
          <w:rFonts w:ascii="Times New Roman" w:hAnsi="Times New Roman" w:cs="Times New Roman" w:hint="eastAsia"/>
          <w:sz w:val="24"/>
          <w:szCs w:val="24"/>
        </w:rPr>
        <w:t xml:space="preserve"> </w:t>
      </w:r>
      <w:r w:rsidR="00190085"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oMQV7sT6","properties":{"formattedCitation":"(32)","plainCitation":"(32)","noteIndex":0},"citationItems":[{"id":2,"uris":["http://zotero.org/users/local/8taSo5dG/items/SNHN9JGH"],"itemData":{"id":2,"type":"article-journal","abstract":"Abstract\n            \n              The advent of social media platforms has revolutionized the process of information creation, dissemination and consumption. Although highly debated, pornography consumption on social media is a reality. Building on an acquisition, activation, and application model, this study investigates student’s (\n              n\n              = 379) gratification in romantic relationships as an outcome of their pornography consumption on social media, through the mediating effect of sexual confidence and sexual compulsivity. PROCESS macro was used to analyze the data. Results indicate that the effect of pornography consumption on a viewer’s gratification in a romantic relationship is partially mediated by sexual confidence (β = .0461,\n              p\n              &lt; .001) and sexual compulsivity (β = .420,\n              p\n              &lt; .001). These findings hold important contributions to current literature. Findings also indicate that pornography consumption positively and significantly aids a viewer’s sexual gratification in romantic relationships.","container-title":"The Spanish Journal of Psychology","DOI":"10.1017/sjp.2019.60","ISSN":"1138-7416, 1988-2904","journalAbbreviation":"Span. J. Psychol.","language":"en","license":"https://www.cambridge.org/core/terms","page":"E61","source":"DOI.org (Crossref)","title":"Erotic Use of Social Media Pornography in Gratifying Romantic Relationship Desires","volume":"22","author":[{"family":"Arikewuyo","given":"Abdulgaffar"},{"family":"Ozad","given":"Bahire"},{"family":"Lasisi","given":"Taiwo Temitope"}],"issued":{"date-parts":[["2019"]]}}}],"schema":"https://github.com/citation-style-language/schema/raw/master/csl-citation.json"} </w:instrText>
      </w:r>
      <w:r w:rsidR="00190085"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2)</w:t>
      </w:r>
      <w:r w:rsidR="00190085" w:rsidRPr="00425030">
        <w:rPr>
          <w:rFonts w:ascii="Times New Roman" w:hAnsi="Times New Roman" w:cs="Times New Roman"/>
          <w:sz w:val="24"/>
          <w:szCs w:val="24"/>
        </w:rPr>
        <w:fldChar w:fldCharType="end"/>
      </w:r>
      <w:r w:rsidR="00E568D6" w:rsidRPr="00425030">
        <w:rPr>
          <w:rFonts w:ascii="Times New Roman" w:hAnsi="Times New Roman" w:cs="Times New Roman" w:hint="eastAsia"/>
          <w:sz w:val="24"/>
          <w:szCs w:val="24"/>
        </w:rPr>
        <w:t>,</w:t>
      </w:r>
      <w:r w:rsidR="00E568D6" w:rsidRPr="00425030">
        <w:rPr>
          <w:rFonts w:ascii="Times New Roman" w:hAnsi="Times New Roman" w:cs="Times New Roman"/>
          <w:sz w:val="24"/>
          <w:szCs w:val="24"/>
        </w:rPr>
        <w:t xml:space="preserve"> e</w:t>
      </w:r>
      <w:r w:rsidR="00E568D6" w:rsidRPr="00425030">
        <w:rPr>
          <w:rFonts w:ascii="Times New Roman" w:hAnsi="Times New Roman" w:cs="Times New Roman" w:hint="eastAsia"/>
          <w:sz w:val="24"/>
          <w:szCs w:val="24"/>
        </w:rPr>
        <w:t xml:space="preserve">ffort to access </w:t>
      </w:r>
      <w:r w:rsidR="00C656BF" w:rsidRPr="00425030">
        <w:rPr>
          <w:rFonts w:ascii="Times New Roman" w:hAnsi="Times New Roman" w:cs="Times New Roman"/>
          <w:sz w:val="24"/>
          <w:szCs w:val="24"/>
        </w:rPr>
        <w:t>i</w:t>
      </w:r>
      <w:r w:rsidR="00E568D6" w:rsidRPr="00425030">
        <w:rPr>
          <w:rFonts w:ascii="Times New Roman" w:hAnsi="Times New Roman" w:cs="Times New Roman" w:hint="eastAsia"/>
          <w:sz w:val="24"/>
          <w:szCs w:val="24"/>
        </w:rPr>
        <w:t>nternet pornography,</w:t>
      </w:r>
      <w:r w:rsidR="00E568D6" w:rsidRPr="00425030">
        <w:rPr>
          <w:rFonts w:ascii="Times New Roman" w:hAnsi="Times New Roman" w:cs="Times New Roman"/>
          <w:sz w:val="24"/>
          <w:szCs w:val="24"/>
        </w:rPr>
        <w:t xml:space="preserve"> p</w:t>
      </w:r>
      <w:r w:rsidR="00E568D6" w:rsidRPr="00425030">
        <w:rPr>
          <w:rFonts w:ascii="Times New Roman" w:hAnsi="Times New Roman" w:cs="Times New Roman" w:hint="eastAsia"/>
          <w:sz w:val="24"/>
          <w:szCs w:val="24"/>
        </w:rPr>
        <w:t>erceptions of compulsivity to cyberpornography</w:t>
      </w:r>
      <w:r w:rsidR="00190085" w:rsidRPr="00425030">
        <w:rPr>
          <w:rFonts w:ascii="Times New Roman" w:hAnsi="Times New Roman" w:cs="Times New Roman" w:hint="eastAsia"/>
          <w:sz w:val="24"/>
          <w:szCs w:val="24"/>
        </w:rPr>
        <w:t xml:space="preserve"> </w:t>
      </w:r>
      <w:r w:rsidR="00190085"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G2EKWad8","properties":{"formattedCitation":"(32,33)","plainCitation":"(32,33)","noteIndex":0},"citationItems":[{"id":2,"uris":["http://zotero.org/users/local/8taSo5dG/items/SNHN9JGH"],"itemData":{"id":2,"type":"article-journal","abstract":"Abstract\n            \n              The advent of social media platforms has revolutionized the process of information creation, dissemination and consumption. Although highly debated, pornography consumption on social media is a reality. Building on an acquisition, activation, and application model, this study investigates student’s (\n              n\n              = 379) gratification in romantic relationships as an outcome of their pornography consumption on social media, through the mediating effect of sexual confidence and sexual compulsivity. PROCESS macro was used to analyze the data. Results indicate that the effect of pornography consumption on a viewer’s gratification in a romantic relationship is partially mediated by sexual confidence (β = .0461,\n              p\n              &lt; .001) and sexual compulsivity (β = .420,\n              p\n              &lt; .001). These findings hold important contributions to current literature. Findings also indicate that pornography consumption positively and significantly aids a viewer’s sexual gratification in romantic relationships.","container-title":"The Spanish Journal of Psychology","DOI":"10.1017/sjp.2019.60","ISSN":"1138-7416, 1988-2904","journalAbbreviation":"Span. J. Psychol.","language":"en","license":"https://www.cambridge.org/core/terms","page":"E61","source":"DOI.org (Crossref)","title":"Erotic Use of Social Media Pornography in Gratifying Romantic Relationship Desires","volume":"22","author":[{"family":"Arikewuyo","given":"Abdulgaffar"},{"family":"Ozad","given":"Bahire"},{"family":"Lasisi","given":"Taiwo Temitope"}],"issued":{"date-parts":[["2019"]]}}},{"id":9,"uris":["http://zotero.org/users/local/8taSo5dG/items/WJ67KUEH"],"itemData":{"id":9,"type":"article-journal","container-title":"Cyberpsychology, Behavior, and Social Networking","DOI":"10.1089/cyber.2016.0364","ISSN":"2152-2715, 2152-2723","issue":"11","journalAbbreviation":"Cyberpsychology, Behavior, and Social Networking","language":"en","license":"http://www.liebertpub.com/nv/resources-tools/text-and-data-mining-policy/121/","page":"649-655","source":"DOI.org (Crossref)","title":"Cyberpornography: Time Use, Perceived Addiction, Sexual Functioning, and Sexual Satisfaction","title-short":"Cyberpornography","volume":"19","author":[{"family":"Blais-Lecours","given":"Sarah"},{"family":"Vaillancourt-Morel","given":"Marie-Pier"},{"family":"Sabourin","given":"Stéphane"},{"family":"Godbout","given":"Natacha"}],"issued":{"date-parts":[["2016",11]]}}}],"schema":"https://github.com/citation-style-language/schema/raw/master/csl-citation.json"} </w:instrText>
      </w:r>
      <w:r w:rsidR="00190085"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2,33)</w:t>
      </w:r>
      <w:r w:rsidR="00190085" w:rsidRPr="00425030">
        <w:rPr>
          <w:rFonts w:ascii="Times New Roman" w:hAnsi="Times New Roman" w:cs="Times New Roman"/>
          <w:sz w:val="24"/>
          <w:szCs w:val="24"/>
        </w:rPr>
        <w:fldChar w:fldCharType="end"/>
      </w:r>
      <w:r w:rsidR="00592234" w:rsidRPr="00425030">
        <w:rPr>
          <w:rFonts w:ascii="Times New Roman" w:hAnsi="Times New Roman" w:cs="Times New Roman"/>
          <w:sz w:val="24"/>
          <w:szCs w:val="24"/>
        </w:rPr>
        <w:t>,</w:t>
      </w:r>
      <w:r w:rsidR="00890BE6" w:rsidRPr="00425030">
        <w:rPr>
          <w:rFonts w:ascii="Times New Roman" w:hAnsi="Times New Roman" w:cs="Times New Roman"/>
          <w:sz w:val="24"/>
          <w:szCs w:val="24"/>
        </w:rPr>
        <w:t xml:space="preserve"> and</w:t>
      </w:r>
      <w:r w:rsidR="00E568D6" w:rsidRPr="00425030">
        <w:rPr>
          <w:rFonts w:ascii="Times New Roman" w:hAnsi="Times New Roman" w:cs="Times New Roman"/>
          <w:sz w:val="24"/>
          <w:szCs w:val="24"/>
        </w:rPr>
        <w:t xml:space="preserve"> perceived lack of control over pornography use</w:t>
      </w:r>
      <w:r w:rsidR="00190085" w:rsidRPr="00425030">
        <w:rPr>
          <w:rFonts w:ascii="Times New Roman" w:hAnsi="Times New Roman" w:cs="Times New Roman" w:hint="eastAsia"/>
          <w:sz w:val="24"/>
          <w:szCs w:val="24"/>
        </w:rPr>
        <w:t xml:space="preserve"> </w:t>
      </w:r>
      <w:r w:rsidR="00190085"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eTOTnjp9","properties":{"formattedCitation":"(23,33,46,49,51,53,55)","plainCitation":"(23,33,46,49,51,53,55)","noteIndex":0},"citationItems":[{"id":27,"uris":["http://zotero.org/users/local/8taSo5dG/items/TWRMLG7B"],"itemData":{"id":27,"type":"article-journal","container-title":"Journal of Sex &amp; Marital Therapy","DOI":"10.1080/0092623X.2017.1405301","ISSN":"0092-623X, 1521-0715","issue":"4","journalAbbreviation":"Journal of Sex &amp; Marital Therapy","language":"en","page":"343-353","source":"DOI.org (Crossref)","title":"When Pornography Use Feels Out of Control: The Moderation Effect of Relationship and Sexual Satisfaction","title-short":"When Pornography Use Feels Out of Control","volume":"44","author":[{"family":"Daspe","given":"Marie-Ève"},{"family":"Vaillancourt-Morel","given":"Marie-Pier"},{"family":"Lussier","given":"Yvan"},{"family":"Sabourin","given":"Stéphane"},{"family":"Ferron","given":"Anik"}],"issued":{"date-parts":[["2018",5,19]]}}},{"id":9,"uris":["http://zotero.org/users/local/8taSo5dG/items/WJ67KUEH"],"itemData":{"id":9,"type":"article-journal","container-title":"Cyberpsychology, Behavior, and Social Networking","DOI":"10.1089/cyber.2016.0364","ISSN":"2152-2715, 2152-2723","issue":"11","journalAbbreviation":"Cyberpsychology, Behavior, and Social Networking","language":"en","license":"http://www.liebertpub.com/nv/resources-tools/text-and-data-mining-policy/121/","page":"649-655","source":"DOI.org (Crossref)","title":"Cyberpornography: Time Use, Perceived Addiction, Sexual Functioning, and Sexual Satisfaction","title-short":"Cyberpornography","volume":"19","author":[{"family":"Blais-Lecours","given":"Sarah"},{"family":"Vaillancourt-Morel","given":"Marie-Pier"},{"family":"Sabourin","given":"Stéphane"},{"family":"Godbout","given":"Natacha"}],"issued":{"date-parts":[["2016",11]]}}},{"id":58,"uris":["http://zotero.org/users/local/8taSo5dG/items/N3AAWNYI"],"itemData":{"id":58,"type":"article-journal","container-title":"Journal of Sex &amp; Marital Therapy","DOI":"10.1080/0092623X.2023.2193182","ISSN":"0092-623X, 1521-0715","issue":"7","journalAbbreviation":"Journal of Sex &amp; Marital Therapy","language":"en","page":"739-754","source":"DOI.org (Crossref)","title":"Associations Between Pornography Consumption Patterns, Pornography Consumption Motives, and Social Wellbeing among U.S. College Students: A Latent Profile Analysis with a Primarily Female Sample","title-short":"Associations Between Pornography Consumption Patterns, Pornography Consumption Motives, and Social Wellbeing among U.S. College Students","volume":"49","author":[{"family":"Maitland","given":"Daniel W. M."},{"family":"Neilson","given":"Elizabeth C."}],"issued":{"date-parts":[["2023",10,3]]}}},{"id":80,"uris":["http://zotero.org/users/local/8taSo5dG/items/KHX3S7VX"],"itemData":{"id":80,"type":"article-journal","container-title":"The Journal of Sex Research","DOI":"10.1080/00224499.2017.1399196","ISSN":"0022-4499, 1559-8519","issue":"3","journalAbbreviation":"The Journal of Sex Research","language":"en","page":"381-394","source":"DOI.org (Crossref)","title":"Social Desirability Bias in Pornography-Related Self-Reports: The Role of Religion","title-short":"Social Desirability Bias in Pornography-Related Self-Reports","volume":"55","author":[{"family":"Rasmussen","given":"Kyler R."},{"family":"Grubbs","given":"Joshua B."},{"family":"Pargament","given":"Kenneth I."},{"family":"Exline","given":"Julie J."}],"issued":{"date-parts":[["2018",3,24]]}}},{"id":28,"uris":["http://zotero.org/users/local/8taSo5dG/items/DA9W3XH6"],"itemData":{"id":28,"type":"article-journal","container-title":"Archives of Sexual Behavior","DOI":"10.1007/s10508-020-01878-6","ISSN":"0004-0002, 1573-2800","issue":"2","journalAbbreviation":"Arch Sex Behav","language":"en","page":"695-709","source":"DOI.org (Crossref)","title":"Roles of Religiosity, Obsessive–Compulsive Symptoms, Scrupulosity, and Shame in Self-Perceived Pornography Addiction: A Preregistered Study","title-short":"Roles of Religiosity, Obsessive–Compulsive Symptoms, Scrupulosity, and Shame in Self-Perceived Pornography Addiction","volume":"50","author":[{"family":"De Jong","given":"David C."},{"family":"Cook","given":"Casey"}],"issued":{"date-parts":[["2021",2]]}}},{"id":136,"uris":["http://zotero.org/users/local/8taSo5dG/items/W27UJGER"],"itemData":{"id":136,"type":"article-journal","container-title":"Sexual Addiction &amp; Compulsivity","DOI":"10.1080/10720162.2016.1140604","ISSN":"1072-0162, 1532-5318","issue":"2-3","journalAbbreviation":"Sexual Addiction &amp; Compulsivity","language":"en","page":"260-278","source":"DOI.org (Crossref)","title":"Associations of Perceived Addiction to Internet Pornography with Religious/Spiritual and Psychological Functioning","volume":"23","author":[{"family":"Wilt","given":"Joshua A."},{"family":"Cooper","given":"Erin B."},{"family":"Grubbs","given":"Joshua B."},{"family":"Exline","given":"Julie J."},{"family":"Pargament","given":"Kenneth I."}],"issued":{"date-parts":[["2016",4,2]]}}},{"id":42,"uris":["http://zotero.org/users/local/8taSo5dG/items/RTQTIR9I"],"itemData":{"id":42,"type":"article-journal","container-title":"Journal of Sex &amp; Marital Therapy","DOI":"10.1080/0092623X.2013.842192","ISSN":"0092-623X, 1521-0715","issue":"1","journalAbbreviation":"Journal of Sex &amp; Marital Therapy","language":"en","page":"83-106","source":"DOI.org (Crossref)","title":"Internet Pornography Use: Perceived Addiction, Psychological Distress, and the Validation of a Brief Measure","title-short":"Internet Pornography Use","volume":"41","author":[{"family":"Grubbs","given":"Joshua B."},{"family":"Volk","given":"Fred"},{"family":"Exline","given":"Julie J."},{"family":"Pargament","given":"Kenneth I."}],"issued":{"date-parts":[["2015",1,2]]}}}],"schema":"https://github.com/citation-style-language/schema/raw/master/csl-citation.json"} </w:instrText>
      </w:r>
      <w:r w:rsidR="00190085"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23,33,46,49,51,53,55)</w:t>
      </w:r>
      <w:r w:rsidR="00190085" w:rsidRPr="00425030">
        <w:rPr>
          <w:rFonts w:ascii="Times New Roman" w:hAnsi="Times New Roman" w:cs="Times New Roman"/>
          <w:sz w:val="24"/>
          <w:szCs w:val="24"/>
        </w:rPr>
        <w:fldChar w:fldCharType="end"/>
      </w:r>
      <w:r w:rsidR="00E568D6" w:rsidRPr="00425030">
        <w:rPr>
          <w:rFonts w:ascii="Times New Roman" w:hAnsi="Times New Roman" w:cs="Times New Roman"/>
          <w:sz w:val="24"/>
          <w:szCs w:val="24"/>
        </w:rPr>
        <w:t>. Additionally, internet pornograph</w:t>
      </w:r>
      <w:r w:rsidR="00E568D6" w:rsidRPr="00425030">
        <w:rPr>
          <w:rFonts w:ascii="Times New Roman" w:hAnsi="Times New Roman" w:cs="Times New Roman" w:hint="eastAsia"/>
          <w:sz w:val="24"/>
          <w:szCs w:val="24"/>
        </w:rPr>
        <w:t>y</w:t>
      </w:r>
      <w:r w:rsidR="00E568D6" w:rsidRPr="00425030">
        <w:rPr>
          <w:rFonts w:ascii="Times New Roman" w:hAnsi="Times New Roman" w:cs="Times New Roman"/>
          <w:sz w:val="24"/>
          <w:szCs w:val="24"/>
        </w:rPr>
        <w:t xml:space="preserve"> use among men was associated with </w:t>
      </w:r>
      <w:r w:rsidR="00620482" w:rsidRPr="00425030">
        <w:rPr>
          <w:rFonts w:ascii="Times New Roman" w:hAnsi="Times New Roman" w:cs="Times New Roman"/>
          <w:sz w:val="24"/>
          <w:szCs w:val="24"/>
        </w:rPr>
        <w:t xml:space="preserve">a </w:t>
      </w:r>
      <w:r w:rsidR="00E568D6" w:rsidRPr="00425030">
        <w:rPr>
          <w:rFonts w:ascii="Times New Roman" w:hAnsi="Times New Roman" w:cs="Times New Roman"/>
          <w:sz w:val="24"/>
          <w:szCs w:val="24"/>
        </w:rPr>
        <w:t xml:space="preserve">more </w:t>
      </w:r>
      <w:r w:rsidR="00A17A70" w:rsidRPr="00425030">
        <w:rPr>
          <w:rFonts w:ascii="Times New Roman" w:hAnsi="Times New Roman" w:cs="Times New Roman"/>
          <w:sz w:val="24"/>
          <w:szCs w:val="24"/>
        </w:rPr>
        <w:t>‘</w:t>
      </w:r>
      <w:r w:rsidR="00E568D6" w:rsidRPr="00425030">
        <w:rPr>
          <w:rFonts w:ascii="Times New Roman" w:hAnsi="Times New Roman" w:cs="Times New Roman"/>
          <w:sz w:val="24"/>
          <w:szCs w:val="24"/>
        </w:rPr>
        <w:t>harmonious passion</w:t>
      </w:r>
      <w:r w:rsidR="00A17A70" w:rsidRPr="00425030">
        <w:rPr>
          <w:rFonts w:ascii="Times New Roman" w:hAnsi="Times New Roman" w:cs="Times New Roman"/>
          <w:sz w:val="24"/>
          <w:szCs w:val="24"/>
        </w:rPr>
        <w:t>’</w:t>
      </w:r>
      <w:r w:rsidR="00E568D6" w:rsidRPr="00425030">
        <w:rPr>
          <w:rFonts w:ascii="Times New Roman" w:hAnsi="Times New Roman" w:cs="Times New Roman"/>
          <w:sz w:val="24"/>
          <w:szCs w:val="24"/>
        </w:rPr>
        <w:t xml:space="preserve"> for pornography than </w:t>
      </w:r>
      <w:r w:rsidR="00A17A70" w:rsidRPr="00425030">
        <w:rPr>
          <w:rFonts w:ascii="Times New Roman" w:hAnsi="Times New Roman" w:cs="Times New Roman"/>
          <w:sz w:val="24"/>
          <w:szCs w:val="24"/>
        </w:rPr>
        <w:t>‘</w:t>
      </w:r>
      <w:r w:rsidR="00E568D6" w:rsidRPr="00425030">
        <w:rPr>
          <w:rFonts w:ascii="Times New Roman" w:hAnsi="Times New Roman" w:cs="Times New Roman"/>
          <w:sz w:val="24"/>
          <w:szCs w:val="24"/>
        </w:rPr>
        <w:t>obsessive passion</w:t>
      </w:r>
      <w:r w:rsidR="00A17A70" w:rsidRPr="00425030">
        <w:rPr>
          <w:rFonts w:ascii="Times New Roman" w:hAnsi="Times New Roman" w:cs="Times New Roman"/>
          <w:sz w:val="24"/>
          <w:szCs w:val="24"/>
        </w:rPr>
        <w:t xml:space="preserve">’; the former </w:t>
      </w:r>
      <w:r w:rsidR="00F768E3" w:rsidRPr="00425030">
        <w:rPr>
          <w:rFonts w:ascii="Times New Roman" w:hAnsi="Times New Roman" w:cs="Times New Roman"/>
          <w:sz w:val="24"/>
          <w:szCs w:val="24"/>
        </w:rPr>
        <w:t xml:space="preserve">refers to an activity being an important but balanced part of one's identity, whereas </w:t>
      </w:r>
      <w:r w:rsidR="00A17A70" w:rsidRPr="00425030">
        <w:rPr>
          <w:rFonts w:ascii="Times New Roman" w:hAnsi="Times New Roman" w:cs="Times New Roman"/>
          <w:sz w:val="24"/>
          <w:szCs w:val="24"/>
        </w:rPr>
        <w:t>the latter</w:t>
      </w:r>
      <w:r w:rsidR="00F768E3" w:rsidRPr="00425030">
        <w:rPr>
          <w:rFonts w:ascii="Times New Roman" w:hAnsi="Times New Roman" w:cs="Times New Roman"/>
          <w:sz w:val="24"/>
          <w:szCs w:val="24"/>
        </w:rPr>
        <w:t xml:space="preserve"> involves an activity that is central but conflicts with other aspects of life and is less controllable</w:t>
      </w:r>
      <w:r w:rsidR="00190085" w:rsidRPr="00425030">
        <w:rPr>
          <w:rFonts w:ascii="Times New Roman" w:hAnsi="Times New Roman" w:cs="Times New Roman" w:hint="eastAsia"/>
          <w:sz w:val="24"/>
          <w:szCs w:val="24"/>
        </w:rPr>
        <w:t xml:space="preserve"> </w:t>
      </w:r>
      <w:r w:rsidR="00190085"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oqJJGgTH","properties":{"formattedCitation":"(44)","plainCitation":"(44)","noteIndex":0},"citationItems":[{"id":82,"uris":["http://zotero.org/users/local/8taSo5dG/items/96324LN5"],"itemData":{"id":82,"type":"article-journal","container-title":"Addictive Behaviors","DOI":"10.1016/j.addbeh.2014.02.010","ISSN":"03064603","issue":"5","journalAbbreviation":"Addictive Behaviors","language":"en","license":"https://www.elsevier.com/tdm/userlicense/1.0/","page":"1012-1017","source":"DOI.org (Crossref)","title":"The relationship of “passionate attachment” for pornography with sexual compulsivity, frequency of use, and craving for pornography","volume":"39","author":[{"family":"Rosenberg","given":"Harold"},{"family":"Kraus","given":"Shane"}],"issued":{"date-parts":[["2014",5]]}}}],"schema":"https://github.com/citation-style-language/schema/raw/master/csl-citation.json"} </w:instrText>
      </w:r>
      <w:r w:rsidR="00190085"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4)</w:t>
      </w:r>
      <w:r w:rsidR="00190085" w:rsidRPr="00425030">
        <w:rPr>
          <w:rFonts w:ascii="Times New Roman" w:hAnsi="Times New Roman" w:cs="Times New Roman"/>
          <w:sz w:val="24"/>
          <w:szCs w:val="24"/>
        </w:rPr>
        <w:fldChar w:fldCharType="end"/>
      </w:r>
      <w:r w:rsidR="00E568D6" w:rsidRPr="00425030">
        <w:rPr>
          <w:rFonts w:ascii="Times New Roman" w:hAnsi="Times New Roman" w:cs="Times New Roman"/>
          <w:sz w:val="24"/>
          <w:szCs w:val="24"/>
        </w:rPr>
        <w:t>.</w:t>
      </w:r>
    </w:p>
    <w:p w14:paraId="0E0FCA83" w14:textId="296D7701" w:rsidR="00A41DE5" w:rsidRPr="00425030" w:rsidRDefault="00E47236" w:rsidP="00F25EB6">
      <w:pPr>
        <w:spacing w:line="480" w:lineRule="auto"/>
        <w:jc w:val="center"/>
        <w:outlineLvl w:val="0"/>
        <w:rPr>
          <w:rFonts w:ascii="Times New Roman" w:hAnsi="Times New Roman" w:cs="Times New Roman"/>
          <w:b/>
          <w:bCs/>
          <w:sz w:val="24"/>
          <w:szCs w:val="24"/>
        </w:rPr>
      </w:pPr>
      <w:r w:rsidRPr="00425030">
        <w:rPr>
          <w:rFonts w:ascii="Times New Roman" w:hAnsi="Times New Roman" w:cs="Times New Roman"/>
          <w:b/>
          <w:bCs/>
          <w:sz w:val="24"/>
          <w:szCs w:val="24"/>
        </w:rPr>
        <w:t>Discussion</w:t>
      </w:r>
    </w:p>
    <w:p w14:paraId="1CD3ED98" w14:textId="75159664" w:rsidR="00950C29" w:rsidRPr="00425030" w:rsidRDefault="00E72DA1" w:rsidP="000C6116">
      <w:pPr>
        <w:spacing w:line="480" w:lineRule="auto"/>
        <w:rPr>
          <w:rFonts w:ascii="Times New Roman" w:hAnsi="Times New Roman" w:cs="Times New Roman"/>
          <w:sz w:val="24"/>
          <w:szCs w:val="24"/>
        </w:rPr>
      </w:pPr>
      <w:r w:rsidRPr="00425030">
        <w:rPr>
          <w:rFonts w:ascii="Times New Roman" w:hAnsi="Times New Roman" w:cs="Times New Roman"/>
          <w:sz w:val="24"/>
          <w:szCs w:val="24"/>
        </w:rPr>
        <w:t>Inconsistent results were reported from previous studies that examined the relationship between internet pornography use and sexual satisfaction, particularly when gender differences are considered</w:t>
      </w:r>
      <w:r w:rsidR="001227A7" w:rsidRPr="00425030">
        <w:rPr>
          <w:rFonts w:ascii="Times New Roman" w:hAnsi="Times New Roman" w:cs="Times New Roman" w:hint="eastAsia"/>
          <w:sz w:val="24"/>
          <w:szCs w:val="24"/>
        </w:rPr>
        <w:t xml:space="preserve"> </w:t>
      </w:r>
      <w:r w:rsidR="001227A7"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MgR9LW5q","properties":{"formattedCitation":"(20,58,59)","plainCitation":"(20,58,59)","noteIndex":0},"citationItems":[{"id":140,"uris":["http://zotero.org/users/local/8taSo5dG/items/JW6JP94V"],"itemData":{"id":140,"type":"article-journal","container-title":"Health Communication","DOI":"10.1080/10410236.2015.1022936","ISSN":"1041-0236, 1532-7027","issue":"8","journalAbbreviation":"Health Communication","language":"en","page":"954-963","source":"DOI.org (Crossref)","title":"Consumption of Pornography, Perceived Peer Norms, and Condomless Sex","volume":"31","author":[{"family":"Wright","given":"Paul J."},{"family":"Tokunaga","given":"Robert S."},{"family":"Kraus","given":"Ashley"}],"issued":{"date-parts":[["2016",8,2]]}}},{"id":1,"uris":["http://zotero.org/users/local/8taSo5dG/items/UA2RL7EL"],"itemData":{"id":1,"type":"article-journal","container-title":"Journal of Addictive Diseases","DOI":"10.1080/10550887.2024.2401680","ISSN":"1055-0887, 1545-0848","journalAbbreviation":"Journal of Addictive Diseases","language":"en","page":"1-18","source":"DOI.org (Crossref)","title":"Effect of pornography use on the sexual satisfaction: a systematic review and meta-analysis","title-short":"Effect of pornography use on the sexual satisfaction","author":[{"family":"Abdi","given":"Fatemeh"},{"family":"Pakzad","given":"Reza"},{"family":"Alidost","given":"Farzaneh"},{"family":"Aghapour","given":"Ehsan"},{"family":"Mehrnoush","given":"Vahid"},{"family":"Banaei","given":"Mojdeh"}],"issued":{"date-parts":[["2024",9,13]]}}},{"id":81,"uris":["http://zotero.org/users/local/8taSo5dG/items/FAT6BS6N"],"itemData":{"id":81,"type":"article-journal","container-title":"Sexual Medicine Reviews","DOI":"10.1016/j.sxmr.2021.01.001","ISSN":"20500521","issue":"3","journalAbbreviation":"Sexual Medicine Reviews","language":"en","page":"365-380","source":"DOI.org (Crossref)","title":"Predictors of Sexual Satisfaction in Women: A Systematic Review","title-short":"Predictors of Sexual Satisfaction in Women","volume":"9","author":[{"family":"Rausch","given":"Diana"},{"family":"Rettenberger","given":"Martin"}],"issued":{"date-parts":[["2021",7]]}}}],"schema":"https://github.com/citation-style-language/schema/raw/master/csl-citation.json"} </w:instrText>
      </w:r>
      <w:r w:rsidR="001227A7"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20,58,59)</w:t>
      </w:r>
      <w:r w:rsidR="001227A7" w:rsidRPr="00425030">
        <w:rPr>
          <w:rFonts w:ascii="Times New Roman" w:hAnsi="Times New Roman" w:cs="Times New Roman"/>
          <w:sz w:val="24"/>
          <w:szCs w:val="24"/>
        </w:rPr>
        <w:fldChar w:fldCharType="end"/>
      </w:r>
      <w:r w:rsidRPr="00425030">
        <w:rPr>
          <w:rFonts w:ascii="Times New Roman" w:hAnsi="Times New Roman" w:cs="Times New Roman"/>
          <w:sz w:val="24"/>
          <w:szCs w:val="24"/>
        </w:rPr>
        <w:t xml:space="preserve">. This review examined pornography consumption among young people aged 16–25 since 2000 and found that negative associations between pornography use and sexual satisfaction are frequently reported, particularly among men. However, several studies identified no significant relationship, suggesting that pornography use alone </w:t>
      </w:r>
      <w:r w:rsidR="009A3886" w:rsidRPr="00425030">
        <w:rPr>
          <w:rFonts w:ascii="Times New Roman" w:hAnsi="Times New Roman" w:cs="Times New Roman"/>
          <w:sz w:val="24"/>
          <w:szCs w:val="24"/>
        </w:rPr>
        <w:t>is not directly associated with</w:t>
      </w:r>
      <w:r w:rsidRPr="00425030">
        <w:rPr>
          <w:rFonts w:ascii="Times New Roman" w:hAnsi="Times New Roman" w:cs="Times New Roman"/>
          <w:sz w:val="24"/>
          <w:szCs w:val="24"/>
        </w:rPr>
        <w:t xml:space="preserve"> sexual satisfaction across all individuals. </w:t>
      </w:r>
      <w:r w:rsidR="00BE08F0" w:rsidRPr="00425030">
        <w:rPr>
          <w:rFonts w:ascii="Times New Roman" w:hAnsi="Times New Roman" w:cs="Times New Roman"/>
          <w:sz w:val="24"/>
          <w:szCs w:val="24"/>
        </w:rPr>
        <w:t xml:space="preserve">Importantly, beyond sexual satisfaction, this review also identified differences in motivations, attitudes, emotions, sexual self-concept, and sexual functioning. </w:t>
      </w:r>
      <w:r w:rsidR="00045AC1" w:rsidRPr="00425030">
        <w:rPr>
          <w:rFonts w:ascii="Times New Roman" w:hAnsi="Times New Roman" w:cs="Times New Roman"/>
          <w:sz w:val="24"/>
          <w:szCs w:val="24"/>
        </w:rPr>
        <w:t xml:space="preserve">Common motivations included sexual curiosity, boredom, and sensation-seeking, often reflecting developmental exploration </w:t>
      </w:r>
      <w:r w:rsidR="008A4216" w:rsidRPr="00425030">
        <w:rPr>
          <w:rFonts w:ascii="Times New Roman" w:hAnsi="Times New Roman" w:cs="Times New Roman" w:hint="eastAsia"/>
          <w:sz w:val="24"/>
          <w:szCs w:val="24"/>
        </w:rPr>
        <w:t>among young people</w:t>
      </w:r>
      <w:r w:rsidR="00045AC1" w:rsidRPr="00425030">
        <w:rPr>
          <w:rFonts w:ascii="Times New Roman" w:hAnsi="Times New Roman" w:cs="Times New Roman"/>
          <w:sz w:val="24"/>
          <w:szCs w:val="24"/>
        </w:rPr>
        <w:t xml:space="preserve">. </w:t>
      </w:r>
      <w:r w:rsidR="00DE05C5" w:rsidRPr="00425030">
        <w:rPr>
          <w:rFonts w:ascii="Times New Roman" w:hAnsi="Times New Roman" w:cs="Times New Roman"/>
          <w:sz w:val="24"/>
          <w:szCs w:val="24"/>
        </w:rPr>
        <w:t>Attitudes were generally positive, characterised by greater acceptance of pornography use, more sexually permissive views, and favourable perceptions of women in some contexts, with only limited evidence of negative attitudes or moral disapproval.</w:t>
      </w:r>
      <w:r w:rsidR="00045AC1" w:rsidRPr="00425030">
        <w:rPr>
          <w:rFonts w:ascii="Times New Roman" w:hAnsi="Times New Roman" w:cs="Times New Roman"/>
          <w:sz w:val="24"/>
          <w:szCs w:val="24"/>
        </w:rPr>
        <w:t xml:space="preserve"> Emotional responses were mixed, with empowerment and positive affect reported alongside guilt or embarrassment. Pornography use also shaped </w:t>
      </w:r>
      <w:r w:rsidR="00045AC1" w:rsidRPr="00425030">
        <w:rPr>
          <w:rFonts w:ascii="Times New Roman" w:hAnsi="Times New Roman" w:cs="Times New Roman"/>
          <w:sz w:val="24"/>
          <w:szCs w:val="24"/>
        </w:rPr>
        <w:lastRenderedPageBreak/>
        <w:t>sexual self-concept—such as confidence and self-efficacy</w:t>
      </w:r>
      <w:r w:rsidR="0086089E" w:rsidRPr="00425030">
        <w:rPr>
          <w:rFonts w:ascii="Times New Roman" w:hAnsi="Times New Roman" w:cs="Times New Roman" w:hint="eastAsia"/>
          <w:sz w:val="24"/>
          <w:szCs w:val="24"/>
        </w:rPr>
        <w:t xml:space="preserve">, </w:t>
      </w:r>
      <w:r w:rsidR="00045AC1" w:rsidRPr="00425030">
        <w:rPr>
          <w:rFonts w:ascii="Times New Roman" w:hAnsi="Times New Roman" w:cs="Times New Roman"/>
          <w:sz w:val="24"/>
          <w:szCs w:val="24"/>
        </w:rPr>
        <w:t xml:space="preserve">particularly when aligned with personal or relational goals. </w:t>
      </w:r>
      <w:r w:rsidR="00765CE3" w:rsidRPr="00425030">
        <w:rPr>
          <w:rFonts w:ascii="Times New Roman" w:hAnsi="Times New Roman" w:cs="Times New Roman" w:hint="eastAsia"/>
          <w:sz w:val="24"/>
          <w:szCs w:val="24"/>
        </w:rPr>
        <w:t>Y</w:t>
      </w:r>
      <w:r w:rsidR="006916AB" w:rsidRPr="00425030">
        <w:rPr>
          <w:rFonts w:ascii="Times New Roman" w:hAnsi="Times New Roman" w:cs="Times New Roman"/>
          <w:sz w:val="24"/>
          <w:szCs w:val="24"/>
        </w:rPr>
        <w:t>oung people displayed greater novelty-seeking, more variable emotional responses, and a stronger tendency to integrate pornography into their evolving sexual identity, reflecting both developmental and generational differences.</w:t>
      </w:r>
      <w:r w:rsidR="0014134C" w:rsidRPr="00425030">
        <w:rPr>
          <w:rFonts w:ascii="Times New Roman" w:hAnsi="Times New Roman" w:cs="Times New Roman" w:hint="eastAsia"/>
          <w:sz w:val="24"/>
          <w:szCs w:val="24"/>
        </w:rPr>
        <w:t xml:space="preserve"> </w:t>
      </w:r>
      <w:r w:rsidR="00D02A3C" w:rsidRPr="00425030">
        <w:rPr>
          <w:rFonts w:ascii="Times New Roman" w:hAnsi="Times New Roman" w:cs="Times New Roman"/>
          <w:sz w:val="24"/>
          <w:szCs w:val="24"/>
        </w:rPr>
        <w:t>These broader patterns provide context for interpreting the gender differences and other associations explored in the following sections on the relationship between pornography use and psychosexual well-being.</w:t>
      </w:r>
      <w:r w:rsidR="00F76AD7" w:rsidRPr="00425030">
        <w:rPr>
          <w:rFonts w:ascii="Times New Roman" w:hAnsi="Times New Roman" w:cs="Times New Roman" w:hint="eastAsia"/>
          <w:sz w:val="24"/>
          <w:szCs w:val="24"/>
        </w:rPr>
        <w:t xml:space="preserve"> </w:t>
      </w:r>
    </w:p>
    <w:p w14:paraId="4F33CB65" w14:textId="2202349F" w:rsidR="009D58D2" w:rsidRPr="00425030" w:rsidRDefault="006D7C2A" w:rsidP="00D27119">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Evolving Prevalence of Pornography Use</w:t>
      </w:r>
    </w:p>
    <w:p w14:paraId="50592902" w14:textId="4829A1D3" w:rsidR="009D58D2" w:rsidRPr="00425030" w:rsidRDefault="009D58D2" w:rsidP="006D7C2A">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 xml:space="preserve">Cross-national comparisons reveal that pornography use occurs within a range of sociocultural contexts. While cultural norms and media regulation differ, studies from Poland, Spain, and Malaysia have reported continued engagement with such content across diverse settings. Sommet et al. </w:t>
      </w:r>
      <w:r w:rsidR="006E5B2B"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iK6iaZxT","properties":{"formattedCitation":"(31)","plainCitation":"(31)","noteIndex":0},"citationItems":[{"id":98,"uris":["http://zotero.org/users/local/8taSo5dG/items/CXWPBTUA"],"itemData":{"id":98,"type":"article-journal","abstract":"Abstract\n            \n              Background\n              We examined whether young men and women differ in the relation between porn use and sexual performance (sexual self-competence, sexual functioning, and partner-reported sexual satisfaction).\n            \n            \n              Methods\n              We conducted a three-wave longitudinal study (spanning 2015-16-17) that involved a very large number of men and women in their early 20s (100 000 + French-speaking individuals; 4000 + heterosexual couples).\n            \n            \n              Results\n              \n                The results revealed a twofold phenomenon. Among men, a higher frequency of porn use (wave 1) and increased porn use over time (waves 1–3) were associated with\n                lower\n                levels of sexual self-competence, impaired sexual functioning, and decreased partner-reported sexual satisfaction. In contrast, among women, higher and increasing frequencies of porn use were associated with\n                higher\n                levels of sexual self-competence, improved sexual functioning, and enhanced partner-reported sexual satisfaction (for some aspects).\n              \n            \n            \n              Conclusions\n              The findings reveal the irony that porn – a male-dominated industry that targets a male-dominated audience – is associated with the erosion of the quality of men's sex lives and the improvement of women's sex lives.","container-title":"Psychological Medicine","DOI":"10.1017/S003329172100516X","ISSN":"0033-2917, 1469-8978","issue":"7","journalAbbreviation":"Psychol. Med.","language":"en","page":"3105-3114","source":"DOI.org (Crossref)","title":"Porn use and men's and women's sexual performance: evidence from a large longitudinal sample","title-short":"Porn use and men's and women's sexual performance","volume":"53","author":[{"family":"Sommet","given":"Nicolas"},{"family":"Berent","given":"Jacques"}],"issued":{"date-parts":[["2023",5]]}}}],"schema":"https://github.com/citation-style-language/schema/raw/master/csl-citation.json"} </w:instrText>
      </w:r>
      <w:r w:rsidR="006E5B2B"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31)</w:t>
      </w:r>
      <w:r w:rsidR="006E5B2B" w:rsidRPr="00425030">
        <w:rPr>
          <w:rFonts w:ascii="Times New Roman" w:hAnsi="Times New Roman" w:cs="Times New Roman"/>
          <w:sz w:val="24"/>
          <w:szCs w:val="24"/>
        </w:rPr>
        <w:fldChar w:fldCharType="end"/>
      </w:r>
      <w:r w:rsidRPr="00425030">
        <w:rPr>
          <w:rFonts w:ascii="Times New Roman" w:hAnsi="Times New Roman" w:cs="Times New Roman"/>
          <w:sz w:val="24"/>
          <w:szCs w:val="24"/>
        </w:rPr>
        <w:t xml:space="preserve"> found that, despite regional differences in attitudes toward sexuality, similar patterns of access and motivation were observed across several Western countries</w:t>
      </w:r>
      <w:r w:rsidR="00035B7A" w:rsidRPr="00425030">
        <w:rPr>
          <w:rFonts w:ascii="Times New Roman" w:hAnsi="Times New Roman" w:cs="Times New Roman" w:hint="eastAsia"/>
          <w:sz w:val="24"/>
          <w:szCs w:val="24"/>
        </w:rPr>
        <w:t>, which</w:t>
      </w:r>
      <w:r w:rsidRPr="00425030">
        <w:rPr>
          <w:rFonts w:ascii="Times New Roman" w:hAnsi="Times New Roman" w:cs="Times New Roman"/>
          <w:sz w:val="24"/>
          <w:szCs w:val="24"/>
        </w:rPr>
        <w:t xml:space="preserve"> may reflect the influence of widely available digital infrastructure and </w:t>
      </w:r>
      <w:r w:rsidR="000B2A28" w:rsidRPr="00425030">
        <w:rPr>
          <w:rFonts w:ascii="Times New Roman" w:hAnsi="Times New Roman" w:cs="Times New Roman"/>
          <w:sz w:val="24"/>
          <w:szCs w:val="24"/>
        </w:rPr>
        <w:t>globalised</w:t>
      </w:r>
      <w:r w:rsidRPr="00425030">
        <w:rPr>
          <w:rFonts w:ascii="Times New Roman" w:hAnsi="Times New Roman" w:cs="Times New Roman"/>
          <w:sz w:val="24"/>
          <w:szCs w:val="24"/>
        </w:rPr>
        <w:t xml:space="preserve"> content platforms.</w:t>
      </w:r>
      <w:r w:rsidR="00841D63" w:rsidRPr="00425030">
        <w:rPr>
          <w:rFonts w:ascii="Times New Roman" w:hAnsi="Times New Roman" w:cs="Times New Roman" w:hint="eastAsia"/>
          <w:sz w:val="24"/>
          <w:szCs w:val="24"/>
        </w:rPr>
        <w:t xml:space="preserve"> </w:t>
      </w:r>
      <w:r w:rsidR="005906FA" w:rsidRPr="00425030">
        <w:rPr>
          <w:rFonts w:ascii="Times New Roman" w:hAnsi="Times New Roman" w:cs="Times New Roman" w:hint="eastAsia"/>
          <w:sz w:val="24"/>
          <w:szCs w:val="24"/>
        </w:rPr>
        <w:t>H</w:t>
      </w:r>
      <w:r w:rsidR="00BB16F9" w:rsidRPr="00425030">
        <w:rPr>
          <w:rFonts w:ascii="Times New Roman" w:hAnsi="Times New Roman" w:cs="Times New Roman"/>
          <w:sz w:val="24"/>
          <w:szCs w:val="24"/>
        </w:rPr>
        <w:t>ow young people access the internet may have a stronger influence on their pornography use than local norms.</w:t>
      </w:r>
      <w:r w:rsidR="00F14391" w:rsidRPr="00425030">
        <w:rPr>
          <w:rFonts w:ascii="Times New Roman" w:hAnsi="Times New Roman" w:cs="Times New Roman" w:hint="eastAsia"/>
          <w:sz w:val="24"/>
          <w:szCs w:val="24"/>
        </w:rPr>
        <w:t xml:space="preserve"> </w:t>
      </w:r>
      <w:r w:rsidR="00F4202D" w:rsidRPr="00425030">
        <w:rPr>
          <w:rFonts w:ascii="Times New Roman" w:hAnsi="Times New Roman" w:cs="Times New Roman" w:hint="eastAsia"/>
          <w:sz w:val="24"/>
          <w:szCs w:val="24"/>
        </w:rPr>
        <w:t xml:space="preserve">Moreover, </w:t>
      </w:r>
      <w:r w:rsidR="00CF1688" w:rsidRPr="00425030">
        <w:rPr>
          <w:rFonts w:ascii="Times New Roman" w:hAnsi="Times New Roman" w:cs="Times New Roman" w:hint="eastAsia"/>
          <w:sz w:val="24"/>
          <w:szCs w:val="24"/>
        </w:rPr>
        <w:t>s</w:t>
      </w:r>
      <w:r w:rsidR="00CF1688" w:rsidRPr="00425030">
        <w:rPr>
          <w:rFonts w:ascii="Times New Roman" w:hAnsi="Times New Roman" w:cs="Times New Roman"/>
          <w:sz w:val="24"/>
          <w:szCs w:val="24"/>
        </w:rPr>
        <w:t>everal studies in this review have focused specifically on individuals with an established history of pornography use. Findings from these samples</w:t>
      </w:r>
      <w:r w:rsidR="00CF1688" w:rsidRPr="00425030">
        <w:rPr>
          <w:rFonts w:ascii="Times New Roman" w:hAnsi="Times New Roman" w:cs="Times New Roman" w:hint="eastAsia"/>
          <w:sz w:val="24"/>
          <w:szCs w:val="24"/>
        </w:rPr>
        <w:t xml:space="preserve">, </w:t>
      </w:r>
      <w:r w:rsidR="00CF1688" w:rsidRPr="00425030">
        <w:rPr>
          <w:rFonts w:ascii="Times New Roman" w:hAnsi="Times New Roman" w:cs="Times New Roman"/>
          <w:sz w:val="24"/>
          <w:szCs w:val="24"/>
        </w:rPr>
        <w:t>such as those reported by Rosenberg and Kraus</w:t>
      </w:r>
      <w:r w:rsidR="006E5B2B" w:rsidRPr="00425030">
        <w:rPr>
          <w:rFonts w:ascii="Times New Roman" w:hAnsi="Times New Roman" w:cs="Times New Roman" w:hint="eastAsia"/>
          <w:sz w:val="24"/>
          <w:szCs w:val="24"/>
        </w:rPr>
        <w:t xml:space="preserve"> </w:t>
      </w:r>
      <w:r w:rsidR="006E5B2B"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PWk47APf","properties":{"formattedCitation":"(44)","plainCitation":"(44)","noteIndex":0},"citationItems":[{"id":82,"uris":["http://zotero.org/users/local/8taSo5dG/items/96324LN5"],"itemData":{"id":82,"type":"article-journal","container-title":"Addictive Behaviors","DOI":"10.1016/j.addbeh.2014.02.010","ISSN":"03064603","issue":"5","journalAbbreviation":"Addictive Behaviors","language":"en","license":"https://www.elsevier.com/tdm/userlicense/1.0/","page":"1012-1017","source":"DOI.org (Crossref)","title":"The relationship of “passionate attachment” for pornography with sexual compulsivity, frequency of use, and craving for pornography","volume":"39","author":[{"family":"Rosenberg","given":"Harold"},{"family":"Kraus","given":"Shane"}],"issued":{"date-parts":[["2014",5]]}}}],"schema":"https://github.com/citation-style-language/schema/raw/master/csl-citation.json"} </w:instrText>
      </w:r>
      <w:r w:rsidR="006E5B2B"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44)</w:t>
      </w:r>
      <w:r w:rsidR="006E5B2B" w:rsidRPr="00425030">
        <w:rPr>
          <w:rFonts w:ascii="Times New Roman" w:hAnsi="Times New Roman" w:cs="Times New Roman"/>
          <w:sz w:val="24"/>
          <w:szCs w:val="24"/>
        </w:rPr>
        <w:fldChar w:fldCharType="end"/>
      </w:r>
      <w:r w:rsidR="00CF1688" w:rsidRPr="00425030">
        <w:rPr>
          <w:rFonts w:ascii="Times New Roman" w:hAnsi="Times New Roman" w:cs="Times New Roman"/>
          <w:sz w:val="24"/>
          <w:szCs w:val="24"/>
        </w:rPr>
        <w:t xml:space="preserve">, Grubbs et al. </w:t>
      </w:r>
      <w:r w:rsidR="000E51D8"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5kh40mv5","properties":{"formattedCitation":"(55)","plainCitation":"(55)","noteIndex":0},"citationItems":[{"id":42,"uris":["http://zotero.org/users/local/8taSo5dG/items/RTQTIR9I"],"itemData":{"id":42,"type":"article-journal","container-title":"Journal of Sex &amp; Marital Therapy","DOI":"10.1080/0092623X.2013.842192","ISSN":"0092-623X, 1521-0715","issue":"1","journalAbbreviation":"Journal of Sex &amp; Marital Therapy","language":"en","page":"83-106","source":"DOI.org (Crossref)","title":"Internet Pornography Use: Perceived Addiction, Psychological Distress, and the Validation of a Brief Measure","title-short":"Internet Pornography Use","volume":"41","author":[{"family":"Grubbs","given":"Joshua B."},{"family":"Volk","given":"Fred"},{"family":"Exline","given":"Julie J."},{"family":"Pargament","given":"Kenneth I."}],"issued":{"date-parts":[["2015",1,2]]}}}],"schema":"https://github.com/citation-style-language/schema/raw/master/csl-citation.json"} </w:instrText>
      </w:r>
      <w:r w:rsidR="000E51D8"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55)</w:t>
      </w:r>
      <w:r w:rsidR="000E51D8" w:rsidRPr="00425030">
        <w:rPr>
          <w:rFonts w:ascii="Times New Roman" w:hAnsi="Times New Roman" w:cs="Times New Roman"/>
          <w:sz w:val="24"/>
          <w:szCs w:val="24"/>
        </w:rPr>
        <w:fldChar w:fldCharType="end"/>
      </w:r>
      <w:r w:rsidR="00CF1688" w:rsidRPr="00425030">
        <w:rPr>
          <w:rFonts w:ascii="Times New Roman" w:hAnsi="Times New Roman" w:cs="Times New Roman"/>
          <w:sz w:val="24"/>
          <w:szCs w:val="24"/>
        </w:rPr>
        <w:t xml:space="preserve">, and Wilt et al. </w:t>
      </w:r>
      <w:r w:rsidR="000E51D8"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sZfZG7Hg","properties":{"formattedCitation":"(53)","plainCitation":"(53)","noteIndex":0},"citationItems":[{"id":136,"uris":["http://zotero.org/users/local/8taSo5dG/items/W27UJGER"],"itemData":{"id":136,"type":"article-journal","container-title":"Sexual Addiction &amp; Compulsivity","DOI":"10.1080/10720162.2016.1140604","ISSN":"1072-0162, 1532-5318","issue":"2-3","journalAbbreviation":"Sexual Addiction &amp; Compulsivity","language":"en","page":"260-278","source":"DOI.org (Crossref)","title":"Associations of Perceived Addiction to Internet Pornography with Religious/Spiritual and Psychological Functioning","volume":"23","author":[{"family":"Wilt","given":"Joshua A."},{"family":"Cooper","given":"Erin B."},{"family":"Grubbs","given":"Joshua B."},{"family":"Exline","given":"Julie J."},{"family":"Pargament","given":"Kenneth I."}],"issued":{"date-parts":[["2016",4,2]]}}}],"schema":"https://github.com/citation-style-language/schema/raw/master/csl-citation.json"} </w:instrText>
      </w:r>
      <w:r w:rsidR="000E51D8"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53)</w:t>
      </w:r>
      <w:r w:rsidR="000E51D8" w:rsidRPr="00425030">
        <w:rPr>
          <w:rFonts w:ascii="Times New Roman" w:hAnsi="Times New Roman" w:cs="Times New Roman"/>
          <w:sz w:val="24"/>
          <w:szCs w:val="24"/>
        </w:rPr>
        <w:fldChar w:fldCharType="end"/>
      </w:r>
      <w:r w:rsidR="00CF1688" w:rsidRPr="00425030">
        <w:rPr>
          <w:rFonts w:ascii="Times New Roman" w:hAnsi="Times New Roman" w:cs="Times New Roman" w:hint="eastAsia"/>
          <w:sz w:val="24"/>
          <w:szCs w:val="24"/>
        </w:rPr>
        <w:t xml:space="preserve">, </w:t>
      </w:r>
      <w:r w:rsidR="00CF1688" w:rsidRPr="00425030">
        <w:rPr>
          <w:rFonts w:ascii="Times New Roman" w:hAnsi="Times New Roman" w:cs="Times New Roman"/>
          <w:sz w:val="24"/>
          <w:szCs w:val="24"/>
        </w:rPr>
        <w:t>indicat</w:t>
      </w:r>
      <w:r w:rsidR="00CF1688" w:rsidRPr="00425030">
        <w:rPr>
          <w:rFonts w:ascii="Times New Roman" w:hAnsi="Times New Roman" w:cs="Times New Roman" w:hint="eastAsia"/>
          <w:sz w:val="24"/>
          <w:szCs w:val="24"/>
        </w:rPr>
        <w:t>e</w:t>
      </w:r>
      <w:r w:rsidR="00CF1688" w:rsidRPr="00425030">
        <w:rPr>
          <w:rFonts w:ascii="Times New Roman" w:hAnsi="Times New Roman" w:cs="Times New Roman"/>
          <w:sz w:val="24"/>
          <w:szCs w:val="24"/>
        </w:rPr>
        <w:t xml:space="preserve"> that pornography consumption often forms a regular and integrated part of participants’ digital routines. Rather than being isolated or occasional, such use appears embedded in broader patterns of media engagement. More recent research further suggests that, for some individuals, viewing pornography occurs alongside other habitual digital behaviours, such as recreational browsing or mood regulation</w:t>
      </w:r>
      <w:r w:rsidR="000E51D8" w:rsidRPr="00425030">
        <w:rPr>
          <w:rFonts w:ascii="Times New Roman" w:hAnsi="Times New Roman" w:cs="Times New Roman" w:hint="eastAsia"/>
          <w:sz w:val="24"/>
          <w:szCs w:val="24"/>
        </w:rPr>
        <w:t xml:space="preserve"> </w:t>
      </w:r>
      <w:r w:rsidR="00F64909"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3RW10w8Q","properties":{"formattedCitation":"(60)","plainCitation":"(60)","noteIndex":0},"citationItems":[{"id":200,"uris":["http://zotero.org/users/local/8taSo5dG/items/B5EZMP69"],"itemData":{"id":200,"type":"article-journal","abstract":"Abstract\n            According to recent studies, the growing consumption of Internet pornography mainly in male population becomes an increasing problem, which is closely linked to compulsive sexual behavior. Some findings also suggest that Internet pornography consumption might represent a defense mechanism against excessive stress, which enables to cope with stressful events, helps in mood regulation, and decreases depression and anxiety. Users of online pornography involved in these activities also reported that their self-exposition to pornographic material may create guilty feelings and internal conflict in themselves with respect to their own “involuntary” sexual behavior, which suggest that psychosocial stress and possibly traumatic experiences may play a significant role in Internet pornography addiction. Taken together, these findings show that stressful experiences, anxiety, and depression are strongly related to pornography consumption. In addition, conflicting emotional experiences as well as identity problems significantly increase vulnerability to addictive sexual behavior and pornography consumption.","container-title":"Journal of Nervous &amp; Mental Disease","DOI":"10.1097/NMD.0000000000001669","ISSN":"1539-736X, 0022-3018","issue":"8","journalAbbreviation":"J Nerv Ment Dis","language":"en","page":"641-646","source":"DOI.org (Crossref)","title":"Pornography Consumption and Cognitive-Affective Distress","volume":"211","author":[{"family":"Privara","given":"Michal"},{"family":"Bob","given":"Petr"}],"issued":{"date-parts":[["2023",8]]}}}],"schema":"https://github.com/citation-style-language/schema/raw/master/csl-citation.json"} </w:instrText>
      </w:r>
      <w:r w:rsidR="00F64909"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60)</w:t>
      </w:r>
      <w:r w:rsidR="00F64909" w:rsidRPr="00425030">
        <w:rPr>
          <w:rFonts w:ascii="Times New Roman" w:hAnsi="Times New Roman" w:cs="Times New Roman"/>
          <w:sz w:val="24"/>
          <w:szCs w:val="24"/>
        </w:rPr>
        <w:fldChar w:fldCharType="end"/>
      </w:r>
      <w:r w:rsidR="00CF1688" w:rsidRPr="00425030">
        <w:rPr>
          <w:rFonts w:ascii="Times New Roman" w:hAnsi="Times New Roman" w:cs="Times New Roman"/>
          <w:sz w:val="24"/>
          <w:szCs w:val="24"/>
        </w:rPr>
        <w:t xml:space="preserve">. These observations highlight the extent to </w:t>
      </w:r>
      <w:r w:rsidR="00CF1688" w:rsidRPr="00425030">
        <w:rPr>
          <w:rFonts w:ascii="Times New Roman" w:hAnsi="Times New Roman" w:cs="Times New Roman"/>
          <w:sz w:val="24"/>
          <w:szCs w:val="24"/>
        </w:rPr>
        <w:lastRenderedPageBreak/>
        <w:t>which pornography use may be normalised within certain user groups as part of their everyday media practices.</w:t>
      </w:r>
      <w:r w:rsidR="00CF1688" w:rsidRPr="00425030">
        <w:rPr>
          <w:rFonts w:ascii="Times New Roman" w:hAnsi="Times New Roman" w:cs="Times New Roman" w:hint="eastAsia"/>
          <w:sz w:val="24"/>
          <w:szCs w:val="24"/>
        </w:rPr>
        <w:t xml:space="preserve"> </w:t>
      </w:r>
    </w:p>
    <w:p w14:paraId="440D86D0" w14:textId="26B0904F" w:rsidR="00FA5C46" w:rsidRPr="00425030" w:rsidRDefault="00FA5C46" w:rsidP="00FA5C46">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Gender Differences in the Context of Pornography Use Patterns and Types</w:t>
      </w:r>
    </w:p>
    <w:p w14:paraId="291228FD" w14:textId="704BFE9F" w:rsidR="00A12C41" w:rsidRPr="00425030" w:rsidRDefault="00FA5C46" w:rsidP="003443C0">
      <w:pPr>
        <w:spacing w:line="480" w:lineRule="auto"/>
        <w:ind w:firstLine="720"/>
        <w:rPr>
          <w:rFonts w:ascii="Times New Roman" w:hAnsi="Times New Roman" w:cs="Times New Roman"/>
          <w:sz w:val="24"/>
          <w:szCs w:val="24"/>
        </w:rPr>
      </w:pPr>
      <w:r w:rsidRPr="00425030">
        <w:rPr>
          <w:rFonts w:ascii="Times New Roman" w:hAnsi="Times New Roman" w:cs="Times New Roman"/>
          <w:kern w:val="0"/>
          <w:sz w:val="24"/>
          <w:szCs w:val="24"/>
          <w14:ligatures w14:val="none"/>
        </w:rPr>
        <w:t>Men generally report higher frequencies of pornography use</w:t>
      </w:r>
      <w:r w:rsidR="006E5CEF" w:rsidRPr="00425030">
        <w:rPr>
          <w:rFonts w:ascii="Times New Roman" w:hAnsi="Times New Roman" w:cs="Times New Roman"/>
          <w:kern w:val="0"/>
          <w:sz w:val="24"/>
          <w:szCs w:val="24"/>
          <w14:ligatures w14:val="none"/>
        </w:rPr>
        <w:t>, including material labelled in earlier literature as “paraphilic,” such as BDSM, fetishism, and violent content</w:t>
      </w:r>
      <w:r w:rsidR="00F64909" w:rsidRPr="00425030">
        <w:rPr>
          <w:rFonts w:ascii="Times New Roman" w:hAnsi="Times New Roman" w:cs="Times New Roman" w:hint="eastAsia"/>
          <w:kern w:val="0"/>
          <w:sz w:val="24"/>
          <w:szCs w:val="24"/>
          <w14:ligatures w14:val="none"/>
        </w:rPr>
        <w:t xml:space="preserve"> </w:t>
      </w:r>
      <w:r w:rsidR="00F64909"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ONcowojc","properties":{"formattedCitation":"(26,35,57)","plainCitation":"(26,35,57)","noteIndex":0},"citationItems":[{"id":68,"uris":["http://zotero.org/users/local/8taSo5dG/items/TAENBV6A"],"itemData":{"id":68,"type":"article-journal","container-title":"The Journal of Sex Research","DOI":"10.1080/00224499.2024.2311874","ISSN":"0022-4499, 1559-8519","issue":"4","journalAbbreviation":"The Journal of Sex Research","language":"en","page":"568-581","source":"DOI.org (Crossref)","title":"Associations Between Contents of Pornography and Sexual Satisfaction and Function Among Young Adults","volume":"62","author":[{"family":"Nolin","given":"Marie-Chloé"},{"family":"Daspe","given":"Marie-Ève"},{"family":"Bőthe","given":"Beáta"},{"family":"Brassard","given":"Audrey"},{"family":"Joyal","given":"Christian"},{"family":"Vaillancourt-Morel","given":"Marie-Pier"}],"issued":{"date-parts":[["2025",5,4]]}}},{"id":103,"uris":["http://zotero.org/users/local/8taSo5dG/items/7TS5HF47"],"itemData":{"id":103,"type":"article-journal","container-title":"Archives of Sexual Behavior","DOI":"10.1007/s10508-008-9387-0","ISSN":"0004-0002, 1573-2800","issue":"1","journalAbbreviation":"Arch Sex Behav","language":"en","license":"http://www.springer.com/tdm","page":"168-178","source":"DOI.org (Crossref)","title":"Pornography, Sexual Socialization, and Satisfaction Among Young Men","volume":"39","author":[{"family":"Štulhofer","given":"Aleksandar"},{"family":"Buško","given":"Vesna"},{"family":"Landripet","given":"Ivan"}],"issued":{"date-parts":[["2010",2]]}}},{"id":107,"uris":["http://zotero.org/users/local/8taSo5dG/items/WBC5AYQ6"],"itemData":{"id":107,"type":"article-journal","container-title":"International Journal of Sexual Health","DOI":"10.1080/19317611.2014.927048","ISSN":"1931-7611, 1931-762X","issue":"1","journalAbbreviation":"International Journal of Sexual Health","language":"en","page":"16-35","source":"DOI.org (Crossref)","title":"Korean Men’s Pornography use, Their Interest in Extreme Pornography, and Dyadic Sexual Relationships","volume":"27","author":[{"family":"Sun","given":"Chyng"},{"family":"Miezan","given":"Ekra"},{"family":"Lee","given":"Na-Young"},{"family":"Shim","given":"Jae Woong"}],"issued":{"date-parts":[["2015",1,2]]}}}],"schema":"https://github.com/citation-style-language/schema/raw/master/csl-citation.json"} </w:instrText>
      </w:r>
      <w:r w:rsidR="00F64909"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26,35,57)</w:t>
      </w:r>
      <w:r w:rsidR="00F64909" w:rsidRPr="00425030">
        <w:rPr>
          <w:rFonts w:ascii="Times New Roman" w:hAnsi="Times New Roman" w:cs="Times New Roman"/>
          <w:kern w:val="0"/>
          <w:sz w:val="24"/>
          <w:szCs w:val="24"/>
          <w14:ligatures w14:val="none"/>
        </w:rPr>
        <w:fldChar w:fldCharType="end"/>
      </w:r>
      <w:r w:rsidR="006E5CEF" w:rsidRPr="00425030">
        <w:rPr>
          <w:rFonts w:ascii="Times New Roman" w:hAnsi="Times New Roman" w:cs="Times New Roman"/>
          <w:kern w:val="0"/>
          <w:sz w:val="24"/>
          <w:szCs w:val="24"/>
          <w14:ligatures w14:val="none"/>
        </w:rPr>
        <w:t>. However, in line with current DSM-5 and ICD-11 classifications, consensual BDSM and fetishism are not considered paraphilic disorders and</w:t>
      </w:r>
      <w:r w:rsidR="006D7895" w:rsidRPr="00425030">
        <w:rPr>
          <w:rFonts w:ascii="Times New Roman" w:hAnsi="Times New Roman" w:cs="Times New Roman"/>
          <w:kern w:val="0"/>
          <w:sz w:val="24"/>
          <w:szCs w:val="24"/>
          <w14:ligatures w14:val="none"/>
        </w:rPr>
        <w:t>,</w:t>
      </w:r>
      <w:r w:rsidR="006E5CEF" w:rsidRPr="00425030">
        <w:rPr>
          <w:rFonts w:ascii="Times New Roman" w:hAnsi="Times New Roman" w:cs="Times New Roman"/>
          <w:kern w:val="0"/>
          <w:sz w:val="24"/>
          <w:szCs w:val="24"/>
          <w14:ligatures w14:val="none"/>
        </w:rPr>
        <w:t xml:space="preserve"> when practised consensually, they represent healthy </w:t>
      </w:r>
      <w:r w:rsidR="00DB0B6B" w:rsidRPr="00425030">
        <w:rPr>
          <w:rFonts w:ascii="Times New Roman" w:hAnsi="Times New Roman" w:cs="Times New Roman"/>
          <w:kern w:val="0"/>
          <w:sz w:val="24"/>
          <w:szCs w:val="24"/>
          <w14:ligatures w14:val="none"/>
        </w:rPr>
        <w:t xml:space="preserve">and not uncommon </w:t>
      </w:r>
      <w:r w:rsidR="006E5CEF" w:rsidRPr="00425030">
        <w:rPr>
          <w:rFonts w:ascii="Times New Roman" w:hAnsi="Times New Roman" w:cs="Times New Roman"/>
          <w:kern w:val="0"/>
          <w:sz w:val="24"/>
          <w:szCs w:val="24"/>
          <w14:ligatures w14:val="none"/>
        </w:rPr>
        <w:t>forms of sexual expression</w:t>
      </w:r>
      <w:r w:rsidR="00FC30D6" w:rsidRPr="00425030">
        <w:rPr>
          <w:rFonts w:ascii="Times New Roman" w:hAnsi="Times New Roman" w:cs="Times New Roman" w:hint="eastAsia"/>
          <w:kern w:val="0"/>
          <w:sz w:val="24"/>
          <w:szCs w:val="24"/>
          <w14:ligatures w14:val="none"/>
        </w:rPr>
        <w:t xml:space="preserve"> </w:t>
      </w:r>
      <w:r w:rsidR="000834FE"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wY9jIjjN","properties":{"formattedCitation":"(61)","plainCitation":"(61)","noteIndex":0},"citationItems":[{"id":138,"uris":["http://zotero.org/users/local/8taSo5dG/items/3E73YBNM"],"itemData":{"id":138,"type":"article-journal","abstract":"ABSTRACT\n            \n              Introduction\n              It has been generally thought that the practice of bondage-discipline, dominance-submission, sadism-masochism (BDSM) is in some form associated with psychopathology. However, several more recent studies suggest a relative good psychological health of BDSM practitioners.\n            \n            \n              Aim\n              The aim of this study was to compare scores of BDSM practitioners and a control group on various fundamental psychological characteristics.\n            \n            \n              Methods\n              For this aim, 902 BDSM and 434 control participants completely filled out online questionnaires. Associations were examined using χ2 tests of independence with φ and Cramer's V as effect size measures and eta or Pearson's correlation. Group differences were tested using analysis of covariance, with partial η2 as effect size measure. A priori contrasts were tested using α = 0.01 to correct for multiple testing; for all other tests we used α = 0.05, two tailed.\n            \n            \n              Main Outcome Measures\n              The study used Big Five personality dimensions (NEO Five-Factor Inventory), attachment styles (Attachment Styles Questionnaire), rejection sensitivity (Rejection Sensitivity Questionnaire), and subjective well-being (World Health Organization-Five Well-being Index).\n            \n            \n              Results\n              The results mostly suggest favorable psychological characteristics of BDSM practitioners compared with the control group; BDSM practitioners were less neurotic, more extraverted, more open to new experiences, more conscientious, less rejection sensitive, had higher subjective well-being, yet were less agreeable. Comparing the four groups, if differences were observed, BDSM scores were generally more favorably for those with a dominant than a submissive role, with least favorable scores for controls.\n            \n            \n              Conclusion\n              We conclude that BDSM may be thought of as a recreational leisure, rather than the expression of psychopathological processes.","container-title":"The Journal of Sexual Medicine","DOI":"10.1111/jsm.12192","ISSN":"1743-6109, 1743-6095","issue":"8","language":"en","license":"https://academic.oup.com/journals/pages/open_access/funder_policies/chorus/standard_publication_model","page":"1943-1952","source":"DOI.org (Crossref)","title":"Psychological Characteristics of BDSM Practitioners","volume":"10","author":[{"family":"Wismeijer","given":"Andreas A.J."},{"family":"Van Assen","given":"Marcel A.L.M."}],"issued":{"date-parts":[["2013",8,1]]}}}],"schema":"https://github.com/citation-style-language/schema/raw/master/csl-citation.json"} </w:instrText>
      </w:r>
      <w:r w:rsidR="000834FE"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61)</w:t>
      </w:r>
      <w:r w:rsidR="000834FE" w:rsidRPr="00425030">
        <w:rPr>
          <w:rFonts w:ascii="Times New Roman" w:hAnsi="Times New Roman" w:cs="Times New Roman"/>
          <w:kern w:val="0"/>
          <w:sz w:val="24"/>
          <w:szCs w:val="24"/>
          <w14:ligatures w14:val="none"/>
        </w:rPr>
        <w:fldChar w:fldCharType="end"/>
      </w:r>
      <w:r w:rsidR="006E5CEF" w:rsidRPr="00425030">
        <w:rPr>
          <w:rFonts w:ascii="Times New Roman" w:hAnsi="Times New Roman" w:cs="Times New Roman"/>
          <w:kern w:val="0"/>
          <w:sz w:val="24"/>
          <w:szCs w:val="24"/>
          <w14:ligatures w14:val="none"/>
        </w:rPr>
        <w:t xml:space="preserve">. In this review, we report these categories as described in the original studies, but distinguish them conceptually from violent or non-consensual material, which carries different potential implications for </w:t>
      </w:r>
      <w:r w:rsidR="00940D0D" w:rsidRPr="00425030">
        <w:rPr>
          <w:rFonts w:ascii="Times New Roman" w:hAnsi="Times New Roman" w:cs="Times New Roman" w:hint="eastAsia"/>
          <w:kern w:val="0"/>
          <w:sz w:val="24"/>
          <w:szCs w:val="24"/>
          <w14:ligatures w14:val="none"/>
        </w:rPr>
        <w:t>psycho</w:t>
      </w:r>
      <w:r w:rsidR="006E5CEF" w:rsidRPr="00425030">
        <w:rPr>
          <w:rFonts w:ascii="Times New Roman" w:hAnsi="Times New Roman" w:cs="Times New Roman"/>
          <w:kern w:val="0"/>
          <w:sz w:val="24"/>
          <w:szCs w:val="24"/>
          <w14:ligatures w14:val="none"/>
        </w:rPr>
        <w:t xml:space="preserve">sexual well-being. </w:t>
      </w:r>
      <w:r w:rsidR="006A3D73" w:rsidRPr="00425030">
        <w:rPr>
          <w:rFonts w:ascii="Times New Roman" w:hAnsi="Times New Roman" w:cs="Times New Roman"/>
          <w:kern w:val="0"/>
          <w:sz w:val="24"/>
          <w:szCs w:val="24"/>
          <w14:ligatures w14:val="none"/>
        </w:rPr>
        <w:t>Extreme violent content</w:t>
      </w:r>
      <w:r w:rsidR="006A3D73" w:rsidRPr="00425030">
        <w:rPr>
          <w:rFonts w:ascii="Times New Roman" w:hAnsi="Times New Roman" w:cs="Times New Roman" w:hint="eastAsia"/>
          <w:kern w:val="0"/>
          <w:sz w:val="24"/>
          <w:szCs w:val="24"/>
          <w14:ligatures w14:val="none"/>
        </w:rPr>
        <w:t xml:space="preserve">, </w:t>
      </w:r>
      <w:r w:rsidR="006A3D73" w:rsidRPr="00425030">
        <w:rPr>
          <w:rFonts w:ascii="Times New Roman" w:hAnsi="Times New Roman" w:cs="Times New Roman"/>
          <w:kern w:val="0"/>
          <w:sz w:val="24"/>
          <w:szCs w:val="24"/>
          <w14:ligatures w14:val="none"/>
        </w:rPr>
        <w:t>defined here as violent, controlling, or rough sex</w:t>
      </w:r>
      <w:r w:rsidRPr="00425030">
        <w:rPr>
          <w:rFonts w:ascii="Times New Roman" w:hAnsi="Times New Roman" w:cs="Times New Roman"/>
          <w:kern w:val="0"/>
          <w:sz w:val="24"/>
          <w:szCs w:val="24"/>
          <w14:ligatures w14:val="none"/>
        </w:rPr>
        <w:t>, is typically associated with lower sexual satisfaction</w:t>
      </w:r>
      <w:r w:rsidR="00F921C4" w:rsidRPr="00425030">
        <w:rPr>
          <w:rFonts w:ascii="Times New Roman" w:hAnsi="Times New Roman" w:cs="Times New Roman" w:hint="eastAsia"/>
          <w:kern w:val="0"/>
          <w:sz w:val="24"/>
          <w:szCs w:val="24"/>
          <w14:ligatures w14:val="none"/>
        </w:rPr>
        <w:t xml:space="preserve"> </w:t>
      </w:r>
      <w:r w:rsidR="00F921C4"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VNd3fLT1","properties":{"formattedCitation":"(26,35,57)","plainCitation":"(26,35,57)","noteIndex":0},"citationItems":[{"id":68,"uris":["http://zotero.org/users/local/8taSo5dG/items/TAENBV6A"],"itemData":{"id":68,"type":"article-journal","container-title":"The Journal of Sex Research","DOI":"10.1080/00224499.2024.2311874","ISSN":"0022-4499, 1559-8519","issue":"4","journalAbbreviation":"The Journal of Sex Research","language":"en","page":"568-581","source":"DOI.org (Crossref)","title":"Associations Between Contents of Pornography and Sexual Satisfaction and Function Among Young Adults","volume":"62","author":[{"family":"Nolin","given":"Marie-Chloé"},{"family":"Daspe","given":"Marie-Ève"},{"family":"Bőthe","given":"Beáta"},{"family":"Brassard","given":"Audrey"},{"family":"Joyal","given":"Christian"},{"family":"Vaillancourt-Morel","given":"Marie-Pier"}],"issued":{"date-parts":[["2025",5,4]]}}},{"id":103,"uris":["http://zotero.org/users/local/8taSo5dG/items/7TS5HF47"],"itemData":{"id":103,"type":"article-journal","container-title":"Archives of Sexual Behavior","DOI":"10.1007/s10508-008-9387-0","ISSN":"0004-0002, 1573-2800","issue":"1","journalAbbreviation":"Arch Sex Behav","language":"en","license":"http://www.springer.com/tdm","page":"168-178","source":"DOI.org (Crossref)","title":"Pornography, Sexual Socialization, and Satisfaction Among Young Men","volume":"39","author":[{"family":"Štulhofer","given":"Aleksandar"},{"family":"Buško","given":"Vesna"},{"family":"Landripet","given":"Ivan"}],"issued":{"date-parts":[["2010",2]]}}},{"id":107,"uris":["http://zotero.org/users/local/8taSo5dG/items/WBC5AYQ6"],"itemData":{"id":107,"type":"article-journal","container-title":"International Journal of Sexual Health","DOI":"10.1080/19317611.2014.927048","ISSN":"1931-7611, 1931-762X","issue":"1","journalAbbreviation":"International Journal of Sexual Health","language":"en","page":"16-35","source":"DOI.org (Crossref)","title":"Korean Men’s Pornography use, Their Interest in Extreme Pornography, and Dyadic Sexual Relationships","volume":"27","author":[{"family":"Sun","given":"Chyng"},{"family":"Miezan","given":"Ekra"},{"family":"Lee","given":"Na-Young"},{"family":"Shim","given":"Jae Woong"}],"issued":{"date-parts":[["2015",1,2]]}}}],"schema":"https://github.com/citation-style-language/schema/raw/master/csl-citation.json"} </w:instrText>
      </w:r>
      <w:r w:rsidR="00F921C4"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26,35,57)</w:t>
      </w:r>
      <w:r w:rsidR="00F921C4"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xml:space="preserve"> and more permissive attitudes toward aggression against women</w:t>
      </w:r>
      <w:r w:rsidR="00F921C4" w:rsidRPr="00425030">
        <w:rPr>
          <w:rFonts w:ascii="Times New Roman" w:hAnsi="Times New Roman" w:cs="Times New Roman" w:hint="eastAsia"/>
          <w:kern w:val="0"/>
          <w:sz w:val="24"/>
          <w:szCs w:val="24"/>
          <w14:ligatures w14:val="none"/>
        </w:rPr>
        <w:t xml:space="preserve"> </w:t>
      </w:r>
      <w:r w:rsidR="00F921C4"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Rm2au3qn","properties":{"formattedCitation":"(17,35)","plainCitation":"(17,35)","noteIndex":0},"citationItems":[{"id":44,"uris":["http://zotero.org/users/local/8taSo5dG/items/23WJAXFT"],"itemData":{"id":44,"type":"article-journal","container-title":"Archives of Sexual Behavior","DOI":"10.1007/s10508-006-9064-0","ISSN":"0004-0002, 1573-2800","issue":"5","journalAbbreviation":"Arch Sex Behav","language":"en","license":"http://www.springer.com/tdm","page":"577-585","source":"DOI.org (Crossref)","title":"Gender Differences in Pornography Consumption among Young Heterosexual Danish Adults","volume":"35","author":[{"family":"Hald","given":"Gert Martin"}],"issued":{"date-parts":[["2006",10,23]]}}},{"id":103,"uris":["http://zotero.org/users/local/8taSo5dG/items/7TS5HF47"],"itemData":{"id":103,"type":"article-journal","container-title":"Archives of Sexual Behavior","DOI":"10.1007/s10508-008-9387-0","ISSN":"0004-0002, 1573-2800","issue":"1","journalAbbreviation":"Arch Sex Behav","language":"en","license":"http://www.springer.com/tdm","page":"168-178","source":"DOI.org (Crossref)","title":"Pornography, Sexual Socialization, and Satisfaction Among Young Men","volume":"39","author":[{"family":"Štulhofer","given":"Aleksandar"},{"family":"Buško","given":"Vesna"},{"family":"Landripet","given":"Ivan"}],"issued":{"date-parts":[["2010",2]]}}}],"schema":"https://github.com/citation-style-language/schema/raw/master/csl-citation.json"} </w:instrText>
      </w:r>
      <w:r w:rsidR="00F921C4"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17,35)</w:t>
      </w:r>
      <w:r w:rsidR="00F921C4"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According to sexual conditioning theory, repeated exposure to specific sexual scripts may alter sexual arousal patterns, leading to unrealistic expectations and dissatisfaction when these expectations are not met in real-life sexual encounters</w:t>
      </w:r>
      <w:r w:rsidR="00F921C4" w:rsidRPr="00425030">
        <w:rPr>
          <w:rFonts w:ascii="Times New Roman" w:hAnsi="Times New Roman" w:cs="Times New Roman" w:hint="eastAsia"/>
          <w:kern w:val="0"/>
          <w:sz w:val="24"/>
          <w:szCs w:val="24"/>
          <w14:ligatures w14:val="none"/>
        </w:rPr>
        <w:t xml:space="preserve"> </w:t>
      </w:r>
      <w:r w:rsidR="00F921C4"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FaK5MSQV","properties":{"formattedCitation":"(45,62)","plainCitation":"(45,62)","noteIndex":0},"citationItems":[{"id":104,"uris":["http://zotero.org/users/local/8taSo5dG/items/JMS6GBRQ"],"itemData":{"id":104,"type":"article-journal","container-title":"Archives of Sexual Behavior","DOI":"10.1007/s10508-014-0391-2","ISSN":"0004-0002, 1573-2800","issue":"4","journalAbbreviation":"Arch Sex Behav","language":"en","page":"983-994","source":"DOI.org (Crossref)","title":"Pornography and the Male Sexual Script: An Analysis of Consumption and Sexual Relations","title-short":"Pornography and the Male Sexual Script","volume":"45","author":[{"family":"Sun","given":"Chyng"},{"family":"Bridges","given":"Ana"},{"family":"Johnson","given":"Jennifer A."},{"family":"Ezzell","given":"Matthew B."}],"issued":{"date-parts":[["2016",5]]}}},{"id":46,"uris":["http://zotero.org/users/local/8taSo5dG/items/HDR6JGPD"],"itemData":{"id":46,"type":"article-journal","container-title":"Archives of Sexual Behavior","DOI":"10.1023/B:ASEB.0000007461.59019.d3","ISSN":"0004-0002, 1573-2800","issue":"1","journalAbbreviation":"Arch Sex Behav","language":"en","license":"https://www.springernature.com/gp/researchers/text-and-data-mining","page":"43-53","source":"DOI.org (Crossref)","title":"Classical Conditioning of Sexual Arousal in Women and Men: Effects of Varying Awareness and Biological Relevance of the Conditioned Stimulus","title-short":"Classical Conditioning of Sexual Arousal in Women and Men","volume":"33","author":[{"family":"Hoffmann","given":"Heather"},{"family":"Janssen","given":"Erick"},{"family":"Turner","given":"Stefanie L."}],"issued":{"date-parts":[["2004",2]]}}}],"schema":"https://github.com/citation-style-language/schema/raw/master/csl-citation.json"} </w:instrText>
      </w:r>
      <w:r w:rsidR="00F921C4"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45,62)</w:t>
      </w:r>
      <w:r w:rsidR="00F921C4"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xml:space="preserve">. </w:t>
      </w:r>
      <w:r w:rsidR="0080793C" w:rsidRPr="00425030">
        <w:rPr>
          <w:rFonts w:ascii="Times New Roman" w:hAnsi="Times New Roman" w:cs="Times New Roman"/>
          <w:kern w:val="0"/>
          <w:sz w:val="24"/>
          <w:szCs w:val="24"/>
          <w14:ligatures w14:val="none"/>
        </w:rPr>
        <w:t>This framework may be more applicable to violent or non-consensual content, whereas the effects of consensual BDSM or fetish material are likely mediated by different psychological and relational mechanisms, including trust, negotiated boundaries, and mutual consent</w:t>
      </w:r>
      <w:r w:rsidR="00F921C4" w:rsidRPr="00425030">
        <w:rPr>
          <w:rFonts w:ascii="Times New Roman" w:hAnsi="Times New Roman" w:cs="Times New Roman" w:hint="eastAsia"/>
          <w:kern w:val="0"/>
          <w:sz w:val="24"/>
          <w:szCs w:val="24"/>
          <w14:ligatures w14:val="none"/>
        </w:rPr>
        <w:t xml:space="preserve"> </w:t>
      </w:r>
      <w:r w:rsidR="00F921C4"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gT6T4QPz","properties":{"formattedCitation":"(61)","plainCitation":"(61)","noteIndex":0},"citationItems":[{"id":138,"uris":["http://zotero.org/users/local/8taSo5dG/items/3E73YBNM"],"itemData":{"id":138,"type":"article-journal","abstract":"ABSTRACT\n            \n              Introduction\n              It has been generally thought that the practice of bondage-discipline, dominance-submission, sadism-masochism (BDSM) is in some form associated with psychopathology. However, several more recent studies suggest a relative good psychological health of BDSM practitioners.\n            \n            \n              Aim\n              The aim of this study was to compare scores of BDSM practitioners and a control group on various fundamental psychological characteristics.\n            \n            \n              Methods\n              For this aim, 902 BDSM and 434 control participants completely filled out online questionnaires. Associations were examined using χ2 tests of independence with φ and Cramer's V as effect size measures and eta or Pearson's correlation. Group differences were tested using analysis of covariance, with partial η2 as effect size measure. A priori contrasts were tested using α = 0.01 to correct for multiple testing; for all other tests we used α = 0.05, two tailed.\n            \n            \n              Main Outcome Measures\n              The study used Big Five personality dimensions (NEO Five-Factor Inventory), attachment styles (Attachment Styles Questionnaire), rejection sensitivity (Rejection Sensitivity Questionnaire), and subjective well-being (World Health Organization-Five Well-being Index).\n            \n            \n              Results\n              The results mostly suggest favorable psychological characteristics of BDSM practitioners compared with the control group; BDSM practitioners were less neurotic, more extraverted, more open to new experiences, more conscientious, less rejection sensitive, had higher subjective well-being, yet were less agreeable. Comparing the four groups, if differences were observed, BDSM scores were generally more favorably for those with a dominant than a submissive role, with least favorable scores for controls.\n            \n            \n              Conclusion\n              We conclude that BDSM may be thought of as a recreational leisure, rather than the expression of psychopathological processes.","container-title":"The Journal of Sexual Medicine","DOI":"10.1111/jsm.12192","ISSN":"1743-6109, 1743-6095","issue":"8","language":"en","license":"https://academic.oup.com/journals/pages/open_access/funder_policies/chorus/standard_publication_model","page":"1943-1952","source":"DOI.org (Crossref)","title":"Psychological Characteristics of BDSM Practitioners","volume":"10","author":[{"family":"Wismeijer","given":"Andreas A.J."},{"family":"Van Assen","given":"Marcel A.L.M."}],"issued":{"date-parts":[["2013",8,1]]}}}],"schema":"https://github.com/citation-style-language/schema/raw/master/csl-citation.json"} </w:instrText>
      </w:r>
      <w:r w:rsidR="00F921C4"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61)</w:t>
      </w:r>
      <w:r w:rsidR="00F921C4" w:rsidRPr="00425030">
        <w:rPr>
          <w:rFonts w:ascii="Times New Roman" w:hAnsi="Times New Roman" w:cs="Times New Roman"/>
          <w:kern w:val="0"/>
          <w:sz w:val="24"/>
          <w:szCs w:val="24"/>
          <w14:ligatures w14:val="none"/>
        </w:rPr>
        <w:fldChar w:fldCharType="end"/>
      </w:r>
      <w:r w:rsidR="0080793C" w:rsidRPr="00425030">
        <w:rPr>
          <w:rFonts w:ascii="Times New Roman" w:hAnsi="Times New Roman" w:cs="Times New Roman"/>
          <w:kern w:val="0"/>
          <w:sz w:val="24"/>
          <w:szCs w:val="24"/>
          <w14:ligatures w14:val="none"/>
        </w:rPr>
        <w:t>.</w:t>
      </w:r>
      <w:r w:rsidR="0080793C" w:rsidRPr="00425030">
        <w:rPr>
          <w:rFonts w:ascii="Times New Roman" w:hAnsi="Times New Roman" w:cs="Times New Roman" w:hint="eastAsia"/>
          <w:kern w:val="0"/>
          <w:sz w:val="24"/>
          <w:szCs w:val="24"/>
          <w14:ligatures w14:val="none"/>
        </w:rPr>
        <w:t xml:space="preserve"> </w:t>
      </w:r>
      <w:r w:rsidRPr="00425030">
        <w:rPr>
          <w:rFonts w:ascii="Times New Roman" w:hAnsi="Times New Roman" w:cs="Times New Roman"/>
          <w:kern w:val="0"/>
          <w:sz w:val="24"/>
          <w:szCs w:val="24"/>
          <w14:ligatures w14:val="none"/>
        </w:rPr>
        <w:t>Meanwhile, men prefer solitary use, with some men using pornography in secret, which may also come with relational strain and sexual dissatisfaction</w:t>
      </w:r>
      <w:r w:rsidR="00B439CD" w:rsidRPr="00425030">
        <w:rPr>
          <w:rFonts w:ascii="Times New Roman" w:hAnsi="Times New Roman" w:cs="Times New Roman" w:hint="eastAsia"/>
          <w:kern w:val="0"/>
          <w:sz w:val="24"/>
          <w:szCs w:val="24"/>
          <w14:ligatures w14:val="none"/>
        </w:rPr>
        <w:t xml:space="preserve"> </w:t>
      </w:r>
      <w:r w:rsidR="00B439CD"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MCkbpfu7","properties":{"formattedCitation":"(32,45,63)","plainCitation":"(32,45,63)","noteIndex":0},"citationItems":[{"id":2,"uris":["http://zotero.org/users/local/8taSo5dG/items/SNHN9JGH"],"itemData":{"id":2,"type":"article-journal","abstract":"Abstract\n            \n              The advent of social media platforms has revolutionized the process of information creation, dissemination and consumption. Although highly debated, pornography consumption on social media is a reality. Building on an acquisition, activation, and application model, this study investigates student’s (\n              n\n              = 379) gratification in romantic relationships as an outcome of their pornography consumption on social media, through the mediating effect of sexual confidence and sexual compulsivity. PROCESS macro was used to analyze the data. Results indicate that the effect of pornography consumption on a viewer’s gratification in a romantic relationship is partially mediated by sexual confidence (β = .0461,\n              p\n              &lt; .001) and sexual compulsivity (β = .420,\n              p\n              &lt; .001). These findings hold important contributions to current literature. Findings also indicate that pornography consumption positively and significantly aids a viewer’s sexual gratification in romantic relationships.","container-title":"The Spanish Journal of Psychology","DOI":"10.1017/sjp.2019.60","ISSN":"1138-7416, 1988-2904","journalAbbreviation":"Span. J. Psychol.","language":"en","license":"https://www.cambridge.org/core/terms","page":"E61","source":"DOI.org (Crossref)","title":"Erotic Use of Social Media Pornography in Gratifying Romantic Relationship Desires","volume":"22","author":[{"family":"Arikewuyo","given":"Abdulgaffar"},{"family":"Ozad","given":"Bahire"},{"family":"Lasisi","given":"Taiwo Temitope"}],"issued":{"date-parts":[["2019"]]}}},{"id":104,"uris":["http://zotero.org/users/local/8taSo5dG/items/JMS6GBRQ"],"itemData":{"id":104,"type":"article-journal","container-title":"Archives of Sexual Behavior","DOI":"10.1007/s10508-014-0391-2","ISSN":"0004-0002, 1573-2800","issue":"4","journalAbbreviation":"Arch Sex Behav","language":"en","page":"983-994","source":"DOI.org (Crossref)","title":"Pornography and the Male Sexual Script: An Analysis of Consumption and Sexual Relations","title-short":"Pornography and the Male Sexual Script","volume":"45","author":[{"family":"Sun","given":"Chyng"},{"family":"Bridges","given":"Ana"},{"family":"Johnson","given":"Jennifer A."},{"family":"Ezzell","given":"Matthew B."}],"issued":{"date-parts":[["2016",5]]}}},{"id":191,"uris":["http://zotero.org/users/local/8taSo5dG/items/U6WYX226"],"itemData":{"id":191,"type":"manuscript","genre":"Unpublished manuscript","title":"Pornography use patterns and psychosexual well-being: Cultural and gender differences among partnered young people in China and the UK","author":[{"family":"Li","given":"Yishu"},{"family":"Ingham","given":"Roger"},{"family":"Armstrong","given":"Heather"}],"issued":{"date-parts":[["2025"]]}}}],"schema":"https://github.com/citation-style-language/schema/raw/master/csl-citation.json"} </w:instrText>
      </w:r>
      <w:r w:rsidR="00B439CD"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32,45,63)</w:t>
      </w:r>
      <w:r w:rsidR="00B439CD"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xml:space="preserve">. </w:t>
      </w:r>
      <w:r w:rsidR="00290974" w:rsidRPr="00425030">
        <w:rPr>
          <w:rFonts w:ascii="Times New Roman" w:hAnsi="Times New Roman" w:cs="Times New Roman"/>
          <w:kern w:val="0"/>
          <w:sz w:val="24"/>
          <w:szCs w:val="24"/>
          <w14:ligatures w14:val="none"/>
        </w:rPr>
        <w:t>In contrast, previous research has shown that women’s positive attitudes toward</w:t>
      </w:r>
      <w:r w:rsidR="00290974" w:rsidRPr="00425030">
        <w:rPr>
          <w:rFonts w:ascii="Times New Roman" w:hAnsi="Times New Roman" w:cs="Times New Roman" w:hint="eastAsia"/>
          <w:kern w:val="0"/>
          <w:sz w:val="24"/>
          <w:szCs w:val="24"/>
          <w14:ligatures w14:val="none"/>
        </w:rPr>
        <w:t>s</w:t>
      </w:r>
      <w:r w:rsidR="00290974" w:rsidRPr="00425030">
        <w:rPr>
          <w:rFonts w:ascii="Times New Roman" w:hAnsi="Times New Roman" w:cs="Times New Roman"/>
          <w:kern w:val="0"/>
          <w:sz w:val="24"/>
          <w:szCs w:val="24"/>
          <w14:ligatures w14:val="none"/>
        </w:rPr>
        <w:t xml:space="preserve"> pornography are </w:t>
      </w:r>
      <w:r w:rsidR="00290974" w:rsidRPr="00425030">
        <w:rPr>
          <w:rFonts w:ascii="Times New Roman" w:hAnsi="Times New Roman" w:cs="Times New Roman" w:hint="eastAsia"/>
          <w:kern w:val="0"/>
          <w:sz w:val="24"/>
          <w:szCs w:val="24"/>
          <w14:ligatures w14:val="none"/>
        </w:rPr>
        <w:t>associated with</w:t>
      </w:r>
      <w:r w:rsidR="00290974" w:rsidRPr="00425030">
        <w:rPr>
          <w:rFonts w:ascii="Times New Roman" w:hAnsi="Times New Roman" w:cs="Times New Roman"/>
          <w:kern w:val="0"/>
          <w:sz w:val="24"/>
          <w:szCs w:val="24"/>
          <w14:ligatures w14:val="none"/>
        </w:rPr>
        <w:t xml:space="preserve"> greater sexual satisfaction and enhanced comfort with sex</w:t>
      </w:r>
      <w:r w:rsidR="00DD656B" w:rsidRPr="00425030">
        <w:rPr>
          <w:rFonts w:ascii="Times New Roman" w:hAnsi="Times New Roman" w:cs="Times New Roman" w:hint="eastAsia"/>
          <w:kern w:val="0"/>
          <w:sz w:val="24"/>
          <w:szCs w:val="24"/>
          <w14:ligatures w14:val="none"/>
        </w:rPr>
        <w:t xml:space="preserve"> </w:t>
      </w:r>
      <w:r w:rsidR="00E67DB4"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tWFxCerE","properties":{"formattedCitation":"(22)","plainCitation":"(22)","noteIndex":0},"citationItems":[{"id":389,"uris":["http://zotero.org/users/local/8taSo5dG/items/TKS4DUHT"],"itemData":{"id":389,"type":"article-journal","container-title":"Journal of Sex &amp; Marital Therapy","DOI":"10.1080/0092623X.2025.2559005","ISSN":"0092-623X, 1521-0715","journalAbbreviation":"Journal of Sex &amp; Marital Therapy","language":"en","page":"1-18","source":"DOI.org (Crossref)","title":"Attitudes Towards Pornography and Sexual Well-Being Among Young Women in the UK","author":[{"family":"Li","given":"Yishu"},{"family":"Ingham","given":"Roger"},{"family":"Armstrong","given":"Heather"}],"issued":{"date-parts":[["2025",9,15]]}}}],"schema":"https://github.com/citation-style-language/schema/raw/master/csl-citation.json"} </w:instrText>
      </w:r>
      <w:r w:rsidR="00E67DB4"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22)</w:t>
      </w:r>
      <w:r w:rsidR="00E67DB4" w:rsidRPr="00425030">
        <w:rPr>
          <w:rFonts w:ascii="Times New Roman" w:hAnsi="Times New Roman" w:cs="Times New Roman"/>
          <w:kern w:val="0"/>
          <w:sz w:val="24"/>
          <w:szCs w:val="24"/>
          <w14:ligatures w14:val="none"/>
        </w:rPr>
        <w:fldChar w:fldCharType="end"/>
      </w:r>
      <w:r w:rsidR="00290974" w:rsidRPr="00425030">
        <w:rPr>
          <w:rFonts w:ascii="Times New Roman" w:hAnsi="Times New Roman" w:cs="Times New Roman"/>
          <w:kern w:val="0"/>
          <w:sz w:val="24"/>
          <w:szCs w:val="24"/>
          <w14:ligatures w14:val="none"/>
        </w:rPr>
        <w:t xml:space="preserve">. Consistent with this, women often report using pornography within the context of a romantic relationship, </w:t>
      </w:r>
      <w:r w:rsidR="00290974" w:rsidRPr="00425030">
        <w:rPr>
          <w:rFonts w:ascii="Times New Roman" w:hAnsi="Times New Roman" w:cs="Times New Roman"/>
          <w:kern w:val="0"/>
          <w:sz w:val="24"/>
          <w:szCs w:val="24"/>
          <w14:ligatures w14:val="none"/>
        </w:rPr>
        <w:lastRenderedPageBreak/>
        <w:t>typically to enhance intimacy</w:t>
      </w:r>
      <w:r w:rsidR="009245DF" w:rsidRPr="00425030">
        <w:rPr>
          <w:rFonts w:ascii="Times New Roman" w:hAnsi="Times New Roman" w:cs="Times New Roman" w:hint="eastAsia"/>
          <w:kern w:val="0"/>
          <w:sz w:val="24"/>
          <w:szCs w:val="24"/>
          <w14:ligatures w14:val="none"/>
        </w:rPr>
        <w:t xml:space="preserve"> </w:t>
      </w:r>
      <w:r w:rsidR="009245DF"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gV50QYnM","properties":{"formattedCitation":"(17,29)","plainCitation":"(17,29)","noteIndex":0},"citationItems":[{"id":44,"uris":["http://zotero.org/users/local/8taSo5dG/items/23WJAXFT"],"itemData":{"id":44,"type":"article-journal","container-title":"Archives of Sexual Behavior","DOI":"10.1007/s10508-006-9064-0","ISSN":"0004-0002, 1573-2800","issue":"5","journalAbbreviation":"Arch Sex Behav","language":"en","license":"http://www.springer.com/tdm","page":"577-585","source":"DOI.org (Crossref)","title":"Gender Differences in Pornography Consumption among Young Heterosexual Danish Adults","volume":"35","author":[{"family":"Hald","given":"Gert Martin"}],"issued":{"date-parts":[["2006",10,23]]}}},{"id":43,"uris":["http://zotero.org/users/local/8taSo5dG/items/PSTXHF7J"],"itemData":{"id":43,"type":"article-journal","container-title":"Annals of the International Communication Association","DOI":"10.1080/23808985.2019.1584045","ISSN":"2380-8985, 2380-8977","issue":"2","journalAbbreviation":"Annals of the International Communication Association","language":"en","page":"117-155","source":"DOI.org (Crossref)","title":"Internet pornography use and sexual motivation: a systematic review and integration","title-short":"Internet pornography use and sexual motivation","volume":"43","author":[{"family":"Grubbs","given":"Joshua B."},{"family":"Wright","given":"Paul J."},{"family":"Braden","given":"Abby L."},{"family":"Wilt","given":"Joshua A."},{"family":"Kraus","given":"Shane W."}],"issued":{"date-parts":[["2019",4,3]]}}}],"schema":"https://github.com/citation-style-language/schema/raw/master/csl-citation.json"} </w:instrText>
      </w:r>
      <w:r w:rsidR="009245DF"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17,29)</w:t>
      </w:r>
      <w:r w:rsidR="009245DF"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Joint pornography use in such contexts may facilitate the exploration of shared sexual preferences and lead to greater sexual satisfaction by fostering increased communication and acceptance between partners</w:t>
      </w:r>
      <w:r w:rsidR="009245DF" w:rsidRPr="00425030">
        <w:rPr>
          <w:rFonts w:ascii="Times New Roman" w:hAnsi="Times New Roman" w:cs="Times New Roman" w:hint="eastAsia"/>
          <w:kern w:val="0"/>
          <w:sz w:val="24"/>
          <w:szCs w:val="24"/>
          <w14:ligatures w14:val="none"/>
        </w:rPr>
        <w:t xml:space="preserve"> </w:t>
      </w:r>
      <w:r w:rsidR="009245DF"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JfDvr1QM","properties":{"formattedCitation":"(21,64,65)","plainCitation":"(21,64,65)","noteIndex":0},"citationItems":[{"id":52,"uris":["http://zotero.org/users/local/8taSo5dG/items/AXCQ3BCC"],"itemData":{"id":52,"type":"article-journal","container-title":"Archives of Sexual Behavior","DOI":"10.1007/s10508-016-0783-6","ISSN":"0004-0002, 1573-2800","issue":"2","journalAbbreviation":"Arch Sex Behav","language":"en","page":"585-602","source":"DOI.org (Crossref)","title":"Perceived Effects of Pornography on the Couple Relationship: Initial Findings of Open-Ended, Participant-Informed, “Bottom-Up” Research","title-short":"Perceived Effects of Pornography on the Couple Relationship","volume":"46","author":[{"family":"Kohut","given":"Taylor"},{"family":"Fisher","given":"William A."},{"family":"Campbell","given":"Lorne"}],"issued":{"date-parts":[["2017",2]]}}},{"id":54,"uris":["http://zotero.org/users/local/8taSo5dG/items/DRGINTZE"],"itemData":{"id":54,"type":"article-journal","container-title":"Journal of Sex &amp; Marital Therapy","DOI":"10.1080/0092623X.2024.2302375","ISSN":"0092-623X, 1521-0715","issue":"4","journalAbbreviation":"Journal of Sex &amp; Marital Therapy","language":"en","page":"413-438","source":"DOI.org (Crossref)","title":"Women Reporting on Their Use of Pornography: A Qualitative Study Exploring Women’s Perceived Precursors and Perceived Outcomes","title-short":"Women Reporting on Their Use of Pornography","volume":"50","author":[{"family":"Litsou","given":"Katerina"},{"family":"Graham","given":"Cynthia"},{"family":"Ingham","given":"Roger"}],"issued":{"date-parts":[["2024",5,18]]}}},{"id":60,"uris":["http://zotero.org/users/local/8taSo5dG/items/8LU538P8"],"itemData":{"id":60,"type":"article-journal","container-title":"Porn Studies","DOI":"10.1080/23268743.2021.1891564","ISSN":"2326-8743, 2326-8751","issue":"3","journalAbbreviation":"Porn Studies","language":"en","page":"331-344","source":"DOI.org (Crossref)","title":"The relationship between consumption of pornography and sexual pleasure: results of a mixed-method systematic review","title-short":"The relationship between consumption of pornography and sexual pleasure","volume":"8","author":[{"family":"McKee","given":"Alan"},{"family":"Litsou","given":"Katerina"},{"family":"Byron","given":"Paul"},{"family":"Ingham","given":"Roger"}],"issued":{"date-parts":[["2021",7,3]]}}}],"schema":"https://github.com/citation-style-language/schema/raw/master/csl-citation.json"} </w:instrText>
      </w:r>
      <w:r w:rsidR="009245DF"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21,64,65)</w:t>
      </w:r>
      <w:r w:rsidR="009245DF"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xml:space="preserve">. However, women are not immune to the negative </w:t>
      </w:r>
      <w:r w:rsidR="00D77567" w:rsidRPr="00425030">
        <w:rPr>
          <w:rFonts w:ascii="Times New Roman" w:hAnsi="Times New Roman" w:cs="Times New Roman" w:hint="eastAsia"/>
          <w:kern w:val="0"/>
          <w:sz w:val="24"/>
          <w:szCs w:val="24"/>
          <w14:ligatures w14:val="none"/>
        </w:rPr>
        <w:t>outcomes</w:t>
      </w:r>
      <w:r w:rsidR="00F44A9B" w:rsidRPr="00425030">
        <w:rPr>
          <w:rFonts w:ascii="Times New Roman" w:hAnsi="Times New Roman" w:cs="Times New Roman" w:hint="eastAsia"/>
          <w:kern w:val="0"/>
          <w:sz w:val="24"/>
          <w:szCs w:val="24"/>
          <w14:ligatures w14:val="none"/>
        </w:rPr>
        <w:t xml:space="preserve"> </w:t>
      </w:r>
      <w:r w:rsidR="00F80FB4" w:rsidRPr="00425030">
        <w:rPr>
          <w:rFonts w:ascii="Times New Roman" w:hAnsi="Times New Roman" w:cs="Times New Roman" w:hint="eastAsia"/>
          <w:kern w:val="0"/>
          <w:sz w:val="24"/>
          <w:szCs w:val="24"/>
          <w14:ligatures w14:val="none"/>
        </w:rPr>
        <w:t xml:space="preserve">associated </w:t>
      </w:r>
      <w:r w:rsidR="00F44A9B" w:rsidRPr="00425030">
        <w:rPr>
          <w:rFonts w:ascii="Times New Roman" w:hAnsi="Times New Roman" w:cs="Times New Roman" w:hint="eastAsia"/>
          <w:kern w:val="0"/>
          <w:sz w:val="24"/>
          <w:szCs w:val="24"/>
          <w14:ligatures w14:val="none"/>
        </w:rPr>
        <w:t>with</w:t>
      </w:r>
      <w:r w:rsidRPr="00425030">
        <w:rPr>
          <w:rFonts w:ascii="Times New Roman" w:hAnsi="Times New Roman" w:cs="Times New Roman"/>
          <w:kern w:val="0"/>
          <w:sz w:val="24"/>
          <w:szCs w:val="24"/>
          <w14:ligatures w14:val="none"/>
        </w:rPr>
        <w:t xml:space="preserve"> pornography, particularly content that reinforces patriarchal or misogynistic scripts, which can be distressing</w:t>
      </w:r>
      <w:r w:rsidR="00147D88" w:rsidRPr="00425030">
        <w:rPr>
          <w:rFonts w:ascii="Times New Roman" w:hAnsi="Times New Roman" w:cs="Times New Roman" w:hint="eastAsia"/>
          <w:kern w:val="0"/>
          <w:sz w:val="24"/>
          <w:szCs w:val="24"/>
          <w14:ligatures w14:val="none"/>
        </w:rPr>
        <w:t xml:space="preserve"> </w:t>
      </w:r>
      <w:r w:rsidR="00147D88"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dzz02ERK","properties":{"formattedCitation":"(66)","plainCitation":"(66)","noteIndex":0},"citationItems":[{"id":4,"uris":["http://zotero.org/users/local/8taSo5dG/items/V2NSQVHB"],"itemData":{"id":4,"type":"article-journal","container-title":"The Journal of Sex Research","DOI":"10.1080/00224499.2017.1364337","ISSN":"0022-4499, 1559-8519","issue":"3","journalAbbreviation":"The Journal of Sex Research","language":"en","page":"334-347","source":"DOI.org (Crossref)","title":"Women’s Experiences of Pornography: A Systematic Review of Research Using Qualitative Methods","title-short":"Women’s Experiences of Pornography","volume":"55","author":[{"family":"Ashton","given":"Sarah"},{"family":"McDonald","given":"Karalyn"},{"family":"Kirkman","given":"Maggie"}],"issued":{"date-parts":[["2018",3,24]]}}}],"schema":"https://github.com/citation-style-language/schema/raw/master/csl-citation.json"} </w:instrText>
      </w:r>
      <w:r w:rsidR="00147D88"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66)</w:t>
      </w:r>
      <w:r w:rsidR="00147D88"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xml:space="preserve">. </w:t>
      </w:r>
      <w:r w:rsidR="005E2104" w:rsidRPr="00425030">
        <w:rPr>
          <w:rFonts w:ascii="Times New Roman" w:hAnsi="Times New Roman" w:cs="Times New Roman"/>
          <w:kern w:val="0"/>
          <w:sz w:val="24"/>
          <w:szCs w:val="24"/>
          <w14:ligatures w14:val="none"/>
        </w:rPr>
        <w:t>Despite this, many women approach pornography with greater selectivity and agency, particularly in the context of the increasing availability of female-centred pornography, which some studies suggest may resonate more with the preferences or values reported by many women</w:t>
      </w:r>
      <w:r w:rsidR="00147D88" w:rsidRPr="00425030">
        <w:rPr>
          <w:rFonts w:ascii="Times New Roman" w:hAnsi="Times New Roman" w:cs="Times New Roman" w:hint="eastAsia"/>
          <w:kern w:val="0"/>
          <w:sz w:val="24"/>
          <w:szCs w:val="24"/>
          <w14:ligatures w14:val="none"/>
        </w:rPr>
        <w:t xml:space="preserve"> </w:t>
      </w:r>
      <w:r w:rsidR="00147D88"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1xUKMhw7","properties":{"formattedCitation":"(64)","plainCitation":"(64)","noteIndex":0},"citationItems":[{"id":54,"uris":["http://zotero.org/users/local/8taSo5dG/items/DRGINTZE"],"itemData":{"id":54,"type":"article-journal","container-title":"Journal of Sex &amp; Marital Therapy","DOI":"10.1080/0092623X.2024.2302375","ISSN":"0092-623X, 1521-0715","issue":"4","journalAbbreviation":"Journal of Sex &amp; Marital Therapy","language":"en","page":"413-438","source":"DOI.org (Crossref)","title":"Women Reporting on Their Use of Pornography: A Qualitative Study Exploring Women’s Perceived Precursors and Perceived Outcomes","title-short":"Women Reporting on Their Use of Pornography","volume":"50","author":[{"family":"Litsou","given":"Katerina"},{"family":"Graham","given":"Cynthia"},{"family":"Ingham","given":"Roger"}],"issued":{"date-parts":[["2024",5,18]]}}}],"schema":"https://github.com/citation-style-language/schema/raw/master/csl-citation.json"} </w:instrText>
      </w:r>
      <w:r w:rsidR="00147D88"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64)</w:t>
      </w:r>
      <w:r w:rsidR="00147D88"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This type of pornography often depicts more authentic representations of pleasure and mutual consent, allowing women to engage with material that aligns more closely with their sexual values</w:t>
      </w:r>
      <w:r w:rsidR="00147D88" w:rsidRPr="00425030">
        <w:rPr>
          <w:rFonts w:ascii="Times New Roman" w:hAnsi="Times New Roman" w:cs="Times New Roman" w:hint="eastAsia"/>
          <w:kern w:val="0"/>
          <w:sz w:val="24"/>
          <w:szCs w:val="24"/>
          <w14:ligatures w14:val="none"/>
        </w:rPr>
        <w:t xml:space="preserve"> </w:t>
      </w:r>
      <w:r w:rsidR="00147D88"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VQ6WpZaE","properties":{"formattedCitation":"(67)","plainCitation":"(67)","noteIndex":0},"citationItems":[{"id":65,"uris":["http://zotero.org/users/local/8taSo5dG/items/UA6PKYJM"],"itemData":{"id":65,"type":"article-journal","container-title":"Journal of Gender Studies","DOI":"10.1080/09589236.2017.1287684","ISSN":"0958-9236, 1465-3869","issue":"3","journalAbbreviation":"Journal of Gender Studies","language":"en","page":"282-292","source":"DOI.org (Crossref)","title":"‘Tumblr mostly, great empowering images:’ blogging, reblogging and scrolling feminist, queer and BDSM desires","title-short":"‘Tumblr mostly, great empowering images","volume":"26","author":[{"family":"Mondin","given":"Alessandra"}],"issued":{"date-parts":[["2017",5,4]]}}}],"schema":"https://github.com/citation-style-language/schema/raw/master/csl-citation.json"} </w:instrText>
      </w:r>
      <w:r w:rsidR="00147D88"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67)</w:t>
      </w:r>
      <w:r w:rsidR="00147D88"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xml:space="preserve">. </w:t>
      </w:r>
      <w:r w:rsidR="00AF4981" w:rsidRPr="00425030">
        <w:rPr>
          <w:rFonts w:ascii="Times New Roman" w:hAnsi="Times New Roman" w:cs="Times New Roman"/>
          <w:kern w:val="0"/>
          <w:sz w:val="24"/>
          <w:szCs w:val="24"/>
          <w14:ligatures w14:val="none"/>
        </w:rPr>
        <w:t>A p</w:t>
      </w:r>
      <w:r w:rsidRPr="00425030">
        <w:rPr>
          <w:rFonts w:ascii="Times New Roman" w:hAnsi="Times New Roman" w:cs="Times New Roman"/>
          <w:kern w:val="0"/>
          <w:sz w:val="24"/>
          <w:szCs w:val="24"/>
          <w14:ligatures w14:val="none"/>
        </w:rPr>
        <w:t>revious study support</w:t>
      </w:r>
      <w:r w:rsidR="00AF4981" w:rsidRPr="00425030">
        <w:rPr>
          <w:rFonts w:ascii="Times New Roman" w:hAnsi="Times New Roman" w:cs="Times New Roman"/>
          <w:kern w:val="0"/>
          <w:sz w:val="24"/>
          <w:szCs w:val="24"/>
          <w14:ligatures w14:val="none"/>
        </w:rPr>
        <w:t>s</w:t>
      </w:r>
      <w:r w:rsidRPr="00425030">
        <w:rPr>
          <w:rFonts w:ascii="Times New Roman" w:hAnsi="Times New Roman" w:cs="Times New Roman"/>
          <w:kern w:val="0"/>
          <w:sz w:val="24"/>
          <w:szCs w:val="24"/>
          <w14:ligatures w14:val="none"/>
        </w:rPr>
        <w:t xml:space="preserve"> that this shift might foster more positive attitudes toward sexuality and mitigate some of the negative impacts associated with traditional, gendered portrayals </w:t>
      </w:r>
      <w:r w:rsidR="00147D88"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FawXylFu","properties":{"formattedCitation":"(68)","plainCitation":"(68)","noteIndex":0},"citationItems":[{"id":14,"uris":["http://zotero.org/users/local/8taSo5dG/items/48CRQNWA"],"itemData":{"id":14,"type":"article-journal","abstract":"Using data collected from 1,880 heterosexual men and women residing in the United States, this study investigated the associations among gender, pornography consumption, and 20 sexual behaviors observed in popular pornography. Acts were grouped according to whether participants reported engaging or being interested in trying specific sexual behaviors as the (a) aggressor (e.g., hairpulling, spanking, or choking), (b) target (e.g., being spanked or choked), or (c) uncommon and/or degrading sexual activity (e.g., male ejaculation in female partner’s mouth, anal sex, double penetration, and ass-to-mouth). Using sexual script theory, we hypothesized greater use of pornography would be associated with greater likelihood of both having engaged in and interest in engaging in these sexual behaviors. We further hypothesized gender differences consistent with pornographic sexual scripts that frequently portray men as aggressors and women as targets of aggression. Hierarchical multiple regressions revealed significant main effects for gender and pornography use on the three categories of sexual behavior but no significant interactions. Higher pornography use was associated with greater likelihood of both engaging and being interested in trying all categories of sexual behavior. Men were more likely than women to have engaged in aggressive and degrading/uncommon behaviors, and women were more likely than men to have engaged in target behaviors. However, men were more interested than women in trying all three categories of sexual behavior. Results provide partial support for sexual script theory; while higher pornography use increased interest and prior engagement in pornography-like sexual behavior, the increases in types of sexual behavior (aggressor, target, or uncommon/degrading) were not moderated by gender.","container-title":"Sexualization, Media, &amp; Society","DOI":"10.1177/2374623816668275","ISSN":"2374-6238, 2374-6238","issue":"4","journalAbbreviation":"Sexualization, Media, &amp; Society","language":"en","page":"2374623816668275","source":"DOI.org (Crossref)","title":"Sexual Scripts and the Sexual Behavior of Men and Women Who Use Pornography","volume":"2","author":[{"family":"Bridges","given":"Ana J."},{"family":"Sun","given":"Chyng F."},{"family":"Ezzell","given":"Matthew B."},{"family":"Johnson","given":"Jennifer"}],"issued":{"date-parts":[["2016",12,1]]}}}],"schema":"https://github.com/citation-style-language/schema/raw/master/csl-citation.json"} </w:instrText>
      </w:r>
      <w:r w:rsidR="00147D88"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68)</w:t>
      </w:r>
      <w:r w:rsidR="00147D88"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xml:space="preserve">. Consequently, this suggests the importance of assessing pornography use more granularly, considering not only frequency and duration but also the types, patterns and relational contexts in which pornography is consumed. </w:t>
      </w:r>
    </w:p>
    <w:p w14:paraId="54AF287E" w14:textId="77777777" w:rsidR="00ED1C87" w:rsidRPr="00425030" w:rsidRDefault="00ED1C87" w:rsidP="00ED1C87">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Differentiating Problematic Pornography Use from Casual or Recreational Use</w:t>
      </w:r>
    </w:p>
    <w:p w14:paraId="5EB15837" w14:textId="5FF350B9" w:rsidR="00ED1C87" w:rsidRPr="00425030" w:rsidRDefault="00ED1C87" w:rsidP="00ED1C87">
      <w:pPr>
        <w:spacing w:before="100" w:beforeAutospacing="1" w:after="100" w:afterAutospacing="1" w:line="480" w:lineRule="auto"/>
        <w:ind w:firstLine="720"/>
        <w:rPr>
          <w:rFonts w:ascii="Times New Roman" w:hAnsi="Times New Roman" w:cs="Times New Roman"/>
          <w:kern w:val="0"/>
          <w:sz w:val="24"/>
          <w:szCs w:val="24"/>
          <w14:ligatures w14:val="none"/>
        </w:rPr>
      </w:pPr>
      <w:r w:rsidRPr="00425030">
        <w:rPr>
          <w:rFonts w:ascii="Times New Roman" w:hAnsi="Times New Roman" w:cs="Times New Roman"/>
          <w:kern w:val="0"/>
          <w:sz w:val="24"/>
          <w:szCs w:val="24"/>
          <w14:ligatures w14:val="none"/>
        </w:rPr>
        <w:t>Research has found that perceived compulsivity and sexual compulsivity significantly mediate the negative association between pornography use and sexual satisfaction, suggesting that it might not</w:t>
      </w:r>
      <w:r w:rsidR="00AF4981" w:rsidRPr="00425030">
        <w:rPr>
          <w:rFonts w:ascii="Times New Roman" w:hAnsi="Times New Roman" w:cs="Times New Roman"/>
          <w:kern w:val="0"/>
          <w:sz w:val="24"/>
          <w:szCs w:val="24"/>
          <w14:ligatures w14:val="none"/>
        </w:rPr>
        <w:t xml:space="preserve"> be</w:t>
      </w:r>
      <w:r w:rsidRPr="00425030">
        <w:rPr>
          <w:rFonts w:ascii="Times New Roman" w:hAnsi="Times New Roman" w:cs="Times New Roman"/>
          <w:kern w:val="0"/>
          <w:sz w:val="24"/>
          <w:szCs w:val="24"/>
          <w14:ligatures w14:val="none"/>
        </w:rPr>
        <w:t xml:space="preserve"> use itself but its compulsive or dysregulated nature that contributes most to reduced sexual well-being</w:t>
      </w:r>
      <w:r w:rsidR="00480284" w:rsidRPr="00425030">
        <w:rPr>
          <w:rFonts w:ascii="Times New Roman" w:hAnsi="Times New Roman" w:cs="Times New Roman" w:hint="eastAsia"/>
          <w:kern w:val="0"/>
          <w:sz w:val="24"/>
          <w:szCs w:val="24"/>
          <w14:ligatures w14:val="none"/>
        </w:rPr>
        <w:t xml:space="preserve"> </w:t>
      </w:r>
      <w:r w:rsidR="00480284"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yDMdasOQ","properties":{"formattedCitation":"(35)","plainCitation":"(35)","noteIndex":0},"citationItems":[{"id":103,"uris":["http://zotero.org/users/local/8taSo5dG/items/7TS5HF47"],"itemData":{"id":103,"type":"article-journal","container-title":"Archives of Sexual Behavior","DOI":"10.1007/s10508-008-9387-0","ISSN":"0004-0002, 1573-2800","issue":"1","journalAbbreviation":"Arch Sex Behav","language":"en","license":"http://www.springer.com/tdm","page":"168-178","source":"DOI.org (Crossref)","title":"Pornography, Sexual Socialization, and Satisfaction Among Young Men","volume":"39","author":[{"family":"Štulhofer","given":"Aleksandar"},{"family":"Buško","given":"Vesna"},{"family":"Landripet","given":"Ivan"}],"issued":{"date-parts":[["2010",2]]}}}],"schema":"https://github.com/citation-style-language/schema/raw/master/csl-citation.json"} </w:instrText>
      </w:r>
      <w:r w:rsidR="00480284"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35)</w:t>
      </w:r>
      <w:r w:rsidR="00480284"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xml:space="preserve">. Sometimes, it is problematic pornography use, rather than use in general, that is associated with negative sexual outcomes. Distress related to pornography use is often more strongly associated with perceived compulsivity than with the actual frequency or duration of consumption. Research has shown that individuals who perceive their use of </w:t>
      </w:r>
      <w:r w:rsidRPr="00425030">
        <w:rPr>
          <w:rFonts w:ascii="Times New Roman" w:hAnsi="Times New Roman" w:cs="Times New Roman"/>
          <w:kern w:val="0"/>
          <w:sz w:val="24"/>
          <w:szCs w:val="24"/>
          <w14:ligatures w14:val="none"/>
        </w:rPr>
        <w:lastRenderedPageBreak/>
        <w:t>pornography as compulsive report higher levels of distress, regardless of how frequently they consume pornography</w:t>
      </w:r>
      <w:r w:rsidR="00480284" w:rsidRPr="00425030">
        <w:rPr>
          <w:rFonts w:ascii="Times New Roman" w:hAnsi="Times New Roman" w:cs="Times New Roman" w:hint="eastAsia"/>
          <w:kern w:val="0"/>
          <w:sz w:val="24"/>
          <w:szCs w:val="24"/>
          <w14:ligatures w14:val="none"/>
        </w:rPr>
        <w:t xml:space="preserve"> </w:t>
      </w:r>
      <w:r w:rsidR="00480284"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yoOW9ODE","properties":{"formattedCitation":"(55)","plainCitation":"(55)","noteIndex":0},"citationItems":[{"id":42,"uris":["http://zotero.org/users/local/8taSo5dG/items/RTQTIR9I"],"itemData":{"id":42,"type":"article-journal","container-title":"Journal of Sex &amp; Marital Therapy","DOI":"10.1080/0092623X.2013.842192","ISSN":"0092-623X, 1521-0715","issue":"1","journalAbbreviation":"Journal of Sex &amp; Marital Therapy","language":"en","page":"83-106","source":"DOI.org (Crossref)","title":"Internet Pornography Use: Perceived Addiction, Psychological Distress, and the Validation of a Brief Measure","title-short":"Internet Pornography Use","volume":"41","author":[{"family":"Grubbs","given":"Joshua B."},{"family":"Volk","given":"Fred"},{"family":"Exline","given":"Julie J."},{"family":"Pargament","given":"Kenneth I."}],"issued":{"date-parts":[["2015",1,2]]}}}],"schema":"https://github.com/citation-style-language/schema/raw/master/csl-citation.json"} </w:instrText>
      </w:r>
      <w:r w:rsidR="00480284"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55)</w:t>
      </w:r>
      <w:r w:rsidR="00480284"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This perceived compulsivity may be compounded by moral incongruence, where personal or cultural values conflict with pornography use, leading to feelings of guilt and distress</w:t>
      </w:r>
      <w:r w:rsidR="00480284" w:rsidRPr="00425030">
        <w:rPr>
          <w:rFonts w:ascii="Times New Roman" w:hAnsi="Times New Roman" w:cs="Times New Roman" w:hint="eastAsia"/>
          <w:kern w:val="0"/>
          <w:sz w:val="24"/>
          <w:szCs w:val="24"/>
          <w14:ligatures w14:val="none"/>
        </w:rPr>
        <w:t xml:space="preserve"> </w:t>
      </w:r>
      <w:r w:rsidR="00480284" w:rsidRPr="00425030">
        <w:rPr>
          <w:rFonts w:ascii="Times New Roman" w:hAnsi="Times New Roman" w:cs="Times New Roman"/>
          <w:kern w:val="0"/>
          <w:sz w:val="24"/>
          <w:szCs w:val="24"/>
          <w14:ligatures w14:val="none"/>
        </w:rPr>
        <w:fldChar w:fldCharType="begin"/>
      </w:r>
      <w:r w:rsidR="00E67DB4" w:rsidRPr="00425030">
        <w:rPr>
          <w:rFonts w:ascii="Times New Roman" w:hAnsi="Times New Roman" w:cs="Times New Roman"/>
          <w:kern w:val="0"/>
          <w:sz w:val="24"/>
          <w:szCs w:val="24"/>
          <w14:ligatures w14:val="none"/>
        </w:rPr>
        <w:instrText xml:space="preserve"> ADDIN ZOTERO_ITEM CSL_CITATION {"citationID":"B56iDa3R","properties":{"formattedCitation":"(23,32,51)","plainCitation":"(23,32,51)","noteIndex":0},"citationItems":[{"id":27,"uris":["http://zotero.org/users/local/8taSo5dG/items/TWRMLG7B"],"itemData":{"id":27,"type":"article-journal","container-title":"Journal of Sex &amp; Marital Therapy","DOI":"10.1080/0092623X.2017.1405301","ISSN":"0092-623X, 1521-0715","issue":"4","journalAbbreviation":"Journal of Sex &amp; Marital Therapy","language":"en","page":"343-353","source":"DOI.org (Crossref)","title":"When Pornography Use Feels Out of Control: The Moderation Effect of Relationship and Sexual Satisfaction","title-short":"When Pornography Use Feels Out of Control","volume":"44","author":[{"family":"Daspe","given":"Marie-Ève"},{"family":"Vaillancourt-Morel","given":"Marie-Pier"},{"family":"Lussier","given":"Yvan"},{"family":"Sabourin","given":"Stéphane"},{"family":"Ferron","given":"Anik"}],"issued":{"date-parts":[["2018",5,19]]}}},{"id":2,"uris":["http://zotero.org/users/local/8taSo5dG/items/SNHN9JGH"],"itemData":{"id":2,"type":"article-journal","abstract":"Abstract\n            \n              The advent of social media platforms has revolutionized the process of information creation, dissemination and consumption. Although highly debated, pornography consumption on social media is a reality. Building on an acquisition, activation, and application model, this study investigates student’s (\n              n\n              = 379) gratification in romantic relationships as an outcome of their pornography consumption on social media, through the mediating effect of sexual confidence and sexual compulsivity. PROCESS macro was used to analyze the data. Results indicate that the effect of pornography consumption on a viewer’s gratification in a romantic relationship is partially mediated by sexual confidence (β = .0461,\n              p\n              &lt; .001) and sexual compulsivity (β = .420,\n              p\n              &lt; .001). These findings hold important contributions to current literature. Findings also indicate that pornography consumption positively and significantly aids a viewer’s sexual gratification in romantic relationships.","container-title":"The Spanish Journal of Psychology","DOI":"10.1017/sjp.2019.60","ISSN":"1138-7416, 1988-2904","journalAbbreviation":"Span. J. Psychol.","language":"en","license":"https://www.cambridge.org/core/terms","page":"E61","source":"DOI.org (Crossref)","title":"Erotic Use of Social Media Pornography in Gratifying Romantic Relationship Desires","volume":"22","author":[{"family":"Arikewuyo","given":"Abdulgaffar"},{"family":"Ozad","given":"Bahire"},{"family":"Lasisi","given":"Taiwo Temitope"}],"issued":{"date-parts":[["2019"]]}}},{"id":28,"uris":["http://zotero.org/users/local/8taSo5dG/items/DA9W3XH6"],"itemData":{"id":28,"type":"article-journal","container-title":"Archives of Sexual Behavior","DOI":"10.1007/s10508-020-01878-6","ISSN":"0004-0002, 1573-2800","issue":"2","journalAbbreviation":"Arch Sex Behav","language":"en","page":"695-709","source":"DOI.org (Crossref)","title":"Roles of Religiosity, Obsessive–Compulsive Symptoms, Scrupulosity, and Shame in Self-Perceived Pornography Addiction: A Preregistered Study","title-short":"Roles of Religiosity, Obsessive–Compulsive Symptoms, Scrupulosity, and Shame in Self-Perceived Pornography Addiction","volume":"50","author":[{"family":"De Jong","given":"David C."},{"family":"Cook","given":"Casey"}],"issued":{"date-parts":[["2021",2]]}}}],"schema":"https://github.com/citation-style-language/schema/raw/master/csl-citation.json"} </w:instrText>
      </w:r>
      <w:r w:rsidR="00480284" w:rsidRPr="00425030">
        <w:rPr>
          <w:rFonts w:ascii="Times New Roman" w:hAnsi="Times New Roman" w:cs="Times New Roman"/>
          <w:kern w:val="0"/>
          <w:sz w:val="24"/>
          <w:szCs w:val="24"/>
          <w14:ligatures w14:val="none"/>
        </w:rPr>
        <w:fldChar w:fldCharType="separate"/>
      </w:r>
      <w:r w:rsidR="00E67DB4" w:rsidRPr="00425030">
        <w:rPr>
          <w:rFonts w:ascii="Times New Roman" w:hAnsi="Times New Roman" w:cs="Times New Roman"/>
          <w:sz w:val="24"/>
        </w:rPr>
        <w:t>(23,32,51)</w:t>
      </w:r>
      <w:r w:rsidR="00480284"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Casual or recreational users of pornography tend to report minimal distress, whereas those who use pornography compulsively or in problematic ways often report significant psychological distress</w:t>
      </w:r>
      <w:r w:rsidR="00480284" w:rsidRPr="00425030">
        <w:rPr>
          <w:rFonts w:ascii="Times New Roman" w:hAnsi="Times New Roman" w:cs="Times New Roman" w:hint="eastAsia"/>
          <w:kern w:val="0"/>
          <w:sz w:val="24"/>
          <w:szCs w:val="24"/>
          <w14:ligatures w14:val="none"/>
        </w:rPr>
        <w:t xml:space="preserve"> </w:t>
      </w:r>
      <w:r w:rsidR="00480284" w:rsidRPr="00425030">
        <w:rPr>
          <w:rFonts w:ascii="Times New Roman" w:hAnsi="Times New Roman" w:cs="Times New Roman"/>
          <w:kern w:val="0"/>
          <w:sz w:val="24"/>
          <w:szCs w:val="24"/>
          <w14:ligatures w14:val="none"/>
        </w:rPr>
        <w:fldChar w:fldCharType="begin"/>
      </w:r>
      <w:r w:rsidR="00480284" w:rsidRPr="00425030">
        <w:rPr>
          <w:rFonts w:ascii="Times New Roman" w:hAnsi="Times New Roman" w:cs="Times New Roman"/>
          <w:kern w:val="0"/>
          <w:sz w:val="24"/>
          <w:szCs w:val="24"/>
          <w14:ligatures w14:val="none"/>
        </w:rPr>
        <w:instrText xml:space="preserve"> ADDIN ZOTERO_ITEM CSL_CITATION {"citationID":"ZVsCtSoS","properties":{"formattedCitation":"(12)","plainCitation":"(12)","noteIndex":0},"citationItems":[{"id":74,"uris":["http://zotero.org/users/local/8taSo5dG/items/I56TK2PT"],"itemData":{"id":74,"type":"article-journal","container-title":"Human Communication Research","DOI":"10.1111/j.1468-2958.2009.01343.x","ISSN":"03603989, 14682958","issue":"2","language":"en","license":"http://doi.wiley.com/10.1002/tdm_license_1.1","page":"171-194","source":"DOI.org (Crossref)","title":"Adolescents’ Exposure to Sexually Explicit Internet Material and Sexual Satisfaction: A Longitudinal Study","title-short":"Adolescents’ Exposure to Sexually Explicit Internet Material and Sexual Satisfaction","volume":"35","author":[{"family":"Peter","given":"Jochen"},{"family":"Valkenburg","given":"Patti M."}],"issued":{"date-parts":[["2009",4]]}}}],"schema":"https://github.com/citation-style-language/schema/raw/master/csl-citation.json"} </w:instrText>
      </w:r>
      <w:r w:rsidR="00480284" w:rsidRPr="00425030">
        <w:rPr>
          <w:rFonts w:ascii="Times New Roman" w:hAnsi="Times New Roman" w:cs="Times New Roman"/>
          <w:kern w:val="0"/>
          <w:sz w:val="24"/>
          <w:szCs w:val="24"/>
          <w14:ligatures w14:val="none"/>
        </w:rPr>
        <w:fldChar w:fldCharType="separate"/>
      </w:r>
      <w:r w:rsidR="00480284" w:rsidRPr="00425030">
        <w:rPr>
          <w:rFonts w:ascii="Times New Roman" w:hAnsi="Times New Roman" w:cs="Times New Roman"/>
          <w:sz w:val="24"/>
        </w:rPr>
        <w:t>(12)</w:t>
      </w:r>
      <w:r w:rsidR="00480284" w:rsidRPr="00425030">
        <w:rPr>
          <w:rFonts w:ascii="Times New Roman" w:hAnsi="Times New Roman" w:cs="Times New Roman"/>
          <w:kern w:val="0"/>
          <w:sz w:val="24"/>
          <w:szCs w:val="24"/>
          <w14:ligatures w14:val="none"/>
        </w:rPr>
        <w:fldChar w:fldCharType="end"/>
      </w:r>
      <w:r w:rsidRPr="00425030">
        <w:rPr>
          <w:rFonts w:ascii="Times New Roman" w:hAnsi="Times New Roman" w:cs="Times New Roman"/>
          <w:kern w:val="0"/>
          <w:sz w:val="24"/>
          <w:szCs w:val="24"/>
          <w14:ligatures w14:val="none"/>
        </w:rPr>
        <w:t xml:space="preserve">. </w:t>
      </w:r>
    </w:p>
    <w:p w14:paraId="3993E731" w14:textId="4EE480D2" w:rsidR="00FA5C46" w:rsidRPr="00425030" w:rsidRDefault="00ED1C87" w:rsidP="00ED1C87">
      <w:pPr>
        <w:spacing w:before="100" w:beforeAutospacing="1" w:after="100" w:afterAutospacing="1" w:line="480" w:lineRule="auto"/>
        <w:ind w:firstLine="720"/>
        <w:rPr>
          <w:rFonts w:ascii="Times New Roman" w:eastAsia="Times New Roman" w:hAnsi="Times New Roman" w:cs="Times New Roman"/>
          <w:kern w:val="0"/>
          <w:sz w:val="24"/>
          <w:szCs w:val="24"/>
        </w:rPr>
      </w:pPr>
      <w:r w:rsidRPr="00425030">
        <w:rPr>
          <w:rFonts w:ascii="Times New Roman" w:eastAsia="Times New Roman" w:hAnsi="Times New Roman" w:cs="Times New Roman"/>
          <w:kern w:val="0"/>
          <w:sz w:val="24"/>
          <w:szCs w:val="24"/>
        </w:rPr>
        <w:t xml:space="preserve">In conclusion, the relationship between pornography use and sexual well-being among young people is complex and influenced by multiple factors, such as individual characteristics, content type, usage patterns, perceived compulsivity, </w:t>
      </w:r>
      <w:r w:rsidR="002C3F5E" w:rsidRPr="00425030">
        <w:rPr>
          <w:rFonts w:ascii="Times New Roman" w:eastAsia="Times New Roman" w:hAnsi="Times New Roman" w:cs="Times New Roman"/>
          <w:kern w:val="0"/>
          <w:sz w:val="24"/>
          <w:szCs w:val="24"/>
        </w:rPr>
        <w:t xml:space="preserve">and </w:t>
      </w:r>
      <w:r w:rsidRPr="00425030">
        <w:rPr>
          <w:rFonts w:ascii="Times New Roman" w:eastAsia="Times New Roman" w:hAnsi="Times New Roman" w:cs="Times New Roman"/>
          <w:kern w:val="0"/>
          <w:sz w:val="24"/>
          <w:szCs w:val="24"/>
        </w:rPr>
        <w:t>attachment style</w:t>
      </w:r>
      <w:r w:rsidR="00480284" w:rsidRPr="00425030">
        <w:rPr>
          <w:rFonts w:ascii="Times New Roman" w:hAnsi="Times New Roman" w:cs="Times New Roman" w:hint="eastAsia"/>
          <w:kern w:val="0"/>
          <w:sz w:val="24"/>
          <w:szCs w:val="24"/>
        </w:rPr>
        <w:t xml:space="preserve"> </w:t>
      </w:r>
      <w:r w:rsidR="00480284" w:rsidRPr="00425030">
        <w:rPr>
          <w:rFonts w:ascii="Times New Roman" w:hAnsi="Times New Roman" w:cs="Times New Roman"/>
          <w:kern w:val="0"/>
          <w:sz w:val="24"/>
          <w:szCs w:val="24"/>
        </w:rPr>
        <w:fldChar w:fldCharType="begin"/>
      </w:r>
      <w:r w:rsidR="00E67DB4" w:rsidRPr="00425030">
        <w:rPr>
          <w:rFonts w:ascii="Times New Roman" w:hAnsi="Times New Roman" w:cs="Times New Roman"/>
          <w:kern w:val="0"/>
          <w:sz w:val="24"/>
          <w:szCs w:val="24"/>
        </w:rPr>
        <w:instrText xml:space="preserve"> ADDIN ZOTERO_ITEM CSL_CITATION {"citationID":"Yw2ojx8b","properties":{"formattedCitation":"(34)","plainCitation":"(34)","noteIndex":0},"citationItems":[{"id":39,"uris":["http://zotero.org/users/local/8taSo5dG/items/3FNGRMXV"],"itemData":{"id":39,"type":"article-journal","container-title":"Sexologies","DOI":"10.1016/j.sexol.2016.10.002","ISSN":"11581360","issue":"3","journalAbbreviation":"Sexologies","language":"en","page":"e27-e33","source":"DOI.org (Crossref)","title":"Is pornography pathogen by itself? Study of the role of attachment profiles on the relationship between pornography and sexual satisfaction","title-short":"Is pornography pathogen by itself?","volume":"26","author":[{"family":"Gouvernet","given":"B."},{"family":"Rebelo","given":"T."},{"family":"Sebbe","given":"F."},{"family":"Hentati","given":"Y."},{"family":"Yougbaré","given":"S."},{"family":"Combaluzier","given":"S."},{"family":"Rezrazi","given":"A."}],"issued":{"date-parts":[["2017",7]]}}}],"schema":"https://github.com/citation-style-language/schema/raw/master/csl-citation.json"} </w:instrText>
      </w:r>
      <w:r w:rsidR="00480284" w:rsidRPr="00425030">
        <w:rPr>
          <w:rFonts w:ascii="Times New Roman" w:hAnsi="Times New Roman" w:cs="Times New Roman"/>
          <w:kern w:val="0"/>
          <w:sz w:val="24"/>
          <w:szCs w:val="24"/>
        </w:rPr>
        <w:fldChar w:fldCharType="separate"/>
      </w:r>
      <w:r w:rsidR="00E67DB4" w:rsidRPr="00425030">
        <w:rPr>
          <w:rFonts w:ascii="Times New Roman" w:hAnsi="Times New Roman" w:cs="Times New Roman"/>
          <w:sz w:val="24"/>
        </w:rPr>
        <w:t>(34)</w:t>
      </w:r>
      <w:r w:rsidR="00480284" w:rsidRPr="00425030">
        <w:rPr>
          <w:rFonts w:ascii="Times New Roman" w:hAnsi="Times New Roman" w:cs="Times New Roman"/>
          <w:kern w:val="0"/>
          <w:sz w:val="24"/>
          <w:szCs w:val="24"/>
        </w:rPr>
        <w:fldChar w:fldCharType="end"/>
      </w:r>
      <w:r w:rsidRPr="00425030">
        <w:rPr>
          <w:rFonts w:ascii="Times New Roman" w:eastAsia="Times New Roman" w:hAnsi="Times New Roman" w:cs="Times New Roman"/>
          <w:kern w:val="0"/>
          <w:sz w:val="24"/>
          <w:szCs w:val="24"/>
        </w:rPr>
        <w:t>. Gender differences further complicate this relationship, with distinct outcomes observed for men and women based on how they engage with pornography. Additionally, the expansion of sex education programs and sexual health literacy provides young people with more opportunities to critically engage with sexual material. These educational initiatives help individuals understand the role of pornography in their sexual lives, foster a more informed and critical perspective on sexual content, and reduce the internalisation of harmful sexual scripts</w:t>
      </w:r>
      <w:r w:rsidR="00480284" w:rsidRPr="00425030">
        <w:rPr>
          <w:rFonts w:ascii="Times New Roman" w:hAnsi="Times New Roman" w:cs="Times New Roman" w:hint="eastAsia"/>
          <w:kern w:val="0"/>
          <w:sz w:val="24"/>
          <w:szCs w:val="24"/>
        </w:rPr>
        <w:t xml:space="preserve"> </w:t>
      </w:r>
      <w:r w:rsidR="00480284" w:rsidRPr="00425030">
        <w:rPr>
          <w:rFonts w:ascii="Times New Roman" w:hAnsi="Times New Roman" w:cs="Times New Roman"/>
          <w:kern w:val="0"/>
          <w:sz w:val="24"/>
          <w:szCs w:val="24"/>
        </w:rPr>
        <w:fldChar w:fldCharType="begin"/>
      </w:r>
      <w:r w:rsidR="00E67DB4" w:rsidRPr="00425030">
        <w:rPr>
          <w:rFonts w:ascii="Times New Roman" w:hAnsi="Times New Roman" w:cs="Times New Roman"/>
          <w:kern w:val="0"/>
          <w:sz w:val="24"/>
          <w:szCs w:val="24"/>
        </w:rPr>
        <w:instrText xml:space="preserve"> ADDIN ZOTERO_ITEM CSL_CITATION {"citationID":"26NAJ6vw","properties":{"formattedCitation":"(10,13,69,70)","plainCitation":"(10,13,69,70)","noteIndex":0},"citationItems":[{"id":16,"uris":["http://zotero.org/users/local/8taSo5dG/items/5DI5JHKR"],"itemData":{"id":16,"type":"article-journal","container-title":"Porn Studies","DOI":"10.1080/23268743.2023.2174173","ISSN":"2326-8743, 2326-8751","issue":"1","journalAbbreviation":"Porn Studies","language":"en","page":"32-39","source":"DOI.org (Crossref)","title":"Porn literacy and young people’s digital cultures","volume":"11","author":[{"family":"Byron","given":"Paul"}],"issued":{"date-parts":[["2024",1,2]]}}},{"id":38,"uris":["http://zotero.org/users/local/8taSo5dG/items/ZT28L4AV"],"itemData":{"id":38,"type":"article-journal","abstract":"Background   Despite the high prevalence, few studies have examined pornography consumption among emerging adults in Malaysia. The current study examined the attitudes, motivations, and behaviours related to pornography consumption and their association with sexual health.     Methods   Using a cross-sectional survey that was conducted online, a convenience sample of 319 Malaysians aged 18–30 years (M = 23.05, s.d. = 2.55) reported their attitudes and behaviours related to pornography consumption, including the degree of problematic consumption, and completed measures of sexual health. These included sexual satisfaction, awareness of sexual feelings, sexual self-reflection, sexual assertiveness, embarrassment during partnered sex, and genital image. To capture pornography genre preferences, participants also reported the keywords that they typically use to search for pornography. These open-ended responses were thematically coded.     Results   Between 60 and 70% of participants reported positive attitudes toward pornography and 81.2% (N = 259) reported lifetime intentional exposure to pornography. Gender differences were present in pornography consumption attitudes, motivations, preferences, and behaviours. Problematic pornography consumption, and not consumption frequency, was associated with poorer sexual satisfaction. Among women and not men, more frequent consumption was associated with more sexual self-reflection and positive feelings about their genitals. Sexual embarrassment was higher among women who consume pornography more problematically and among men who consumed pornography more frequently.     Conclusions   Pornography consumption attitudes and behaviours appear rather universal. However, the benefits of pornography consumption frequency and disadvantages associated with problematic consumption appear to be more relevant for women’s than men’s sexual health, specifically sexual self-reflection, genital image, and sexual embarrassment.","container-title":"Sexual Health","DOI":"10.1071/SH22181","ISSN":"1448-5028, 1449-8987","issue":"2","journalAbbreviation":"Sex. Health","language":"en","page":"134-147","source":"DOI.org (Crossref)","title":"Pornography consumption and sexual health among emerging adults from Malaysia: an observational study","title-short":"Pornography consumption and sexual health among emerging adults from Malaysia","volume":"20","author":[{"family":"Goh","given":"Pei Hwa"},{"family":"Phuah","given":"Li Ann"},{"family":"Low","given":"Yi Hwa"}],"editor":[{"family":"Lim","given":"Megan"}],"issued":{"date-parts":[["2023",2,28]]}}},{"id":79,"uris":["http://zotero.org/users/local/8taSo5dG/items/7WSCKLAP"],"itemData":{"id":79,"type":"article-journal","abstract":"Background: Sexual health literacy enables an understanding and application of sexual health information and has benefits beyond health. Health literacy is an important element for achieving cognitive skills in health promotion. One of the most important problems in sexual health and sexual function in women is infertility. This study aims to explore the dimensions of sexual health literacy among women with infertility. Materials and Methods: In this qualitative study, a total of 18 individual interviews with 15 Iranian women with infertility, and three key informants, were conducted in infertility centers in Rasht (the North of Iran). Data were collected through in-depth semi-structured interviews using interview guide questions. Data were analyzed using the conventional content analysis approach. Results: Five themes emerged: informational needs of sexual health, information seeking, informational perception, validation of information, and information application. Sexual issues are taboo in Iranian culture. They are not taught in health and educational centers. All the participants believed that there was a lack of information about the sexual response cycle, preventing sexually transmitted infections, targeted intercourse, and consequences of infertility in sexual life. Participants mentioned the embarrassment, privacy, and lack of centers for sexual health as information-seeking barriers. Searching different sources and questioning the informants were ways for understanding information. Women evaluated the accuracy of the information by considering the validity of the source of information, comparing information from different sources, and asking the experts. They applied the information received about sexual health, satisfaction, and especially targeted intercourse to increase the chance of pregnancy. Conclusion: Sexual health literacy in infertile women includes different dimensions. It can help promote sexual health, satisfaction, and increasing the chance of pregnancy. [GMJ.2020;9:e1862]","container-title":"Galen Medical Journal","DOI":"10.31661/gmj.v9i0.1862","ISSN":"2322-2379, 2588-2767","journalAbbreviation":"GMJ","page":"e1862","source":"DOI.org (Crossref)","title":"Sexual Health Literacy, a Strategy for the Challenges of Sexual Life of Infertile Women: A Qualitative Study","title-short":"Sexual Health Literacy, a Strategy for the Challenges of Sexual Life of Infertile Women","volume":"9","author":[{"family":"Rakhshaee","given":"Zahra"},{"family":"Maasoumi","given":"Raziyeh"},{"family":"Nedjat","given":"Saharnaz"},{"family":"Khakbazan","given":"Zohreh"}],"issued":{"date-parts":[["2020",12,28]]}}},{"id":123,"uris":["http://zotero.org/users/local/8taSo5dG/items/WY2TIRH7"],"itemData":{"id":123,"type":"article-journal","container-title":"Journal of Adolescent Health","DOI":"10.1016/j.jadohealth.2021.05.017","ISSN":"1054139X","issue":"4","journalAbbreviation":"Journal of Adolescent Health","language":"en","page":"540-549","source":"DOI.org (Crossref)","title":"Addressing HIV/Sexually Transmitted Diseases and Pregnancy Prevention Through Schools: An Approach for Strengthening Education, Health Services, and School Environments That Promote Adolescent Sexual Health and Well-Being","title-short":"Addressing HIV/Sexually Transmitted Diseases and Pregnancy Prevention Through Schools","volume":"70","author":[{"family":"Wilkins","given":"Natalie J."},{"family":"Rasberry","given":"Catherine"},{"family":"Liddon","given":"Nicole"},{"family":"Szucs","given":"Leigh E."},{"family":"Johns","given":"Michelle"},{"family":"Leonard","given":"Sandra"},{"family":"Goss","given":"Sally J."},{"family":"Oglesby","given":"Heather"}],"issued":{"date-parts":[["2022",4]]}}}],"schema":"https://github.com/citation-style-language/schema/raw/master/csl-citation.json"} </w:instrText>
      </w:r>
      <w:r w:rsidR="00480284" w:rsidRPr="00425030">
        <w:rPr>
          <w:rFonts w:ascii="Times New Roman" w:hAnsi="Times New Roman" w:cs="Times New Roman"/>
          <w:kern w:val="0"/>
          <w:sz w:val="24"/>
          <w:szCs w:val="24"/>
        </w:rPr>
        <w:fldChar w:fldCharType="separate"/>
      </w:r>
      <w:r w:rsidR="00E67DB4" w:rsidRPr="00425030">
        <w:rPr>
          <w:rFonts w:ascii="Times New Roman" w:hAnsi="Times New Roman" w:cs="Times New Roman"/>
          <w:sz w:val="24"/>
        </w:rPr>
        <w:t>(10,13,69,70)</w:t>
      </w:r>
      <w:r w:rsidR="00480284" w:rsidRPr="00425030">
        <w:rPr>
          <w:rFonts w:ascii="Times New Roman" w:hAnsi="Times New Roman" w:cs="Times New Roman"/>
          <w:kern w:val="0"/>
          <w:sz w:val="24"/>
          <w:szCs w:val="24"/>
        </w:rPr>
        <w:fldChar w:fldCharType="end"/>
      </w:r>
      <w:r w:rsidRPr="00425030">
        <w:rPr>
          <w:rFonts w:ascii="Times New Roman" w:eastAsia="Times New Roman" w:hAnsi="Times New Roman" w:cs="Times New Roman"/>
          <w:kern w:val="0"/>
          <w:sz w:val="24"/>
          <w:szCs w:val="24"/>
        </w:rPr>
        <w:t>.</w:t>
      </w:r>
      <w:r w:rsidR="005327F3" w:rsidRPr="00425030">
        <w:rPr>
          <w:rFonts w:ascii="Times New Roman" w:eastAsia="Times New Roman" w:hAnsi="Times New Roman" w:cs="Times New Roman"/>
          <w:kern w:val="0"/>
          <w:sz w:val="24"/>
          <w:szCs w:val="24"/>
        </w:rPr>
        <w:t xml:space="preserve"> </w:t>
      </w:r>
      <w:r w:rsidR="00310358" w:rsidRPr="00425030">
        <w:rPr>
          <w:rFonts w:ascii="Times New Roman" w:eastAsia="Times New Roman" w:hAnsi="Times New Roman" w:cs="Times New Roman"/>
          <w:kern w:val="0"/>
          <w:sz w:val="24"/>
          <w:szCs w:val="24"/>
        </w:rPr>
        <w:t xml:space="preserve">For instance, </w:t>
      </w:r>
      <w:r w:rsidR="00345A0D" w:rsidRPr="00425030">
        <w:rPr>
          <w:rFonts w:ascii="Times New Roman" w:eastAsia="Times New Roman" w:hAnsi="Times New Roman" w:cs="Times New Roman"/>
          <w:kern w:val="0"/>
          <w:sz w:val="24"/>
          <w:szCs w:val="24"/>
        </w:rPr>
        <w:t xml:space="preserve">Byron references </w:t>
      </w:r>
      <w:proofErr w:type="spellStart"/>
      <w:r w:rsidR="00345A0D" w:rsidRPr="00425030">
        <w:rPr>
          <w:rFonts w:ascii="Times New Roman" w:eastAsia="Times New Roman" w:hAnsi="Times New Roman" w:cs="Times New Roman"/>
          <w:kern w:val="0"/>
          <w:sz w:val="24"/>
          <w:szCs w:val="24"/>
        </w:rPr>
        <w:t>Mattebo</w:t>
      </w:r>
      <w:proofErr w:type="spellEnd"/>
      <w:r w:rsidR="00345A0D" w:rsidRPr="00425030">
        <w:rPr>
          <w:rFonts w:ascii="Times New Roman" w:eastAsia="Times New Roman" w:hAnsi="Times New Roman" w:cs="Times New Roman"/>
          <w:kern w:val="0"/>
          <w:sz w:val="24"/>
          <w:szCs w:val="24"/>
        </w:rPr>
        <w:t xml:space="preserve"> et al. </w:t>
      </w:r>
      <w:r w:rsidR="00480284" w:rsidRPr="00425030">
        <w:rPr>
          <w:rFonts w:ascii="Times New Roman" w:eastAsia="Times New Roman" w:hAnsi="Times New Roman" w:cs="Times New Roman"/>
          <w:kern w:val="0"/>
          <w:sz w:val="24"/>
          <w:szCs w:val="24"/>
        </w:rPr>
        <w:fldChar w:fldCharType="begin"/>
      </w:r>
      <w:r w:rsidR="00E67DB4" w:rsidRPr="00425030">
        <w:rPr>
          <w:rFonts w:ascii="Times New Roman" w:eastAsia="Times New Roman" w:hAnsi="Times New Roman" w:cs="Times New Roman"/>
          <w:kern w:val="0"/>
          <w:sz w:val="24"/>
          <w:szCs w:val="24"/>
        </w:rPr>
        <w:instrText xml:space="preserve"> ADDIN ZOTERO_ITEM CSL_CITATION {"citationID":"l9B3xE3i","properties":{"formattedCitation":"(71)","plainCitation":"(71)","noteIndex":0},"citationItems":[{"id":189,"uris":["http://zotero.org/users/local/8taSo5dG/items/Z7YRR437"],"itemData":{"id":189,"type":"article-journal","container-title":"The European Journal of Contraception &amp; Reproductive Health Care","DOI":"10.3109/13625187.2011.617853","ISSN":"1362-5187, 1473-0782","issue":"1","journalAbbreviation":"The European Journal of Contraception &amp; Reproductive Health Care","language":"en","page":"40-49","source":"DOI.org (Crossref)","title":"Hercules and Barbie? Reflections on the influence of pornography and its spread in the media and society in groups of adolescents in Sweden","title-short":"Hercules and Barbie?","volume":"17","author":[{"family":"Mattebo","given":"Magdalena"},{"family":"Larsson","given":"Margareta"},{"family":"Tydén","given":"Tanja"},{"family":"Olsson","given":"Tove"},{"family":"Häggström-Nordin","given":"Elisabet"}],"issued":{"date-parts":[["2012",2]]}},"locator":"44","label":"page"}],"schema":"https://github.com/citation-style-language/schema/raw/master/csl-citation.json"} </w:instrText>
      </w:r>
      <w:r w:rsidR="00480284" w:rsidRPr="00425030">
        <w:rPr>
          <w:rFonts w:ascii="Times New Roman" w:eastAsia="Times New Roman" w:hAnsi="Times New Roman" w:cs="Times New Roman"/>
          <w:kern w:val="0"/>
          <w:sz w:val="24"/>
          <w:szCs w:val="24"/>
        </w:rPr>
        <w:fldChar w:fldCharType="separate"/>
      </w:r>
      <w:r w:rsidR="00E67DB4" w:rsidRPr="00425030">
        <w:rPr>
          <w:rFonts w:ascii="Times New Roman" w:hAnsi="Times New Roman" w:cs="Times New Roman"/>
          <w:sz w:val="24"/>
        </w:rPr>
        <w:t>(71)</w:t>
      </w:r>
      <w:r w:rsidR="00480284" w:rsidRPr="00425030">
        <w:rPr>
          <w:rFonts w:ascii="Times New Roman" w:eastAsia="Times New Roman" w:hAnsi="Times New Roman" w:cs="Times New Roman"/>
          <w:kern w:val="0"/>
          <w:sz w:val="24"/>
          <w:szCs w:val="24"/>
        </w:rPr>
        <w:fldChar w:fldCharType="end"/>
      </w:r>
      <w:r w:rsidR="00345A0D" w:rsidRPr="00425030">
        <w:rPr>
          <w:rFonts w:ascii="Times New Roman" w:eastAsia="Times New Roman" w:hAnsi="Times New Roman" w:cs="Times New Roman"/>
          <w:kern w:val="0"/>
          <w:sz w:val="24"/>
          <w:szCs w:val="24"/>
        </w:rPr>
        <w:t xml:space="preserve">, who </w:t>
      </w:r>
      <w:r w:rsidR="00EF291A" w:rsidRPr="00425030">
        <w:rPr>
          <w:rFonts w:ascii="Times New Roman" w:eastAsia="Times New Roman" w:hAnsi="Times New Roman" w:cs="Times New Roman"/>
          <w:kern w:val="0"/>
          <w:sz w:val="24"/>
          <w:szCs w:val="24"/>
        </w:rPr>
        <w:t>repor</w:t>
      </w:r>
      <w:r w:rsidR="00AF0DDC" w:rsidRPr="00425030">
        <w:rPr>
          <w:rFonts w:ascii="Times New Roman" w:eastAsia="Times New Roman" w:hAnsi="Times New Roman" w:cs="Times New Roman"/>
          <w:kern w:val="0"/>
          <w:sz w:val="24"/>
          <w:szCs w:val="24"/>
        </w:rPr>
        <w:t>t</w:t>
      </w:r>
      <w:r w:rsidR="00345A0D" w:rsidRPr="00425030">
        <w:rPr>
          <w:rFonts w:ascii="Times New Roman" w:eastAsia="Times New Roman" w:hAnsi="Times New Roman" w:cs="Times New Roman"/>
          <w:kern w:val="0"/>
          <w:sz w:val="24"/>
          <w:szCs w:val="24"/>
        </w:rPr>
        <w:t xml:space="preserve">ed a participant’s </w:t>
      </w:r>
      <w:r w:rsidR="00EF291A" w:rsidRPr="00425030">
        <w:rPr>
          <w:rFonts w:ascii="Times New Roman" w:eastAsia="Times New Roman" w:hAnsi="Times New Roman" w:cs="Times New Roman"/>
          <w:kern w:val="0"/>
          <w:sz w:val="24"/>
          <w:szCs w:val="24"/>
        </w:rPr>
        <w:t>perspective</w:t>
      </w:r>
      <w:r w:rsidR="00345A0D" w:rsidRPr="00425030">
        <w:rPr>
          <w:rFonts w:ascii="Times New Roman" w:eastAsia="Times New Roman" w:hAnsi="Times New Roman" w:cs="Times New Roman"/>
          <w:kern w:val="0"/>
          <w:sz w:val="24"/>
          <w:szCs w:val="24"/>
        </w:rPr>
        <w:t xml:space="preserve"> of the unrealistic bodily standards often portrayed in pornography, such as “very large breasts” and “a thin waist,” which the participant described as distorting one’s perception of a natural body </w:t>
      </w:r>
      <w:r w:rsidR="00480284" w:rsidRPr="00425030">
        <w:rPr>
          <w:rFonts w:ascii="Times New Roman" w:eastAsia="Times New Roman" w:hAnsi="Times New Roman" w:cs="Times New Roman"/>
          <w:kern w:val="0"/>
          <w:sz w:val="24"/>
          <w:szCs w:val="24"/>
        </w:rPr>
        <w:fldChar w:fldCharType="begin"/>
      </w:r>
      <w:r w:rsidR="00480284" w:rsidRPr="00425030">
        <w:rPr>
          <w:rFonts w:ascii="Times New Roman" w:eastAsia="Times New Roman" w:hAnsi="Times New Roman" w:cs="Times New Roman"/>
          <w:kern w:val="0"/>
          <w:sz w:val="24"/>
          <w:szCs w:val="24"/>
        </w:rPr>
        <w:instrText xml:space="preserve"> ADDIN ZOTERO_ITEM CSL_CITATION {"citationID":"FPp4Q71y","properties":{"formattedCitation":"(10)","plainCitation":"(10)","noteIndex":0},"citationItems":[{"id":16,"uris":["http://zotero.org/users/local/8taSo5dG/items/5DI5JHKR"],"itemData":{"id":16,"type":"article-journal","container-title":"Porn Studies","DOI":"10.1080/23268743.2023.2174173","ISSN":"2326-8743, 2326-8751","issue":"1","journalAbbreviation":"Porn Studies","language":"en","page":"32-39","source":"DOI.org (Crossref)","title":"Porn literacy and young people’s digital cultures","volume":"11","author":[{"family":"Byron","given":"Paul"}],"issued":{"date-parts":[["2024",1,2]]}},"locator":"37","label":"page"}],"schema":"https://github.com/citation-style-language/schema/raw/master/csl-citation.json"} </w:instrText>
      </w:r>
      <w:r w:rsidR="00480284" w:rsidRPr="00425030">
        <w:rPr>
          <w:rFonts w:ascii="Times New Roman" w:eastAsia="Times New Roman" w:hAnsi="Times New Roman" w:cs="Times New Roman"/>
          <w:kern w:val="0"/>
          <w:sz w:val="24"/>
          <w:szCs w:val="24"/>
        </w:rPr>
        <w:fldChar w:fldCharType="separate"/>
      </w:r>
      <w:r w:rsidR="00480284" w:rsidRPr="00425030">
        <w:rPr>
          <w:rFonts w:ascii="Times New Roman" w:hAnsi="Times New Roman" w:cs="Times New Roman"/>
          <w:sz w:val="24"/>
        </w:rPr>
        <w:t>(10)</w:t>
      </w:r>
      <w:r w:rsidR="00480284" w:rsidRPr="00425030">
        <w:rPr>
          <w:rFonts w:ascii="Times New Roman" w:eastAsia="Times New Roman" w:hAnsi="Times New Roman" w:cs="Times New Roman"/>
          <w:kern w:val="0"/>
          <w:sz w:val="24"/>
          <w:szCs w:val="24"/>
        </w:rPr>
        <w:fldChar w:fldCharType="end"/>
      </w:r>
      <w:r w:rsidR="00345A0D" w:rsidRPr="00425030">
        <w:rPr>
          <w:rFonts w:ascii="Times New Roman" w:eastAsia="Times New Roman" w:hAnsi="Times New Roman" w:cs="Times New Roman"/>
          <w:kern w:val="0"/>
          <w:sz w:val="24"/>
          <w:szCs w:val="24"/>
        </w:rPr>
        <w:t xml:space="preserve">. This recognition is </w:t>
      </w:r>
      <w:r w:rsidR="00AF0DDC" w:rsidRPr="00425030">
        <w:rPr>
          <w:rFonts w:ascii="Times New Roman" w:eastAsia="Times New Roman" w:hAnsi="Times New Roman" w:cs="Times New Roman"/>
          <w:kern w:val="0"/>
          <w:sz w:val="24"/>
          <w:szCs w:val="24"/>
        </w:rPr>
        <w:t>important</w:t>
      </w:r>
      <w:r w:rsidR="00345A0D" w:rsidRPr="00425030">
        <w:rPr>
          <w:rFonts w:ascii="Times New Roman" w:eastAsia="Times New Roman" w:hAnsi="Times New Roman" w:cs="Times New Roman"/>
          <w:kern w:val="0"/>
          <w:sz w:val="24"/>
          <w:szCs w:val="24"/>
        </w:rPr>
        <w:t xml:space="preserve"> in helping adolescents resist internalising narrow and often harmful ideals of physical appearance derived from mainstream pornography</w:t>
      </w:r>
      <w:r w:rsidR="00310358" w:rsidRPr="00425030">
        <w:rPr>
          <w:rFonts w:ascii="Times New Roman" w:eastAsia="Times New Roman" w:hAnsi="Times New Roman" w:cs="Times New Roman"/>
          <w:kern w:val="0"/>
          <w:sz w:val="24"/>
          <w:szCs w:val="24"/>
        </w:rPr>
        <w:t>.</w:t>
      </w:r>
      <w:r w:rsidR="00310358" w:rsidRPr="00425030">
        <w:rPr>
          <w:rFonts w:ascii="Times New Roman" w:hAnsi="Times New Roman" w:cs="Times New Roman" w:hint="eastAsia"/>
          <w:kern w:val="0"/>
          <w:sz w:val="24"/>
          <w:szCs w:val="24"/>
        </w:rPr>
        <w:t xml:space="preserve"> </w:t>
      </w:r>
      <w:r w:rsidRPr="00425030">
        <w:rPr>
          <w:rFonts w:ascii="Times New Roman" w:eastAsia="Times New Roman" w:hAnsi="Times New Roman" w:cs="Times New Roman"/>
          <w:kern w:val="0"/>
          <w:sz w:val="24"/>
          <w:szCs w:val="24"/>
        </w:rPr>
        <w:t xml:space="preserve">These findings underscore the need to identify additional factors to better understand the complex link between pornography use and psychosexual well-being. Therefore, rather than assuming that pornography </w:t>
      </w:r>
      <w:r w:rsidRPr="00425030">
        <w:rPr>
          <w:rFonts w:ascii="Times New Roman" w:eastAsia="Times New Roman" w:hAnsi="Times New Roman" w:cs="Times New Roman"/>
          <w:kern w:val="0"/>
          <w:sz w:val="24"/>
          <w:szCs w:val="24"/>
        </w:rPr>
        <w:lastRenderedPageBreak/>
        <w:t xml:space="preserve">consumption is inherently beneficial or harmful, it is important to </w:t>
      </w:r>
      <w:r w:rsidR="00AB5136" w:rsidRPr="00425030">
        <w:rPr>
          <w:rFonts w:ascii="Times New Roman" w:eastAsia="Times New Roman" w:hAnsi="Times New Roman" w:cs="Times New Roman"/>
          <w:kern w:val="0"/>
          <w:sz w:val="24"/>
          <w:szCs w:val="24"/>
        </w:rPr>
        <w:t>recognise</w:t>
      </w:r>
      <w:r w:rsidRPr="00425030">
        <w:rPr>
          <w:rFonts w:ascii="Times New Roman" w:eastAsia="Times New Roman" w:hAnsi="Times New Roman" w:cs="Times New Roman"/>
          <w:kern w:val="0"/>
          <w:sz w:val="24"/>
          <w:szCs w:val="24"/>
        </w:rPr>
        <w:t xml:space="preserve"> the diverse and multidimensional nature of its impact.</w:t>
      </w:r>
    </w:p>
    <w:p w14:paraId="38BB2F5A" w14:textId="77777777" w:rsidR="00A12C41" w:rsidRPr="00425030" w:rsidRDefault="00A12C41" w:rsidP="00A12C41">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Implications</w:t>
      </w:r>
    </w:p>
    <w:p w14:paraId="765A04CE" w14:textId="548C88F1" w:rsidR="009119C2" w:rsidRPr="00425030" w:rsidRDefault="00C320DD" w:rsidP="009119C2">
      <w:pPr>
        <w:pStyle w:val="NormalWeb"/>
        <w:spacing w:line="480" w:lineRule="auto"/>
        <w:ind w:firstLine="720"/>
        <w:rPr>
          <w:rFonts w:eastAsiaTheme="minorEastAsia"/>
        </w:rPr>
      </w:pPr>
      <w:r w:rsidRPr="00425030">
        <w:t>T</w:t>
      </w:r>
      <w:r w:rsidR="00176E4C" w:rsidRPr="00425030">
        <w:t>his review underscores the central role of the internet as the primary medium through which pornography is accessed</w:t>
      </w:r>
      <w:r w:rsidR="009119C2" w:rsidRPr="00425030">
        <w:rPr>
          <w:rFonts w:eastAsiaTheme="minorEastAsia" w:hint="eastAsia"/>
        </w:rPr>
        <w:t xml:space="preserve"> </w:t>
      </w:r>
      <w:r w:rsidR="009119C2" w:rsidRPr="00425030">
        <w:t>among young people, with most studies reporting high prevalence rates, particularly among men</w:t>
      </w:r>
      <w:r w:rsidR="00480284" w:rsidRPr="00425030">
        <w:rPr>
          <w:rFonts w:eastAsiaTheme="minorEastAsia" w:hint="eastAsia"/>
        </w:rPr>
        <w:t xml:space="preserve"> </w:t>
      </w:r>
      <w:r w:rsidR="00480284" w:rsidRPr="00425030">
        <w:rPr>
          <w:rFonts w:eastAsiaTheme="minorEastAsia"/>
        </w:rPr>
        <w:fldChar w:fldCharType="begin"/>
      </w:r>
      <w:r w:rsidR="00E67DB4" w:rsidRPr="00425030">
        <w:rPr>
          <w:rFonts w:eastAsiaTheme="minorEastAsia"/>
        </w:rPr>
        <w:instrText xml:space="preserve"> ADDIN ZOTERO_ITEM CSL_CITATION {"citationID":"fuhM0DyB","properties":{"formattedCitation":"(13,35,44)","plainCitation":"(13,35,44)","noteIndex":0},"citationItems":[{"id":38,"uris":["http://zotero.org/users/local/8taSo5dG/items/ZT28L4AV"],"itemData":{"id":38,"type":"article-journal","abstract":"Background   Despite the high prevalence, few studies have examined pornography consumption among emerging adults in Malaysia. The current study examined the attitudes, motivations, and behaviours related to pornography consumption and their association with sexual health.     Methods   Using a cross-sectional survey that was conducted online, a convenience sample of 319 Malaysians aged 18–30 years (M = 23.05, s.d. = 2.55) reported their attitudes and behaviours related to pornography consumption, including the degree of problematic consumption, and completed measures of sexual health. These included sexual satisfaction, awareness of sexual feelings, sexual self-reflection, sexual assertiveness, embarrassment during partnered sex, and genital image. To capture pornography genre preferences, participants also reported the keywords that they typically use to search for pornography. These open-ended responses were thematically coded.     Results   Between 60 and 70% of participants reported positive attitudes toward pornography and 81.2% (N = 259) reported lifetime intentional exposure to pornography. Gender differences were present in pornography consumption attitudes, motivations, preferences, and behaviours. Problematic pornography consumption, and not consumption frequency, was associated with poorer sexual satisfaction. Among women and not men, more frequent consumption was associated with more sexual self-reflection and positive feelings about their genitals. Sexual embarrassment was higher among women who consume pornography more problematically and among men who consumed pornography more frequently.     Conclusions   Pornography consumption attitudes and behaviours appear rather universal. However, the benefits of pornography consumption frequency and disadvantages associated with problematic consumption appear to be more relevant for women’s than men’s sexual health, specifically sexual self-reflection, genital image, and sexual embarrassment.","container-title":"Sexual Health","DOI":"10.1071/SH22181","ISSN":"1448-5028, 1449-8987","issue":"2","journalAbbreviation":"Sex. Health","language":"en","page":"134-147","source":"DOI.org (Crossref)","title":"Pornography consumption and sexual health among emerging adults from Malaysia: an observational study","title-short":"Pornography consumption and sexual health among emerging adults from Malaysia","volume":"20","author":[{"family":"Goh","given":"Pei Hwa"},{"family":"Phuah","given":"Li Ann"},{"family":"Low","given":"Yi Hwa"}],"editor":[{"family":"Lim","given":"Megan"}],"issued":{"date-parts":[["2023",2,28]]}}},{"id":103,"uris":["http://zotero.org/users/local/8taSo5dG/items/7TS5HF47"],"itemData":{"id":103,"type":"article-journal","container-title":"Archives of Sexual Behavior","DOI":"10.1007/s10508-008-9387-0","ISSN":"0004-0002, 1573-2800","issue":"1","journalAbbreviation":"Arch Sex Behav","language":"en","license":"http://www.springer.com/tdm","page":"168-178","source":"DOI.org (Crossref)","title":"Pornography, Sexual Socialization, and Satisfaction Among Young Men","volume":"39","author":[{"family":"Štulhofer","given":"Aleksandar"},{"family":"Buško","given":"Vesna"},{"family":"Landripet","given":"Ivan"}],"issued":{"date-parts":[["2010",2]]}}},{"id":82,"uris":["http://zotero.org/users/local/8taSo5dG/items/96324LN5"],"itemData":{"id":82,"type":"article-journal","container-title":"Addictive Behaviors","DOI":"10.1016/j.addbeh.2014.02.010","ISSN":"03064603","issue":"5","journalAbbreviation":"Addictive Behaviors","language":"en","license":"https://www.elsevier.com/tdm/userlicense/1.0/","page":"1012-1017","source":"DOI.org (Crossref)","title":"The relationship of “passionate attachment” for pornography with sexual compulsivity, frequency of use, and craving for pornography","volume":"39","author":[{"family":"Rosenberg","given":"Harold"},{"family":"Kraus","given":"Shane"}],"issued":{"date-parts":[["2014",5]]}}}],"schema":"https://github.com/citation-style-language/schema/raw/master/csl-citation.json"} </w:instrText>
      </w:r>
      <w:r w:rsidR="00480284" w:rsidRPr="00425030">
        <w:rPr>
          <w:rFonts w:eastAsiaTheme="minorEastAsia"/>
        </w:rPr>
        <w:fldChar w:fldCharType="separate"/>
      </w:r>
      <w:r w:rsidR="00E67DB4" w:rsidRPr="00425030">
        <w:rPr>
          <w:rFonts w:eastAsiaTheme="minorEastAsia"/>
        </w:rPr>
        <w:t>(13,35,44)</w:t>
      </w:r>
      <w:r w:rsidR="00480284" w:rsidRPr="00425030">
        <w:rPr>
          <w:rFonts w:eastAsiaTheme="minorEastAsia"/>
        </w:rPr>
        <w:fldChar w:fldCharType="end"/>
      </w:r>
      <w:r w:rsidR="009119C2" w:rsidRPr="00425030">
        <w:t>. Gender differences were consistently observed in motivations, preferred content types, attitudes and emotions, sexual self-concept, sexual desire and functioning, and compulsive use. These findings suggest that targeted sex education programmes should address gender-specific patterns of use, promote critical engagement with culturally influenced sexual scripts, and distinguish between recreational and problematic use.</w:t>
      </w:r>
    </w:p>
    <w:p w14:paraId="3A9CEC21" w14:textId="4F731A27" w:rsidR="00176E4C" w:rsidRPr="00425030" w:rsidRDefault="009119C2" w:rsidP="009119C2">
      <w:pPr>
        <w:pStyle w:val="NormalWeb"/>
        <w:spacing w:line="480" w:lineRule="auto"/>
        <w:ind w:firstLine="720"/>
      </w:pPr>
      <w:r w:rsidRPr="00425030">
        <w:t xml:space="preserve">The results also extend sexual script theory by demonstrating how gendered patterns of pornography use and related psychosexual outcomes both reflect and challenge prevailing cultural norms. </w:t>
      </w:r>
      <w:r w:rsidR="002C02A9" w:rsidRPr="00425030">
        <w:t xml:space="preserve">Importantly, the review highlights that psychosexual well-being outcomes are multifaceted: while some patterns of pornography use are linked to negative outcomes such as compulsive use or dissatisfaction, others are associated with more positive or neutral effects, including enhanced sexual self-concept, exploration of sexual interests, and informed sexual decision-making. Recognising this complexity is essential for balanced public health and educational approaches. </w:t>
      </w:r>
      <w:r w:rsidRPr="00425030">
        <w:t>In public health contexts, such insights can inform interventions that aim to reduce potential mental health risks while respecting individual sexual autonomy</w:t>
      </w:r>
      <w:r w:rsidR="009E5245" w:rsidRPr="00425030">
        <w:rPr>
          <w:rFonts w:eastAsiaTheme="minorEastAsia" w:hint="eastAsia"/>
        </w:rPr>
        <w:t xml:space="preserve"> </w:t>
      </w:r>
      <w:r w:rsidR="009E5245" w:rsidRPr="00425030">
        <w:rPr>
          <w:rFonts w:eastAsiaTheme="minorEastAsia"/>
        </w:rPr>
        <w:fldChar w:fldCharType="begin"/>
      </w:r>
      <w:r w:rsidR="00E67DB4" w:rsidRPr="00425030">
        <w:rPr>
          <w:rFonts w:eastAsiaTheme="minorEastAsia"/>
        </w:rPr>
        <w:instrText xml:space="preserve"> ADDIN ZOTERO_ITEM CSL_CITATION {"citationID":"C9l7YhsO","properties":{"formattedCitation":"(72,73)","plainCitation":"(72,73)","noteIndex":0},"citationItems":[{"id":29,"uris":["http://zotero.org/users/local/8taSo5dG/items/33BUW6P9"],"itemData":{"id":29,"type":"article-journal","abstract":"Background and Aims\n              The issue of whether hypersexual behaviours exist among university students is controversial because many of these individuals engage in sexual exploration during their time at university. To date, little is known about the correlates of hypersexual behaviours among university students in the UK. Therefore, the aims of this exploratory study were two-fold. Firstly, to explore and establish the correlates of hypersexual behaviours, and secondly, to investigate whether hypersexuality among university students can be predicted by variables relating to negative mood states (i.e., emotional dysregulation, loneliness, shame, and life satisfaction) and consequences of hypersexual behaviour.\n            \n            \n              Methods\n              Survey data from 165 British university students was analysed using regression analyses.\n            \n            \n              Results\n              The full regression model significantly predicted hypersexual behaviours. However, only a small number of predictor variables (i.e., gender, consequences of hypersexual behaviours, life satisfaction and emotional dysregulation) accounted for the significant unique influence on hypersexual behaviours among the sample.\n            \n            \n              Conclusions\n              The study empirically supported the concept of hypersexual disorder. The implications of these findings are also discussed.","container-title":"Journal of Behavioral Addictions","DOI":"10.1556/2006.4.2015.030","ISSN":"2062-5871","issue":"3","journalAbbreviation":"JBA","page":"181-188","source":"DOI.org (Crossref)","title":"The role of negative mood states and consequences of hypersexual behaviours in predicting hypersexuality among university students","volume":"4","author":[{"family":"Dhuffar","given":"Manpreet K."},{"family":"Pontes","given":"Halley M."},{"family":"Griffiths","given":"Mark D."}],"issued":{"date-parts":[["2015",9]]}}},{"id":36,"uris":["http://zotero.org/users/local/8taSo5dG/items/T9VHV8PA"],"itemData":{"id":36,"type":"article-journal","container-title":"Aggression and Violent Behavior","DOI":"10.1016/j.avb.2014.05.002","ISSN":"13591789","issue":"4","journalAbbreviation":"Aggression and Violent Behavior","language":"en","page":"447-453","source":"DOI.org (Crossref)","title":"Shame and aggression: Theoretical considerations","title-short":"Shame and aggression","volume":"19","author":[{"family":"Elison","given":"Jeff"},{"family":"Garofalo","given":"Carlo"},{"family":"Velotti","given":"Patrizia"}],"issued":{"date-parts":[["2014",7]]}}}],"schema":"https://github.com/citation-style-language/schema/raw/master/csl-citation.json"} </w:instrText>
      </w:r>
      <w:r w:rsidR="009E5245" w:rsidRPr="00425030">
        <w:rPr>
          <w:rFonts w:eastAsiaTheme="minorEastAsia"/>
        </w:rPr>
        <w:fldChar w:fldCharType="separate"/>
      </w:r>
      <w:r w:rsidR="00E67DB4" w:rsidRPr="00425030">
        <w:rPr>
          <w:rFonts w:eastAsiaTheme="minorEastAsia"/>
        </w:rPr>
        <w:t>(72,73)</w:t>
      </w:r>
      <w:r w:rsidR="009E5245" w:rsidRPr="00425030">
        <w:rPr>
          <w:rFonts w:eastAsiaTheme="minorEastAsia"/>
        </w:rPr>
        <w:fldChar w:fldCharType="end"/>
      </w:r>
      <w:r w:rsidRPr="00425030">
        <w:t xml:space="preserve">. </w:t>
      </w:r>
      <w:r w:rsidR="00664196" w:rsidRPr="00425030">
        <w:rPr>
          <w:rFonts w:eastAsiaTheme="minorEastAsia"/>
        </w:rPr>
        <w:t xml:space="preserve">However, as the included studies span from 2009 to 2025, generational shifts in attitudes, digital habits, and pornography availability may still have influenced the results, and these temporal </w:t>
      </w:r>
      <w:r w:rsidR="00664196" w:rsidRPr="00425030">
        <w:rPr>
          <w:rFonts w:eastAsiaTheme="minorEastAsia"/>
        </w:rPr>
        <w:lastRenderedPageBreak/>
        <w:t>factors should be considered when interpreting findings.</w:t>
      </w:r>
      <w:r w:rsidR="00664196" w:rsidRPr="00425030">
        <w:rPr>
          <w:rFonts w:eastAsiaTheme="minorEastAsia" w:hint="eastAsia"/>
        </w:rPr>
        <w:t xml:space="preserve"> </w:t>
      </w:r>
      <w:r w:rsidRPr="00425030">
        <w:t>Methodologically, the findings highlight the need for greater consistency in defining and measuring pornography use variables, which would enhance comparability across studies</w:t>
      </w:r>
      <w:r w:rsidR="00176E4C" w:rsidRPr="00425030">
        <w:t>.</w:t>
      </w:r>
    </w:p>
    <w:p w14:paraId="33985B92" w14:textId="1EEED26E" w:rsidR="00B46FD6" w:rsidRPr="00425030" w:rsidRDefault="00B46FD6" w:rsidP="00176E4C">
      <w:pPr>
        <w:pStyle w:val="NormalWeb"/>
        <w:spacing w:line="480" w:lineRule="auto"/>
        <w:ind w:firstLine="720"/>
        <w:rPr>
          <w:rFonts w:eastAsiaTheme="minorEastAsia"/>
        </w:rPr>
      </w:pPr>
      <w:r w:rsidRPr="00425030">
        <w:rPr>
          <w:rFonts w:eastAsiaTheme="minorEastAsia"/>
        </w:rPr>
        <w:t>Future research should expand on these findings through meta-analyses based on a larger number of quantitative studies, further exploring gender differences and internal processes influencing the psychosexual outcomes of internet pornography use.</w:t>
      </w:r>
    </w:p>
    <w:p w14:paraId="5248F981" w14:textId="135B8F80" w:rsidR="00A12C41" w:rsidRPr="00425030" w:rsidRDefault="00A12C41" w:rsidP="005646A4">
      <w:pPr>
        <w:pStyle w:val="NormalWeb"/>
        <w:spacing w:line="480" w:lineRule="auto"/>
        <w:outlineLvl w:val="1"/>
        <w:rPr>
          <w:b/>
          <w:bCs/>
        </w:rPr>
      </w:pPr>
      <w:r w:rsidRPr="00425030">
        <w:rPr>
          <w:b/>
          <w:bCs/>
        </w:rPr>
        <w:t>Limitations and Future Studies</w:t>
      </w:r>
    </w:p>
    <w:p w14:paraId="7FFEF95D" w14:textId="6F0B1268" w:rsidR="008F246D" w:rsidRPr="00425030" w:rsidRDefault="00A12C41" w:rsidP="00A12C41">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 xml:space="preserve">First, </w:t>
      </w:r>
      <w:r w:rsidR="00B23477" w:rsidRPr="00425030">
        <w:rPr>
          <w:rFonts w:ascii="Times New Roman" w:hAnsi="Times New Roman" w:cs="Times New Roman" w:hint="eastAsia"/>
          <w:sz w:val="24"/>
          <w:szCs w:val="24"/>
        </w:rPr>
        <w:t>a</w:t>
      </w:r>
      <w:r w:rsidR="00B23477" w:rsidRPr="00425030">
        <w:rPr>
          <w:rFonts w:ascii="Times New Roman" w:hAnsi="Times New Roman" w:cs="Times New Roman"/>
          <w:sz w:val="24"/>
          <w:szCs w:val="24"/>
        </w:rPr>
        <w:t>ll studies</w:t>
      </w:r>
      <w:r w:rsidR="00B23477" w:rsidRPr="00425030">
        <w:rPr>
          <w:rFonts w:ascii="Times New Roman" w:hAnsi="Times New Roman" w:cs="Times New Roman" w:hint="eastAsia"/>
          <w:sz w:val="24"/>
          <w:szCs w:val="24"/>
        </w:rPr>
        <w:t xml:space="preserve"> </w:t>
      </w:r>
      <w:r w:rsidR="00B23477" w:rsidRPr="00425030">
        <w:rPr>
          <w:rFonts w:ascii="Times New Roman" w:hAnsi="Times New Roman" w:cs="Times New Roman"/>
          <w:sz w:val="24"/>
          <w:szCs w:val="24"/>
        </w:rPr>
        <w:t>included</w:t>
      </w:r>
      <w:r w:rsidR="00B23477" w:rsidRPr="00425030">
        <w:rPr>
          <w:rFonts w:ascii="Times New Roman" w:hAnsi="Times New Roman" w:cs="Times New Roman" w:hint="eastAsia"/>
          <w:sz w:val="24"/>
          <w:szCs w:val="24"/>
        </w:rPr>
        <w:t xml:space="preserve"> in this review </w:t>
      </w:r>
      <w:r w:rsidRPr="00425030">
        <w:rPr>
          <w:rFonts w:ascii="Times New Roman" w:hAnsi="Times New Roman" w:cs="Times New Roman"/>
          <w:sz w:val="24"/>
          <w:szCs w:val="24"/>
        </w:rPr>
        <w:t>used self-report scales</w:t>
      </w:r>
      <w:r w:rsidR="005646A4" w:rsidRPr="00425030">
        <w:rPr>
          <w:rFonts w:ascii="Times New Roman" w:hAnsi="Times New Roman" w:cs="Times New Roman" w:hint="eastAsia"/>
          <w:sz w:val="24"/>
          <w:szCs w:val="24"/>
        </w:rPr>
        <w:t xml:space="preserve">. </w:t>
      </w:r>
      <w:r w:rsidR="005646A4" w:rsidRPr="00425030">
        <w:rPr>
          <w:rFonts w:ascii="Times New Roman" w:hAnsi="Times New Roman" w:cs="Times New Roman"/>
          <w:sz w:val="24"/>
          <w:szCs w:val="24"/>
        </w:rPr>
        <w:t>Some studies also screened participants by removing those who did not use pornography or had not used it within a specific period</w:t>
      </w:r>
      <w:r w:rsidRPr="00425030">
        <w:rPr>
          <w:rFonts w:ascii="Times New Roman" w:hAnsi="Times New Roman" w:cs="Times New Roman"/>
          <w:sz w:val="24"/>
          <w:szCs w:val="24"/>
        </w:rPr>
        <w:t>. The results present</w:t>
      </w:r>
      <w:r w:rsidR="00FB6853" w:rsidRPr="00425030">
        <w:rPr>
          <w:rFonts w:ascii="Times New Roman" w:hAnsi="Times New Roman" w:cs="Times New Roman"/>
          <w:sz w:val="24"/>
          <w:szCs w:val="24"/>
        </w:rPr>
        <w:t>ed</w:t>
      </w:r>
      <w:r w:rsidRPr="00425030">
        <w:rPr>
          <w:rFonts w:ascii="Times New Roman" w:hAnsi="Times New Roman" w:cs="Times New Roman"/>
          <w:sz w:val="24"/>
          <w:szCs w:val="24"/>
        </w:rPr>
        <w:t xml:space="preserve"> in this review, therefore, are possibly influenced by social desirability and self-selection</w:t>
      </w:r>
      <w:r w:rsidR="00FB6853" w:rsidRPr="00425030">
        <w:rPr>
          <w:rFonts w:ascii="Times New Roman" w:hAnsi="Times New Roman" w:cs="Times New Roman"/>
          <w:sz w:val="24"/>
          <w:szCs w:val="24"/>
        </w:rPr>
        <w:t xml:space="preserve"> in the original research</w:t>
      </w:r>
      <w:r w:rsidR="00A84E64" w:rsidRPr="00425030">
        <w:rPr>
          <w:rFonts w:ascii="Times New Roman" w:hAnsi="Times New Roman" w:cs="Times New Roman" w:hint="eastAsia"/>
          <w:sz w:val="24"/>
          <w:szCs w:val="24"/>
        </w:rPr>
        <w:t xml:space="preserve"> </w:t>
      </w:r>
      <w:r w:rsidR="00A84E64"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xKSXhQpQ","properties":{"formattedCitation":"(74)","plainCitation":"(74)","noteIndex":0},"citationItems":[{"id":40,"uris":["http://zotero.org/users/local/8taSo5dG/items/WTEQ5NVX"],"itemData":{"id":40,"type":"article-journal","abstract":"Abstract\n            This study examines Greek young women’s attitudes towards pornography and identifies specific context-related social-psychological and socio-cultural predictors of women’s pornography consumption. An exploratory cross-sectional study was conducted between September 8 and November 28, 2021, via an online survey. This study’s convenience sample consisted of female undergraduate students (N = 197) who were recruited from two universities in the northern part of Greece. A between-subject, correlational design was employed. Next, a multiple regression model was employed to predict attitudes toward pornography from the other study measures, based on the significance of the associations. Grounded on the theoretical line that individual attitudes are significantly influenced by exposure to context-specific socializing agents, this study examined whether the impact of religiosity on attitudes towards pornography would be mediated by normative pressure (social norms). This study's results identify specific context-related social-psychological and socio-cultural predictors of women’s attitudes toward pornography.","container-title":"Sexuality &amp; Culture","DOI":"10.1007/s12119-022-10036-0","ISSN":"1095-5143, 1936-4822","issue":"3","journalAbbreviation":"Sexuality &amp; Culture","language":"en","page":"739-760","source":"DOI.org (Crossref)","title":"Normative Pressure Affects Attitudes Toward Pornography","volume":"27","author":[{"family":"Grigoropoulos","given":"Iraklis"}],"issued":{"date-parts":[["2023",6]]}}}],"schema":"https://github.com/citation-style-language/schema/raw/master/csl-citation.json"} </w:instrText>
      </w:r>
      <w:r w:rsidR="00A84E64"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74)</w:t>
      </w:r>
      <w:r w:rsidR="00A84E64" w:rsidRPr="00425030">
        <w:rPr>
          <w:rFonts w:ascii="Times New Roman" w:hAnsi="Times New Roman" w:cs="Times New Roman"/>
          <w:sz w:val="24"/>
          <w:szCs w:val="24"/>
        </w:rPr>
        <w:fldChar w:fldCharType="end"/>
      </w:r>
      <w:r w:rsidRPr="00425030">
        <w:rPr>
          <w:rFonts w:ascii="Times New Roman" w:hAnsi="Times New Roman" w:cs="Times New Roman"/>
          <w:sz w:val="24"/>
          <w:szCs w:val="24"/>
        </w:rPr>
        <w:t xml:space="preserve">. Future studies could </w:t>
      </w:r>
      <w:r w:rsidR="00F4201F" w:rsidRPr="00425030">
        <w:rPr>
          <w:rFonts w:ascii="Times New Roman" w:hAnsi="Times New Roman" w:cs="Times New Roman"/>
          <w:sz w:val="24"/>
          <w:szCs w:val="24"/>
        </w:rPr>
        <w:t xml:space="preserve">also </w:t>
      </w:r>
      <w:r w:rsidRPr="00425030">
        <w:rPr>
          <w:rFonts w:ascii="Times New Roman" w:hAnsi="Times New Roman" w:cs="Times New Roman"/>
          <w:sz w:val="24"/>
          <w:szCs w:val="24"/>
        </w:rPr>
        <w:t xml:space="preserve">improve transparency and the efficiency of related reviews in extracting data by </w:t>
      </w:r>
      <w:r w:rsidR="00F96AF4" w:rsidRPr="00425030">
        <w:rPr>
          <w:rFonts w:ascii="Times New Roman" w:hAnsi="Times New Roman" w:cs="Times New Roman"/>
          <w:sz w:val="24"/>
          <w:szCs w:val="24"/>
        </w:rPr>
        <w:t>clarifying</w:t>
      </w:r>
      <w:r w:rsidRPr="00425030">
        <w:rPr>
          <w:rFonts w:ascii="Times New Roman" w:hAnsi="Times New Roman" w:cs="Times New Roman"/>
          <w:sz w:val="24"/>
          <w:szCs w:val="24"/>
        </w:rPr>
        <w:t xml:space="preserve"> the </w:t>
      </w:r>
      <w:r w:rsidR="00F96AF4" w:rsidRPr="00425030">
        <w:rPr>
          <w:rFonts w:ascii="Times New Roman" w:hAnsi="Times New Roman" w:cs="Times New Roman" w:hint="eastAsia"/>
          <w:sz w:val="24"/>
          <w:szCs w:val="24"/>
        </w:rPr>
        <w:t xml:space="preserve">specific </w:t>
      </w:r>
      <w:r w:rsidR="00F96AF4" w:rsidRPr="00425030">
        <w:rPr>
          <w:rFonts w:ascii="Times New Roman" w:hAnsi="Times New Roman" w:cs="Times New Roman"/>
          <w:sz w:val="24"/>
          <w:szCs w:val="24"/>
        </w:rPr>
        <w:t xml:space="preserve">measurement of </w:t>
      </w:r>
      <w:r w:rsidR="00F96AF4" w:rsidRPr="00425030">
        <w:rPr>
          <w:rFonts w:ascii="Times New Roman" w:hAnsi="Times New Roman" w:cs="Times New Roman" w:hint="eastAsia"/>
          <w:sz w:val="24"/>
          <w:szCs w:val="24"/>
        </w:rPr>
        <w:t>po</w:t>
      </w:r>
      <w:r w:rsidR="00C43C57" w:rsidRPr="00425030">
        <w:rPr>
          <w:rFonts w:ascii="Times New Roman" w:hAnsi="Times New Roman" w:cs="Times New Roman" w:hint="eastAsia"/>
          <w:sz w:val="24"/>
          <w:szCs w:val="24"/>
        </w:rPr>
        <w:t>rnography use</w:t>
      </w:r>
      <w:r w:rsidR="00F96AF4" w:rsidRPr="00425030">
        <w:rPr>
          <w:rFonts w:ascii="Times New Roman" w:hAnsi="Times New Roman" w:cs="Times New Roman"/>
          <w:sz w:val="24"/>
          <w:szCs w:val="24"/>
        </w:rPr>
        <w:t xml:space="preserve"> </w:t>
      </w:r>
      <w:r w:rsidR="00A61DD2" w:rsidRPr="00425030">
        <w:rPr>
          <w:rFonts w:ascii="Times New Roman" w:hAnsi="Times New Roman" w:cs="Times New Roman"/>
          <w:sz w:val="24"/>
          <w:szCs w:val="24"/>
        </w:rPr>
        <w:t>(</w:t>
      </w:r>
      <w:r w:rsidR="00F96AF4" w:rsidRPr="00425030">
        <w:rPr>
          <w:rFonts w:ascii="Times New Roman" w:hAnsi="Times New Roman" w:cs="Times New Roman"/>
          <w:sz w:val="24"/>
          <w:szCs w:val="24"/>
        </w:rPr>
        <w:t>e.g.,</w:t>
      </w:r>
      <w:r w:rsidR="00C542E3" w:rsidRPr="00425030">
        <w:rPr>
          <w:rFonts w:ascii="Times New Roman" w:hAnsi="Times New Roman" w:cs="Times New Roman"/>
          <w:sz w:val="24"/>
          <w:szCs w:val="24"/>
        </w:rPr>
        <w:t xml:space="preserve"> </w:t>
      </w:r>
      <w:r w:rsidR="00F96AF4" w:rsidRPr="00425030">
        <w:rPr>
          <w:rFonts w:ascii="Times New Roman" w:hAnsi="Times New Roman" w:cs="Times New Roman"/>
          <w:sz w:val="24"/>
          <w:szCs w:val="24"/>
        </w:rPr>
        <w:t xml:space="preserve">the definition of pornography and the </w:t>
      </w:r>
      <w:r w:rsidR="00C542E3" w:rsidRPr="00425030">
        <w:rPr>
          <w:rFonts w:ascii="Times New Roman" w:hAnsi="Times New Roman" w:cs="Times New Roman" w:hint="eastAsia"/>
          <w:sz w:val="24"/>
          <w:szCs w:val="24"/>
        </w:rPr>
        <w:t xml:space="preserve">item </w:t>
      </w:r>
      <w:r w:rsidR="00F96AF4" w:rsidRPr="00425030">
        <w:rPr>
          <w:rFonts w:ascii="Times New Roman" w:hAnsi="Times New Roman" w:cs="Times New Roman"/>
          <w:sz w:val="24"/>
          <w:szCs w:val="24"/>
        </w:rPr>
        <w:t>conten</w:t>
      </w:r>
      <w:r w:rsidR="00C542E3" w:rsidRPr="00425030">
        <w:rPr>
          <w:rFonts w:ascii="Times New Roman" w:hAnsi="Times New Roman" w:cs="Times New Roman" w:hint="eastAsia"/>
          <w:sz w:val="24"/>
          <w:szCs w:val="24"/>
        </w:rPr>
        <w:t>t</w:t>
      </w:r>
      <w:r w:rsidR="00A61DD2" w:rsidRPr="00425030">
        <w:rPr>
          <w:rFonts w:ascii="Times New Roman" w:hAnsi="Times New Roman" w:cs="Times New Roman"/>
          <w:sz w:val="24"/>
          <w:szCs w:val="24"/>
        </w:rPr>
        <w:t>)</w:t>
      </w:r>
      <w:r w:rsidRPr="00425030">
        <w:rPr>
          <w:rFonts w:ascii="Times New Roman" w:hAnsi="Times New Roman" w:cs="Times New Roman"/>
          <w:sz w:val="24"/>
          <w:szCs w:val="24"/>
        </w:rPr>
        <w:t xml:space="preserve"> and </w:t>
      </w:r>
      <w:r w:rsidR="00C542E3" w:rsidRPr="00425030">
        <w:rPr>
          <w:rFonts w:ascii="Times New Roman" w:hAnsi="Times New Roman" w:cs="Times New Roman"/>
          <w:sz w:val="24"/>
          <w:szCs w:val="24"/>
        </w:rPr>
        <w:t xml:space="preserve">the </w:t>
      </w:r>
      <w:r w:rsidR="004071A0" w:rsidRPr="00425030">
        <w:rPr>
          <w:rFonts w:ascii="Times New Roman" w:hAnsi="Times New Roman" w:cs="Times New Roman" w:hint="eastAsia"/>
          <w:sz w:val="24"/>
          <w:szCs w:val="24"/>
        </w:rPr>
        <w:t>p</w:t>
      </w:r>
      <w:r w:rsidR="004071A0" w:rsidRPr="00425030">
        <w:rPr>
          <w:rFonts w:ascii="Times New Roman" w:hAnsi="Times New Roman" w:cs="Times New Roman"/>
          <w:sz w:val="24"/>
          <w:szCs w:val="24"/>
        </w:rPr>
        <w:t xml:space="preserve">articipant </w:t>
      </w:r>
      <w:r w:rsidR="004071A0" w:rsidRPr="00425030">
        <w:rPr>
          <w:rFonts w:ascii="Times New Roman" w:hAnsi="Times New Roman" w:cs="Times New Roman" w:hint="eastAsia"/>
          <w:sz w:val="24"/>
          <w:szCs w:val="24"/>
        </w:rPr>
        <w:t>s</w:t>
      </w:r>
      <w:r w:rsidR="004071A0" w:rsidRPr="00425030">
        <w:rPr>
          <w:rFonts w:ascii="Times New Roman" w:hAnsi="Times New Roman" w:cs="Times New Roman"/>
          <w:sz w:val="24"/>
          <w:szCs w:val="24"/>
        </w:rPr>
        <w:t xml:space="preserve">creening </w:t>
      </w:r>
      <w:r w:rsidR="004071A0" w:rsidRPr="00425030">
        <w:rPr>
          <w:rFonts w:ascii="Times New Roman" w:hAnsi="Times New Roman" w:cs="Times New Roman" w:hint="eastAsia"/>
          <w:sz w:val="24"/>
          <w:szCs w:val="24"/>
        </w:rPr>
        <w:t>p</w:t>
      </w:r>
      <w:r w:rsidR="004071A0" w:rsidRPr="00425030">
        <w:rPr>
          <w:rFonts w:ascii="Times New Roman" w:hAnsi="Times New Roman" w:cs="Times New Roman"/>
          <w:sz w:val="24"/>
          <w:szCs w:val="24"/>
        </w:rPr>
        <w:t>rocess</w:t>
      </w:r>
      <w:r w:rsidRPr="00425030">
        <w:rPr>
          <w:rFonts w:ascii="Times New Roman" w:hAnsi="Times New Roman" w:cs="Times New Roman"/>
          <w:sz w:val="24"/>
          <w:szCs w:val="24"/>
        </w:rPr>
        <w:t xml:space="preserve">. </w:t>
      </w:r>
    </w:p>
    <w:p w14:paraId="46A12A9C" w14:textId="3C816249" w:rsidR="00A6005B" w:rsidRPr="00425030" w:rsidRDefault="00A12C41" w:rsidP="00266AAE">
      <w:pPr>
        <w:spacing w:line="480" w:lineRule="auto"/>
        <w:ind w:firstLine="720"/>
        <w:rPr>
          <w:rFonts w:ascii="Times New Roman" w:hAnsi="Times New Roman" w:cs="Times New Roman"/>
          <w:sz w:val="24"/>
          <w:szCs w:val="24"/>
        </w:rPr>
      </w:pPr>
      <w:r w:rsidRPr="00425030">
        <w:rPr>
          <w:rFonts w:ascii="Times New Roman" w:hAnsi="Times New Roman" w:cs="Times New Roman"/>
          <w:sz w:val="24"/>
          <w:szCs w:val="24"/>
        </w:rPr>
        <w:t xml:space="preserve">Second, </w:t>
      </w:r>
      <w:r w:rsidR="00E51948" w:rsidRPr="00425030">
        <w:rPr>
          <w:rFonts w:ascii="Times New Roman" w:hAnsi="Times New Roman" w:cs="Times New Roman"/>
          <w:sz w:val="24"/>
          <w:szCs w:val="24"/>
        </w:rPr>
        <w:t>although we searched for articles in both English and Chinese during the data screening phase,</w:t>
      </w:r>
      <w:r w:rsidR="00C26754" w:rsidRPr="00425030">
        <w:rPr>
          <w:rFonts w:ascii="Times New Roman" w:hAnsi="Times New Roman" w:cs="Times New Roman"/>
          <w:sz w:val="24"/>
          <w:szCs w:val="24"/>
        </w:rPr>
        <w:t xml:space="preserve"> </w:t>
      </w:r>
      <w:r w:rsidR="00E51948" w:rsidRPr="00425030">
        <w:rPr>
          <w:rFonts w:ascii="Times New Roman" w:hAnsi="Times New Roman" w:cs="Times New Roman"/>
          <w:sz w:val="24"/>
          <w:szCs w:val="24"/>
        </w:rPr>
        <w:t>no Chinese articles were ultimately included in this review. This highlights geographical limitations in exploring the relationship between pornography and sexual well-being. The external validity of the findings may be affected in sexually conservative countries, particularly where pornography use is illegal</w:t>
      </w:r>
      <w:r w:rsidR="00D95376" w:rsidRPr="00425030">
        <w:rPr>
          <w:rFonts w:ascii="Times New Roman" w:hAnsi="Times New Roman" w:cs="Times New Roman" w:hint="eastAsia"/>
          <w:sz w:val="24"/>
          <w:szCs w:val="24"/>
        </w:rPr>
        <w:t xml:space="preserve"> </w:t>
      </w:r>
      <w:r w:rsidR="00D95376" w:rsidRPr="00425030">
        <w:rPr>
          <w:rFonts w:ascii="Times New Roman" w:hAnsi="Times New Roman" w:cs="Times New Roman"/>
          <w:sz w:val="24"/>
          <w:szCs w:val="24"/>
        </w:rPr>
        <w:fldChar w:fldCharType="begin"/>
      </w:r>
      <w:r w:rsidR="00E67DB4" w:rsidRPr="00425030">
        <w:rPr>
          <w:rFonts w:ascii="Times New Roman" w:hAnsi="Times New Roman" w:cs="Times New Roman"/>
          <w:sz w:val="24"/>
          <w:szCs w:val="24"/>
        </w:rPr>
        <w:instrText xml:space="preserve"> ADDIN ZOTERO_ITEM CSL_CITATION {"citationID":"C46O5GWB","properties":{"formattedCitation":"(63)","plainCitation":"(63)","noteIndex":0},"citationItems":[{"id":191,"uris":["http://zotero.org/users/local/8taSo5dG/items/U6WYX226"],"itemData":{"id":191,"type":"manuscript","genre":"Unpublished manuscript","title":"Pornography use patterns and psychosexual well-being: Cultural and gender differences among partnered young people in China and the UK","author":[{"family":"Li","given":"Yishu"},{"family":"Ingham","given":"Roger"},{"family":"Armstrong","given":"Heather"}],"issued":{"date-parts":[["2025"]]}}}],"schema":"https://github.com/citation-style-language/schema/raw/master/csl-citation.json"} </w:instrText>
      </w:r>
      <w:r w:rsidR="00D95376" w:rsidRPr="00425030">
        <w:rPr>
          <w:rFonts w:ascii="Times New Roman" w:hAnsi="Times New Roman" w:cs="Times New Roman"/>
          <w:sz w:val="24"/>
          <w:szCs w:val="24"/>
        </w:rPr>
        <w:fldChar w:fldCharType="separate"/>
      </w:r>
      <w:r w:rsidR="00E67DB4" w:rsidRPr="00425030">
        <w:rPr>
          <w:rFonts w:ascii="Times New Roman" w:hAnsi="Times New Roman" w:cs="Times New Roman"/>
          <w:sz w:val="24"/>
        </w:rPr>
        <w:t>(63)</w:t>
      </w:r>
      <w:r w:rsidR="00D95376" w:rsidRPr="00425030">
        <w:rPr>
          <w:rFonts w:ascii="Times New Roman" w:hAnsi="Times New Roman" w:cs="Times New Roman"/>
          <w:sz w:val="24"/>
          <w:szCs w:val="24"/>
        </w:rPr>
        <w:fldChar w:fldCharType="end"/>
      </w:r>
      <w:r w:rsidR="00E51948" w:rsidRPr="00425030">
        <w:rPr>
          <w:rFonts w:ascii="Times New Roman" w:hAnsi="Times New Roman" w:cs="Times New Roman"/>
          <w:sz w:val="24"/>
          <w:szCs w:val="24"/>
        </w:rPr>
        <w:t>. Future research could focus on these often-overlooked countries and explore potential regional differences in the findings.</w:t>
      </w:r>
    </w:p>
    <w:p w14:paraId="7D8830AC" w14:textId="77777777" w:rsidR="00A12C41" w:rsidRPr="00425030" w:rsidRDefault="00A12C41" w:rsidP="0033346E">
      <w:pPr>
        <w:spacing w:before="100" w:beforeAutospacing="1" w:after="100" w:afterAutospacing="1" w:line="240" w:lineRule="auto"/>
        <w:outlineLvl w:val="1"/>
        <w:rPr>
          <w:rFonts w:ascii="Times New Roman" w:eastAsia="Times New Roman" w:hAnsi="Times New Roman" w:cs="Times New Roman"/>
          <w:b/>
          <w:bCs/>
          <w:kern w:val="0"/>
          <w:sz w:val="24"/>
          <w:szCs w:val="24"/>
          <w14:ligatures w14:val="none"/>
        </w:rPr>
      </w:pPr>
      <w:r w:rsidRPr="00425030">
        <w:rPr>
          <w:rFonts w:ascii="Times New Roman" w:eastAsia="Times New Roman" w:hAnsi="Times New Roman" w:cs="Times New Roman"/>
          <w:b/>
          <w:bCs/>
          <w:kern w:val="0"/>
          <w:sz w:val="24"/>
          <w:szCs w:val="24"/>
          <w14:ligatures w14:val="none"/>
        </w:rPr>
        <w:t>Conclusion</w:t>
      </w:r>
    </w:p>
    <w:p w14:paraId="0419B91D" w14:textId="0F2C41A1" w:rsidR="004D0957" w:rsidRPr="00425030" w:rsidRDefault="005D7AAC" w:rsidP="004D0957">
      <w:pPr>
        <w:spacing w:line="480" w:lineRule="auto"/>
        <w:ind w:firstLine="720"/>
        <w:contextualSpacing/>
        <w:rPr>
          <w:rFonts w:ascii="Times New Roman" w:hAnsi="Times New Roman" w:cs="Times New Roman"/>
          <w:sz w:val="24"/>
        </w:rPr>
      </w:pPr>
      <w:r w:rsidRPr="00425030">
        <w:rPr>
          <w:rFonts w:ascii="Times New Roman" w:hAnsi="Times New Roman" w:cs="Times New Roman"/>
          <w:sz w:val="24"/>
        </w:rPr>
        <w:lastRenderedPageBreak/>
        <w:t xml:space="preserve">This systematic review synthesised quantitative evidence on the prevalence, motivations, and content types of internet pornography use, as well as its associations with multiple domains of psychosexual well-being among young people aged 16–25 years. Analysis of 27 studies involving 30,023 participants found that most young people had used internet pornography, with men reporting </w:t>
      </w:r>
      <w:r w:rsidR="00FB1E56" w:rsidRPr="00425030">
        <w:rPr>
          <w:rFonts w:ascii="Times New Roman" w:hAnsi="Times New Roman" w:cs="Times New Roman"/>
          <w:sz w:val="24"/>
        </w:rPr>
        <w:t xml:space="preserve">a </w:t>
      </w:r>
      <w:r w:rsidRPr="00425030">
        <w:rPr>
          <w:rFonts w:ascii="Times New Roman" w:hAnsi="Times New Roman" w:cs="Times New Roman"/>
          <w:sz w:val="24"/>
        </w:rPr>
        <w:t xml:space="preserve">higher prevalence than women. Consistent gender differences were also identified in motivations, preferred content types, attitudes and emotions, sexual self-concept, sexual desire and functioning, and compulsive use. By mapping these patterns across diverse cultural contexts, this review provides a consolidated evidence base for understanding how internet pornography use </w:t>
      </w:r>
      <w:r w:rsidR="00FB1E56" w:rsidRPr="00425030">
        <w:rPr>
          <w:rFonts w:ascii="Times New Roman" w:hAnsi="Times New Roman" w:cs="Times New Roman" w:hint="eastAsia"/>
          <w:sz w:val="24"/>
        </w:rPr>
        <w:t>is associated with</w:t>
      </w:r>
      <w:r w:rsidRPr="00425030">
        <w:rPr>
          <w:rFonts w:ascii="Times New Roman" w:hAnsi="Times New Roman" w:cs="Times New Roman"/>
          <w:sz w:val="24"/>
        </w:rPr>
        <w:t xml:space="preserve"> psychosexual well-being during </w:t>
      </w:r>
      <w:r w:rsidR="008E3309" w:rsidRPr="00425030">
        <w:rPr>
          <w:rFonts w:ascii="Times New Roman" w:hAnsi="Times New Roman" w:cs="Times New Roman" w:hint="eastAsia"/>
          <w:sz w:val="24"/>
        </w:rPr>
        <w:t>an important mental</w:t>
      </w:r>
      <w:r w:rsidRPr="00425030">
        <w:rPr>
          <w:rFonts w:ascii="Times New Roman" w:hAnsi="Times New Roman" w:cs="Times New Roman"/>
          <w:sz w:val="24"/>
        </w:rPr>
        <w:t xml:space="preserve"> developmental stage.</w:t>
      </w:r>
    </w:p>
    <w:p w14:paraId="22A56E51" w14:textId="77777777" w:rsidR="0069333B" w:rsidRPr="00425030" w:rsidRDefault="0069333B" w:rsidP="0069333B">
      <w:pPr>
        <w:pStyle w:val="Heading2"/>
        <w:rPr>
          <w:i w:val="0"/>
          <w:iCs w:val="0"/>
          <w:lang w:val="en-US"/>
        </w:rPr>
      </w:pPr>
      <w:r w:rsidRPr="00425030">
        <w:rPr>
          <w:i w:val="0"/>
          <w:iCs w:val="0"/>
          <w:lang w:val="en-US"/>
        </w:rPr>
        <w:t>Declaration Statement</w:t>
      </w:r>
    </w:p>
    <w:p w14:paraId="3F85EAE0" w14:textId="2103B58B" w:rsidR="0069333B" w:rsidRPr="00425030" w:rsidRDefault="00154049" w:rsidP="00737DF8">
      <w:pPr>
        <w:pStyle w:val="Newparagraph"/>
        <w:rPr>
          <w:rFonts w:eastAsiaTheme="minorEastAsia"/>
          <w:lang w:eastAsia="zh-CN"/>
        </w:rPr>
      </w:pPr>
      <w:r w:rsidRPr="00425030">
        <w:rPr>
          <w:lang w:val="en-US"/>
        </w:rPr>
        <w:t xml:space="preserve">This is a review study. The </w:t>
      </w:r>
      <w:r w:rsidRPr="00425030">
        <w:rPr>
          <w:rFonts w:eastAsiaTheme="minorEastAsia" w:hint="eastAsia"/>
          <w:lang w:val="en-US" w:eastAsia="zh-CN"/>
        </w:rPr>
        <w:t>R</w:t>
      </w:r>
      <w:r w:rsidRPr="00425030">
        <w:rPr>
          <w:lang w:val="en-US"/>
        </w:rPr>
        <w:t>esearch Ethics Committee has confirmed that no ethical approval is required.</w:t>
      </w:r>
      <w:r w:rsidRPr="00425030">
        <w:rPr>
          <w:rFonts w:hint="eastAsia"/>
          <w:lang w:val="en-US"/>
        </w:rPr>
        <w:t xml:space="preserve"> </w:t>
      </w:r>
      <w:r w:rsidR="008328A7" w:rsidRPr="00425030">
        <w:rPr>
          <w:rFonts w:hint="eastAsia"/>
          <w:lang w:val="en-US"/>
        </w:rPr>
        <w:t xml:space="preserve">The </w:t>
      </w:r>
      <w:r w:rsidR="0070716B" w:rsidRPr="00425030">
        <w:rPr>
          <w:rFonts w:hint="eastAsia"/>
          <w:lang w:val="en-US"/>
        </w:rPr>
        <w:t>third author</w:t>
      </w:r>
      <w:r w:rsidR="008328A7" w:rsidRPr="00425030">
        <w:rPr>
          <w:lang w:val="en-US"/>
        </w:rPr>
        <w:t xml:space="preserve"> is an </w:t>
      </w:r>
      <w:r w:rsidR="0070716B" w:rsidRPr="00425030">
        <w:rPr>
          <w:lang w:val="en-US"/>
        </w:rPr>
        <w:t>associate ed</w:t>
      </w:r>
      <w:r w:rsidR="008328A7" w:rsidRPr="00425030">
        <w:rPr>
          <w:lang w:val="en-US"/>
        </w:rPr>
        <w:t>itor of Sexual Health.</w:t>
      </w:r>
      <w:r w:rsidR="0069333B" w:rsidRPr="00425030">
        <w:rPr>
          <w:rFonts w:hint="eastAsia"/>
          <w:lang w:val="en-US"/>
        </w:rPr>
        <w:t xml:space="preserve"> </w:t>
      </w:r>
      <w:r w:rsidR="00574C03" w:rsidRPr="00425030">
        <w:rPr>
          <w:rFonts w:eastAsiaTheme="minorEastAsia" w:hint="eastAsia"/>
          <w:lang w:val="en-US" w:eastAsia="zh-CN"/>
        </w:rPr>
        <w:t xml:space="preserve">The </w:t>
      </w:r>
      <w:r w:rsidR="00574C03" w:rsidRPr="00425030">
        <w:rPr>
          <w:rFonts w:eastAsiaTheme="minorEastAsia"/>
          <w:lang w:val="en-US" w:eastAsia="zh-CN"/>
        </w:rPr>
        <w:t>first</w:t>
      </w:r>
      <w:r w:rsidR="00574C03" w:rsidRPr="00425030">
        <w:rPr>
          <w:rFonts w:eastAsiaTheme="minorEastAsia" w:hint="eastAsia"/>
          <w:lang w:val="en-US" w:eastAsia="zh-CN"/>
        </w:rPr>
        <w:t xml:space="preserve"> author was funded by </w:t>
      </w:r>
      <w:r w:rsidR="00737DF8" w:rsidRPr="00425030">
        <w:rPr>
          <w:rFonts w:eastAsiaTheme="minorEastAsia"/>
          <w:lang w:val="en-US" w:eastAsia="zh-CN"/>
        </w:rPr>
        <w:t>the China Scholarship Council</w:t>
      </w:r>
      <w:r w:rsidR="0069333B" w:rsidRPr="00425030">
        <w:t>.</w:t>
      </w:r>
      <w:r w:rsidR="0069333B" w:rsidRPr="00425030">
        <w:rPr>
          <w:rFonts w:hint="eastAsia"/>
          <w:lang w:eastAsia="zh-CN"/>
        </w:rPr>
        <w:t xml:space="preserve"> </w:t>
      </w:r>
      <w:r w:rsidR="0069333B" w:rsidRPr="00425030">
        <w:t>All data generated or analysed during this study are included in this published article and its supplementary information files. No additional data were used or generated that are not included in this manuscript.</w:t>
      </w:r>
    </w:p>
    <w:p w14:paraId="32C00C51" w14:textId="62AE7B4D" w:rsidR="00D177BF" w:rsidRPr="00425030" w:rsidRDefault="00E47236" w:rsidP="000E7103">
      <w:pPr>
        <w:spacing w:before="360" w:after="60" w:line="480" w:lineRule="auto"/>
        <w:ind w:right="567"/>
        <w:outlineLvl w:val="1"/>
        <w:rPr>
          <w:rFonts w:ascii="Times New Roman" w:hAnsi="Times New Roman" w:cs="Times New Roman"/>
          <w:b/>
          <w:bCs/>
          <w:sz w:val="24"/>
          <w:szCs w:val="24"/>
        </w:rPr>
      </w:pPr>
      <w:r w:rsidRPr="00425030">
        <w:rPr>
          <w:rFonts w:ascii="Times New Roman" w:hAnsi="Times New Roman" w:cs="Times New Roman"/>
          <w:b/>
          <w:bCs/>
          <w:sz w:val="24"/>
          <w:szCs w:val="24"/>
        </w:rPr>
        <w:t>Reference</w:t>
      </w:r>
      <w:r w:rsidR="00C6403C" w:rsidRPr="00425030">
        <w:rPr>
          <w:rFonts w:ascii="Times New Roman" w:hAnsi="Times New Roman" w:cs="Times New Roman"/>
          <w:b/>
          <w:bCs/>
          <w:sz w:val="24"/>
          <w:szCs w:val="24"/>
        </w:rPr>
        <w:t>s</w:t>
      </w:r>
    </w:p>
    <w:p w14:paraId="7AFEAC6D" w14:textId="77777777" w:rsidR="00E67DB4" w:rsidRPr="00425030" w:rsidRDefault="00075C01"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b/>
          <w:bCs/>
          <w:sz w:val="24"/>
          <w:szCs w:val="24"/>
        </w:rPr>
        <w:fldChar w:fldCharType="begin"/>
      </w:r>
      <w:r w:rsidR="00C8316F" w:rsidRPr="00425030">
        <w:rPr>
          <w:rFonts w:ascii="Times New Roman" w:hAnsi="Times New Roman" w:cs="Times New Roman"/>
          <w:b/>
          <w:bCs/>
          <w:sz w:val="24"/>
          <w:szCs w:val="24"/>
        </w:rPr>
        <w:instrText xml:space="preserve"> ADDIN ZOTERO_BIBL {"uncited":[],"omitted":[],"custom":[]} CSL_BIBLIOGRAPHY </w:instrText>
      </w:r>
      <w:r w:rsidRPr="00425030">
        <w:rPr>
          <w:rFonts w:ascii="Times New Roman" w:hAnsi="Times New Roman" w:cs="Times New Roman"/>
          <w:b/>
          <w:bCs/>
          <w:sz w:val="24"/>
          <w:szCs w:val="24"/>
        </w:rPr>
        <w:fldChar w:fldCharType="separate"/>
      </w:r>
      <w:r w:rsidR="00E67DB4" w:rsidRPr="00425030">
        <w:rPr>
          <w:rFonts w:ascii="Times New Roman" w:hAnsi="Times New Roman" w:cs="Times New Roman"/>
          <w:sz w:val="24"/>
          <w:szCs w:val="24"/>
        </w:rPr>
        <w:t>1.</w:t>
      </w:r>
      <w:r w:rsidR="00E67DB4" w:rsidRPr="00425030">
        <w:rPr>
          <w:rFonts w:ascii="Times New Roman" w:hAnsi="Times New Roman" w:cs="Times New Roman"/>
          <w:sz w:val="24"/>
          <w:szCs w:val="24"/>
        </w:rPr>
        <w:tab/>
        <w:t xml:space="preserve">Kachingwe ON, Salerno JP, Boekeloo BO, Fish JN, Geddings‐Hayes M, Aden F, et al. “The internet is not private”: The role of social media in sexual health among youth in foster care. J Adolesc. 2020 July;82(1):50–7. </w:t>
      </w:r>
    </w:p>
    <w:p w14:paraId="1729D4A6"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2.</w:t>
      </w:r>
      <w:r w:rsidRPr="00425030">
        <w:rPr>
          <w:rFonts w:ascii="Times New Roman" w:hAnsi="Times New Roman" w:cs="Times New Roman"/>
          <w:sz w:val="24"/>
          <w:szCs w:val="24"/>
        </w:rPr>
        <w:tab/>
        <w:t xml:space="preserve">Landry M, Turner M, Vyas A, Wood S. Social Media and Sexual Behavior Among Adolescents: Is there a link? JMIR Public Health Surveill. 2017 May 19;3(2):e28. </w:t>
      </w:r>
    </w:p>
    <w:p w14:paraId="3ACFB24E"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lastRenderedPageBreak/>
        <w:t>3.</w:t>
      </w:r>
      <w:r w:rsidRPr="00425030">
        <w:rPr>
          <w:rFonts w:ascii="Times New Roman" w:hAnsi="Times New Roman" w:cs="Times New Roman"/>
          <w:sz w:val="24"/>
          <w:szCs w:val="24"/>
        </w:rPr>
        <w:tab/>
        <w:t xml:space="preserve">Tillman M, Wells BE. An Intersectional Feminist Analysis of Women’s Experiences of Authenticity in Pornography. J Sex Res. 2023 July 24;60(6):799–815. </w:t>
      </w:r>
    </w:p>
    <w:p w14:paraId="4CF8378C"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4.</w:t>
      </w:r>
      <w:r w:rsidRPr="00425030">
        <w:rPr>
          <w:rFonts w:ascii="Times New Roman" w:hAnsi="Times New Roman" w:cs="Times New Roman"/>
          <w:sz w:val="24"/>
          <w:szCs w:val="24"/>
        </w:rPr>
        <w:tab/>
        <w:t xml:space="preserve">Bernstein S, Warburton W, Bussey K, Sweller N. Pressure, preoccupation, and porn: The relationship between internet pornography, gendered attitudes, and sexual coercion in young adults. Psychol Pop Media. 2023 Apr;12(2):159–72. </w:t>
      </w:r>
    </w:p>
    <w:p w14:paraId="6977CE33"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5.</w:t>
      </w:r>
      <w:r w:rsidRPr="00425030">
        <w:rPr>
          <w:rFonts w:ascii="Times New Roman" w:hAnsi="Times New Roman" w:cs="Times New Roman"/>
          <w:sz w:val="24"/>
          <w:szCs w:val="24"/>
        </w:rPr>
        <w:tab/>
        <w:t xml:space="preserve">Czajeczny D, Aurast Z, Godlewska K, Mojs E. Sex Differences in Sexual Satisfaction and Psychological Symptoms in Young Adult Pornography Users. Sex Cult. 2023 Aug;27(4):1442–55. </w:t>
      </w:r>
    </w:p>
    <w:p w14:paraId="342E5A49"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6.</w:t>
      </w:r>
      <w:r w:rsidRPr="00425030">
        <w:rPr>
          <w:rFonts w:ascii="Times New Roman" w:hAnsi="Times New Roman" w:cs="Times New Roman"/>
          <w:sz w:val="24"/>
          <w:szCs w:val="24"/>
        </w:rPr>
        <w:tab/>
        <w:t xml:space="preserve">Willoughby BJ, Leonhardt ND. Behind Closed Doors: Individual and Joint Pornography Use Among Romantic Couples. J Sex Res. 2020 Jan 2;57(1):77–91. </w:t>
      </w:r>
    </w:p>
    <w:p w14:paraId="714A819A"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7.</w:t>
      </w:r>
      <w:r w:rsidRPr="00425030">
        <w:rPr>
          <w:rFonts w:ascii="Times New Roman" w:hAnsi="Times New Roman" w:cs="Times New Roman"/>
          <w:sz w:val="24"/>
          <w:szCs w:val="24"/>
        </w:rPr>
        <w:tab/>
        <w:t xml:space="preserve">Ballester-Arnal R, García-Barba M, Castro-Calvo J, Giménez-García C, Gil-Llario MD. Pornography Consumption in People of Different Age Groups: an Analysis Based on Gender, Contents, and Consequences. Sex Res Soc Policy. 2023 June;20(2):766–79. </w:t>
      </w:r>
    </w:p>
    <w:p w14:paraId="525ADE0A"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8.</w:t>
      </w:r>
      <w:r w:rsidRPr="00425030">
        <w:rPr>
          <w:rFonts w:ascii="Times New Roman" w:hAnsi="Times New Roman" w:cs="Times New Roman"/>
          <w:sz w:val="24"/>
          <w:szCs w:val="24"/>
        </w:rPr>
        <w:tab/>
        <w:t xml:space="preserve">Pathmendra P, Raggatt M, Lim MS, Marino JL, Skinner SR. Exposure to Pornography and Adolescent Sexual Behavior: Systematic Review. J Med Internet Res. 2023 Feb 28;25:e43116. </w:t>
      </w:r>
    </w:p>
    <w:p w14:paraId="03051175"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9.</w:t>
      </w:r>
      <w:r w:rsidRPr="00425030">
        <w:rPr>
          <w:rFonts w:ascii="Times New Roman" w:hAnsi="Times New Roman" w:cs="Times New Roman"/>
          <w:sz w:val="24"/>
          <w:szCs w:val="24"/>
        </w:rPr>
        <w:tab/>
        <w:t xml:space="preserve">Zillmann D. Influence of unrestrained access to erotica on adolescents’ and young adults’ dispositions toward sexuality. J Adolesc Health. 2000 Aug;27(2):41–4. </w:t>
      </w:r>
    </w:p>
    <w:p w14:paraId="747B7796"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10.</w:t>
      </w:r>
      <w:r w:rsidRPr="00425030">
        <w:rPr>
          <w:rFonts w:ascii="Times New Roman" w:hAnsi="Times New Roman" w:cs="Times New Roman"/>
          <w:sz w:val="24"/>
          <w:szCs w:val="24"/>
        </w:rPr>
        <w:tab/>
        <w:t xml:space="preserve">Byron P. Porn literacy and young people’s digital cultures. Porn Stud. 2024 Jan 2;11(1):32–9. </w:t>
      </w:r>
    </w:p>
    <w:p w14:paraId="3FA7BDA4"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lastRenderedPageBreak/>
        <w:t>11.</w:t>
      </w:r>
      <w:r w:rsidRPr="00425030">
        <w:rPr>
          <w:rFonts w:ascii="Times New Roman" w:hAnsi="Times New Roman" w:cs="Times New Roman"/>
          <w:sz w:val="24"/>
          <w:szCs w:val="24"/>
        </w:rPr>
        <w:tab/>
        <w:t xml:space="preserve">Owens EW, Behun RJ, Manning JC, Reid RC. The Impact of Internet Pornography on Adolescents: A Review of the Research. Sex Addict Compulsivity. 2012 Jan;19(1–2):99–122. </w:t>
      </w:r>
    </w:p>
    <w:p w14:paraId="212308A2"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12.</w:t>
      </w:r>
      <w:r w:rsidRPr="00425030">
        <w:rPr>
          <w:rFonts w:ascii="Times New Roman" w:hAnsi="Times New Roman" w:cs="Times New Roman"/>
          <w:sz w:val="24"/>
          <w:szCs w:val="24"/>
        </w:rPr>
        <w:tab/>
        <w:t xml:space="preserve">Peter J, Valkenburg PM. Adolescents’ Exposure to Sexually Explicit Internet Material and Sexual Satisfaction: A Longitudinal Study. Hum Commun Res. 2009 Apr;35(2):171–94. </w:t>
      </w:r>
    </w:p>
    <w:p w14:paraId="580EF056"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13.</w:t>
      </w:r>
      <w:r w:rsidRPr="00425030">
        <w:rPr>
          <w:rFonts w:ascii="Times New Roman" w:hAnsi="Times New Roman" w:cs="Times New Roman"/>
          <w:sz w:val="24"/>
          <w:szCs w:val="24"/>
        </w:rPr>
        <w:tab/>
        <w:t xml:space="preserve">Goh PH, Phuah LA, Low YH. Pornography consumption and sexual health among emerging adults from Malaysia: an observational study. Lim M, editor. Sex Health. 2023 Feb 28;20(2):134–47. </w:t>
      </w:r>
    </w:p>
    <w:p w14:paraId="50270A01"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14.</w:t>
      </w:r>
      <w:r w:rsidRPr="00425030">
        <w:rPr>
          <w:rFonts w:ascii="Times New Roman" w:hAnsi="Times New Roman" w:cs="Times New Roman"/>
          <w:sz w:val="24"/>
          <w:szCs w:val="24"/>
        </w:rPr>
        <w:tab/>
        <w:t xml:space="preserve">Ybarra ML, Mitchell KJ. Exposure to Internet Pornography among Children and Adolescents: A National Survey. Cyberpsychol Behav. 2005 Oct;8(5):473–86. </w:t>
      </w:r>
    </w:p>
    <w:p w14:paraId="04B79E63"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15.</w:t>
      </w:r>
      <w:r w:rsidRPr="00425030">
        <w:rPr>
          <w:rFonts w:ascii="Times New Roman" w:hAnsi="Times New Roman" w:cs="Times New Roman"/>
          <w:sz w:val="24"/>
          <w:szCs w:val="24"/>
        </w:rPr>
        <w:tab/>
        <w:t xml:space="preserve">Mesch GS. Social bonds and Internet pornographic exposure among adolescents. J Adolesc. 2009 June;32(3):601–18. </w:t>
      </w:r>
    </w:p>
    <w:p w14:paraId="1343DD29"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16.</w:t>
      </w:r>
      <w:r w:rsidRPr="00425030">
        <w:rPr>
          <w:rFonts w:ascii="Times New Roman" w:hAnsi="Times New Roman" w:cs="Times New Roman"/>
          <w:sz w:val="24"/>
          <w:szCs w:val="24"/>
        </w:rPr>
        <w:tab/>
        <w:t xml:space="preserve">Weaver JB, Weaver SS, Mays D, Hopkins GL, Kannenberg W, McBride D. Mental- and Physical-Health Indicators and Sexually Explicit Media Use Behavior by Adults. J Sex Med. 2011 Mar 1;8(3):764–72. </w:t>
      </w:r>
    </w:p>
    <w:p w14:paraId="2D883348"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17.</w:t>
      </w:r>
      <w:r w:rsidRPr="00425030">
        <w:rPr>
          <w:rFonts w:ascii="Times New Roman" w:hAnsi="Times New Roman" w:cs="Times New Roman"/>
          <w:sz w:val="24"/>
          <w:szCs w:val="24"/>
        </w:rPr>
        <w:tab/>
        <w:t xml:space="preserve">Hald GM. Gender Differences in Pornography Consumption among Young Heterosexual Danish Adults. Arch Sex Behav. 2006 Oct 23;35(5):577–85. </w:t>
      </w:r>
    </w:p>
    <w:p w14:paraId="5D240C46"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18.</w:t>
      </w:r>
      <w:r w:rsidRPr="00425030">
        <w:rPr>
          <w:rFonts w:ascii="Times New Roman" w:hAnsi="Times New Roman" w:cs="Times New Roman"/>
          <w:sz w:val="24"/>
          <w:szCs w:val="24"/>
        </w:rPr>
        <w:tab/>
        <w:t xml:space="preserve">Simon L, Daneback K. Adolescents’ Use of the Internet for Sex Education: A Thematic and Critical Review of the Literature. Int J Sex Health. 2013 Oct;25(4):305–19. </w:t>
      </w:r>
    </w:p>
    <w:p w14:paraId="4AF7BF55"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lastRenderedPageBreak/>
        <w:t>19.</w:t>
      </w:r>
      <w:r w:rsidRPr="00425030">
        <w:rPr>
          <w:rFonts w:ascii="Times New Roman" w:hAnsi="Times New Roman" w:cs="Times New Roman"/>
          <w:sz w:val="24"/>
          <w:szCs w:val="24"/>
        </w:rPr>
        <w:tab/>
        <w:t xml:space="preserve">Vega V, Malamuth NM. Predicting sexual aggression: the role of pornography in the context of general and specific risk factors. Aggress Behav. 2007 Mar;33(2):104–17. </w:t>
      </w:r>
    </w:p>
    <w:p w14:paraId="1D73FAEB"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20.</w:t>
      </w:r>
      <w:r w:rsidRPr="00425030">
        <w:rPr>
          <w:rFonts w:ascii="Times New Roman" w:hAnsi="Times New Roman" w:cs="Times New Roman"/>
          <w:sz w:val="24"/>
          <w:szCs w:val="24"/>
        </w:rPr>
        <w:tab/>
        <w:t xml:space="preserve">Wright PJ, Tokunaga RS, Kraus A. Consumption of Pornography, Perceived Peer Norms, and Condomless Sex. Health Commun. 2016 Aug 2;31(8):954–63. </w:t>
      </w:r>
    </w:p>
    <w:p w14:paraId="056DD773"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21.</w:t>
      </w:r>
      <w:r w:rsidRPr="00425030">
        <w:rPr>
          <w:rFonts w:ascii="Times New Roman" w:hAnsi="Times New Roman" w:cs="Times New Roman"/>
          <w:sz w:val="24"/>
          <w:szCs w:val="24"/>
        </w:rPr>
        <w:tab/>
        <w:t xml:space="preserve">Kohut T, Fisher WA, Campbell L. Perceived Effects of Pornography on the Couple Relationship: Initial Findings of Open-Ended, Participant-Informed, “Bottom-Up” Research. Arch Sex Behav. 2017 Feb;46(2):585–602. </w:t>
      </w:r>
    </w:p>
    <w:p w14:paraId="61EF1497"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22.</w:t>
      </w:r>
      <w:r w:rsidRPr="00425030">
        <w:rPr>
          <w:rFonts w:ascii="Times New Roman" w:hAnsi="Times New Roman" w:cs="Times New Roman"/>
          <w:sz w:val="24"/>
          <w:szCs w:val="24"/>
        </w:rPr>
        <w:tab/>
        <w:t xml:space="preserve">Li Y, Ingham R, Armstrong H. Attitudes Towards Pornography and Sexual Well-Being Among Young Women in the UK. J Sex Marital Ther. 2025 Sept 15;1–18. </w:t>
      </w:r>
    </w:p>
    <w:p w14:paraId="2BF5DF71"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23.</w:t>
      </w:r>
      <w:r w:rsidRPr="00425030">
        <w:rPr>
          <w:rFonts w:ascii="Times New Roman" w:hAnsi="Times New Roman" w:cs="Times New Roman"/>
          <w:sz w:val="24"/>
          <w:szCs w:val="24"/>
        </w:rPr>
        <w:tab/>
        <w:t xml:space="preserve">Daspe MÈ, Vaillancourt-Morel MP, Lussier Y, Sabourin S, Ferron A. When Pornography Use Feels Out of Control: The Moderation Effect of Relationship and Sexual Satisfaction. J Sex Marital Ther. 2018 May 19;44(4):343–53. </w:t>
      </w:r>
    </w:p>
    <w:p w14:paraId="1289ABD3"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24.</w:t>
      </w:r>
      <w:r w:rsidRPr="00425030">
        <w:rPr>
          <w:rFonts w:ascii="Times New Roman" w:hAnsi="Times New Roman" w:cs="Times New Roman"/>
          <w:sz w:val="24"/>
          <w:szCs w:val="24"/>
        </w:rPr>
        <w:tab/>
        <w:t xml:space="preserve">Camilleri C, Perry JT, Sammut S. Compulsive Internet Pornography Use and Mental Health: A Cross-Sectional Study in a Sample of University Students in the United States. Front Psychol. 2021 Jan 12;11:613244. </w:t>
      </w:r>
    </w:p>
    <w:p w14:paraId="469172DA"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25.</w:t>
      </w:r>
      <w:r w:rsidRPr="00425030">
        <w:rPr>
          <w:rFonts w:ascii="Times New Roman" w:hAnsi="Times New Roman" w:cs="Times New Roman"/>
          <w:sz w:val="24"/>
          <w:szCs w:val="24"/>
        </w:rPr>
        <w:tab/>
        <w:t xml:space="preserve">Bőthe B, Vaillancourt-Morel MP, Bergeron S. Associations Between Pornography Use Frequency, Pornography Use Motivations, and Sexual Wellbeing in Couples. J Sex Res. 2022 May 4;59(4):457–71. </w:t>
      </w:r>
    </w:p>
    <w:p w14:paraId="54EFEDAF"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lastRenderedPageBreak/>
        <w:t>26.</w:t>
      </w:r>
      <w:r w:rsidRPr="00425030">
        <w:rPr>
          <w:rFonts w:ascii="Times New Roman" w:hAnsi="Times New Roman" w:cs="Times New Roman"/>
          <w:sz w:val="24"/>
          <w:szCs w:val="24"/>
        </w:rPr>
        <w:tab/>
        <w:t xml:space="preserve">Nolin MC, Daspe MÈ, Bőthe B, Brassard A, Joyal C, Vaillancourt-Morel MP. Associations Between Contents of Pornography and Sexual Satisfaction and Function Among Young Adults. J Sex Res. 2025 May 4;62(4):568–81. </w:t>
      </w:r>
    </w:p>
    <w:p w14:paraId="137E4046"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27.</w:t>
      </w:r>
      <w:r w:rsidRPr="00425030">
        <w:rPr>
          <w:rFonts w:ascii="Times New Roman" w:hAnsi="Times New Roman" w:cs="Times New Roman"/>
          <w:sz w:val="24"/>
          <w:szCs w:val="24"/>
        </w:rPr>
        <w:tab/>
        <w:t xml:space="preserve">Dwulit AD, Rzymski P. Prevalence, Patterns and Self-Perceived Effects of Pornography Consumption in Polish University Students: A Cross-Sectional Study. Int J Environ Res Public Health. 2019 May 27;16(10):1861. </w:t>
      </w:r>
    </w:p>
    <w:p w14:paraId="6D746DE8"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28.</w:t>
      </w:r>
      <w:r w:rsidRPr="00425030">
        <w:rPr>
          <w:rFonts w:ascii="Times New Roman" w:hAnsi="Times New Roman" w:cs="Times New Roman"/>
          <w:sz w:val="24"/>
          <w:szCs w:val="24"/>
        </w:rPr>
        <w:tab/>
        <w:t xml:space="preserve">Simon W, Gagnon JH. Sexual scripts: Permanence and change. Arch Sex Behav. 1986 Apr;15(2):97–120. </w:t>
      </w:r>
    </w:p>
    <w:p w14:paraId="26A94B21"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29.</w:t>
      </w:r>
      <w:r w:rsidRPr="00425030">
        <w:rPr>
          <w:rFonts w:ascii="Times New Roman" w:hAnsi="Times New Roman" w:cs="Times New Roman"/>
          <w:sz w:val="24"/>
          <w:szCs w:val="24"/>
        </w:rPr>
        <w:tab/>
        <w:t xml:space="preserve">Grubbs JB, Wright PJ, Braden AL, Wilt JA, Kraus SW. Internet pornography use and sexual motivation: a systematic review and integration. Ann Int Commun Assoc. 2019 Apr 3;43(2):117–55. </w:t>
      </w:r>
    </w:p>
    <w:p w14:paraId="47B3EF8E"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30.</w:t>
      </w:r>
      <w:r w:rsidRPr="00425030">
        <w:rPr>
          <w:rFonts w:ascii="Times New Roman" w:hAnsi="Times New Roman" w:cs="Times New Roman"/>
          <w:sz w:val="24"/>
          <w:szCs w:val="24"/>
        </w:rPr>
        <w:tab/>
        <w:t xml:space="preserve">Morgan EM. Associations between Young Adults’ Use of Sexually Explicit Materials and Their Sexual Preferences, Behaviors, and Satisfaction. J Sex Res. 2011 Nov;48(6):520–30. </w:t>
      </w:r>
    </w:p>
    <w:p w14:paraId="5CF9E7C3"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31.</w:t>
      </w:r>
      <w:r w:rsidRPr="00425030">
        <w:rPr>
          <w:rFonts w:ascii="Times New Roman" w:hAnsi="Times New Roman" w:cs="Times New Roman"/>
          <w:sz w:val="24"/>
          <w:szCs w:val="24"/>
        </w:rPr>
        <w:tab/>
        <w:t xml:space="preserve">Sommet N, Berent J. Porn use and men’s and women’s sexual performance: evidence from a large longitudinal sample. Psychol Med. 2023 May;53(7):3105–14. </w:t>
      </w:r>
    </w:p>
    <w:p w14:paraId="7A3D011F"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32.</w:t>
      </w:r>
      <w:r w:rsidRPr="00425030">
        <w:rPr>
          <w:rFonts w:ascii="Times New Roman" w:hAnsi="Times New Roman" w:cs="Times New Roman"/>
          <w:sz w:val="24"/>
          <w:szCs w:val="24"/>
        </w:rPr>
        <w:tab/>
        <w:t xml:space="preserve">Arikewuyo A, Ozad B, Lasisi TT. Erotic Use of Social Media Pornography in Gratifying Romantic Relationship Desires. Span J Psychol. 2019;22:E61. </w:t>
      </w:r>
    </w:p>
    <w:p w14:paraId="116107F0"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33.</w:t>
      </w:r>
      <w:r w:rsidRPr="00425030">
        <w:rPr>
          <w:rFonts w:ascii="Times New Roman" w:hAnsi="Times New Roman" w:cs="Times New Roman"/>
          <w:sz w:val="24"/>
          <w:szCs w:val="24"/>
        </w:rPr>
        <w:tab/>
        <w:t xml:space="preserve">Blais-Lecours S, Vaillancourt-Morel MP, Sabourin S, Godbout N. Cyberpornography: Time Use, Perceived Addiction, Sexual Functioning, and Sexual Satisfaction. Cyberpsychology Behav Soc Netw. 2016 Nov;19(11):649–55. </w:t>
      </w:r>
    </w:p>
    <w:p w14:paraId="527A3776"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lastRenderedPageBreak/>
        <w:t>34.</w:t>
      </w:r>
      <w:r w:rsidRPr="00425030">
        <w:rPr>
          <w:rFonts w:ascii="Times New Roman" w:hAnsi="Times New Roman" w:cs="Times New Roman"/>
          <w:sz w:val="24"/>
          <w:szCs w:val="24"/>
        </w:rPr>
        <w:tab/>
        <w:t xml:space="preserve">Gouvernet B, Rebelo T, Sebbe F, Hentati Y, Yougbaré S, Combaluzier S, et al. Is pornography pathogen by itself? Study of the role of attachment profiles on the relationship between pornography and sexual satisfaction. Sexologies. 2017 July;26(3):e27–33. </w:t>
      </w:r>
    </w:p>
    <w:p w14:paraId="35AE8954"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35.</w:t>
      </w:r>
      <w:r w:rsidRPr="00425030">
        <w:rPr>
          <w:rFonts w:ascii="Times New Roman" w:hAnsi="Times New Roman" w:cs="Times New Roman"/>
          <w:sz w:val="24"/>
          <w:szCs w:val="24"/>
        </w:rPr>
        <w:tab/>
        <w:t xml:space="preserve">Štulhofer A, Buško V, Landripet I. Pornography, Sexual Socialization, and Satisfaction Among Young Men. Arch Sex Behav. 2010 Feb;39(1):168–78. </w:t>
      </w:r>
    </w:p>
    <w:p w14:paraId="03D71EBB"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36.</w:t>
      </w:r>
      <w:r w:rsidRPr="00425030">
        <w:rPr>
          <w:rFonts w:ascii="Times New Roman" w:hAnsi="Times New Roman" w:cs="Times New Roman"/>
          <w:sz w:val="24"/>
          <w:szCs w:val="24"/>
        </w:rPr>
        <w:tab/>
        <w:t xml:space="preserve">Raine G, Khouja C, Scott R, Wright K, Sowden AJ. Pornography use and sexting amongst children and young people: a systematic overview of reviews. Syst Rev. 2020 Dec;9(1):283. </w:t>
      </w:r>
    </w:p>
    <w:p w14:paraId="6EC29CC9"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37.</w:t>
      </w:r>
      <w:r w:rsidRPr="00425030">
        <w:rPr>
          <w:rFonts w:ascii="Times New Roman" w:hAnsi="Times New Roman" w:cs="Times New Roman"/>
          <w:sz w:val="24"/>
          <w:szCs w:val="24"/>
        </w:rPr>
        <w:tab/>
        <w:t xml:space="preserve">Page MJ, McKenzie JE, Bossuyt PM, Boutron I, Hoffmann TC, Mulrow CD, et al. The PRISMA 2020 statement: an updated guideline for reporting systematic reviews. BMJ. 2021 Mar 29;n71. </w:t>
      </w:r>
    </w:p>
    <w:p w14:paraId="3B05B558"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38.</w:t>
      </w:r>
      <w:r w:rsidRPr="00425030">
        <w:rPr>
          <w:rFonts w:ascii="Times New Roman" w:hAnsi="Times New Roman" w:cs="Times New Roman"/>
          <w:sz w:val="24"/>
          <w:szCs w:val="24"/>
        </w:rPr>
        <w:tab/>
        <w:t xml:space="preserve">Short MB, Black L, Smith AH, Wetterneck CT, Wells DE. A Review of Internet Pornography Use Research: Methodology and Content from the Past 10 Years. Cyberpsychology Behav Soc Netw. 2012 Jan;15(1):13–23. </w:t>
      </w:r>
    </w:p>
    <w:p w14:paraId="650AC137"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39.</w:t>
      </w:r>
      <w:r w:rsidRPr="00425030">
        <w:rPr>
          <w:rFonts w:ascii="Times New Roman" w:hAnsi="Times New Roman" w:cs="Times New Roman"/>
          <w:sz w:val="24"/>
          <w:szCs w:val="24"/>
        </w:rPr>
        <w:tab/>
        <w:t xml:space="preserve">Moher D, Liberati A, Tetzlaff J, Altman DG, The PRISMA Group. Preferred Reporting Items for Systematic Reviews and Meta-Analyses: The PRISMA Statement. PLoS Med. 2009 July 21;6(7):e1000097. </w:t>
      </w:r>
    </w:p>
    <w:p w14:paraId="68A3496C"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40.</w:t>
      </w:r>
      <w:r w:rsidRPr="00425030">
        <w:rPr>
          <w:rFonts w:ascii="Times New Roman" w:hAnsi="Times New Roman" w:cs="Times New Roman"/>
          <w:sz w:val="24"/>
          <w:szCs w:val="24"/>
        </w:rPr>
        <w:tab/>
        <w:t>Kmet LM, Cook LS, Lee RC. Standard Quality Assessment Criteria for Evaluating Primary Research Papers from a Variety of Fields [Internet]. University of Alberta Library; 2004 [cited 2025 Aug 16]. Available from: https://ualberta.scholaris.ca/handle/123456789/13873</w:t>
      </w:r>
    </w:p>
    <w:p w14:paraId="5B44AA65"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lastRenderedPageBreak/>
        <w:t>41.</w:t>
      </w:r>
      <w:r w:rsidRPr="00425030">
        <w:rPr>
          <w:rFonts w:ascii="Times New Roman" w:hAnsi="Times New Roman" w:cs="Times New Roman"/>
          <w:sz w:val="24"/>
          <w:szCs w:val="24"/>
        </w:rPr>
        <w:tab/>
        <w:t xml:space="preserve">Aromataris E, Pearson A. The Systematic Review: An Overview. AJN Am J Nurs. 2014 Mar;114(3):53–8. </w:t>
      </w:r>
    </w:p>
    <w:p w14:paraId="7449CFB0"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42.</w:t>
      </w:r>
      <w:r w:rsidRPr="00425030">
        <w:rPr>
          <w:rFonts w:ascii="Times New Roman" w:hAnsi="Times New Roman" w:cs="Times New Roman"/>
          <w:sz w:val="24"/>
          <w:szCs w:val="24"/>
        </w:rPr>
        <w:tab/>
        <w:t xml:space="preserve">Bennett M, LoPresti BJ, McGloin R, Denes A. The Desire for Porn and Partner?: Investigating the Role of Scripts in Affectionate Communication, Sexual Desire, and Pornography Consumption and Guilt in Young Adults’ Romantic Relationships. West J Commun. 2019 Oct 20;83(5):647–67. </w:t>
      </w:r>
    </w:p>
    <w:p w14:paraId="4EB17B76"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43.</w:t>
      </w:r>
      <w:r w:rsidRPr="00425030">
        <w:rPr>
          <w:rFonts w:ascii="Times New Roman" w:hAnsi="Times New Roman" w:cs="Times New Roman"/>
          <w:sz w:val="24"/>
          <w:szCs w:val="24"/>
        </w:rPr>
        <w:tab/>
        <w:t xml:space="preserve">Maas MK, Dewey S. Internet Pornography Use Among Collegiate Women: Gender Attitudes, Body Monitoring, and Sexual Behavior. Sage Open. 2018 Apr;8(2):2158244018786640. </w:t>
      </w:r>
    </w:p>
    <w:p w14:paraId="09DA46B2"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44.</w:t>
      </w:r>
      <w:r w:rsidRPr="00425030">
        <w:rPr>
          <w:rFonts w:ascii="Times New Roman" w:hAnsi="Times New Roman" w:cs="Times New Roman"/>
          <w:sz w:val="24"/>
          <w:szCs w:val="24"/>
        </w:rPr>
        <w:tab/>
        <w:t xml:space="preserve">Rosenberg H, Kraus S. The relationship of “passionate attachment” for pornography with sexual compulsivity, frequency of use, and craving for pornography. Addict Behav. 2014 May;39(5):1012–7. </w:t>
      </w:r>
    </w:p>
    <w:p w14:paraId="15D6D290"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45.</w:t>
      </w:r>
      <w:r w:rsidRPr="00425030">
        <w:rPr>
          <w:rFonts w:ascii="Times New Roman" w:hAnsi="Times New Roman" w:cs="Times New Roman"/>
          <w:sz w:val="24"/>
          <w:szCs w:val="24"/>
        </w:rPr>
        <w:tab/>
        <w:t xml:space="preserve">Sun C, Bridges A, Johnson JA, Ezzell MB. Pornography and the Male Sexual Script: An Analysis of Consumption and Sexual Relations. Arch Sex Behav. 2016 May;45(4):983–94. </w:t>
      </w:r>
    </w:p>
    <w:p w14:paraId="6D58A51E"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46.</w:t>
      </w:r>
      <w:r w:rsidRPr="00425030">
        <w:rPr>
          <w:rFonts w:ascii="Times New Roman" w:hAnsi="Times New Roman" w:cs="Times New Roman"/>
          <w:sz w:val="24"/>
          <w:szCs w:val="24"/>
        </w:rPr>
        <w:tab/>
        <w:t xml:space="preserve">Maitland DWM, Neilson EC. Associations Between Pornography Consumption Patterns, Pornography Consumption Motives, and Social Wellbeing among U.S. College Students: A Latent Profile Analysis with a Primarily Female Sample. J Sex Marital Ther. 2023 Oct 3;49(7):739–54. </w:t>
      </w:r>
    </w:p>
    <w:p w14:paraId="7CC362AF"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47.</w:t>
      </w:r>
      <w:r w:rsidRPr="00425030">
        <w:rPr>
          <w:rFonts w:ascii="Times New Roman" w:hAnsi="Times New Roman" w:cs="Times New Roman"/>
          <w:sz w:val="24"/>
          <w:szCs w:val="24"/>
        </w:rPr>
        <w:tab/>
        <w:t xml:space="preserve">Sinković M, Štulhofer A, Božić J. Revisiting the Association between Pornography Use and Risky Sexual Behaviors: The Role of Early Exposure to Pornography and Sexual Sensation Seeking. J Sex Res. 2013 Oct;50(7):633–41. </w:t>
      </w:r>
    </w:p>
    <w:p w14:paraId="6EADDE44"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lastRenderedPageBreak/>
        <w:t>48.</w:t>
      </w:r>
      <w:r w:rsidRPr="00425030">
        <w:rPr>
          <w:rFonts w:ascii="Times New Roman" w:hAnsi="Times New Roman" w:cs="Times New Roman"/>
          <w:sz w:val="24"/>
          <w:szCs w:val="24"/>
        </w:rPr>
        <w:tab/>
        <w:t xml:space="preserve">French IM, Hamilton LD. Male-Centric and Female-Centric Pornography Consumption: Relationship With Sex Life and Attitudes in Young Adults. J Sex Marital Ther. 2018 Jan 2;44(1):73–86. </w:t>
      </w:r>
    </w:p>
    <w:p w14:paraId="1F34B8F0"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49.</w:t>
      </w:r>
      <w:r w:rsidRPr="00425030">
        <w:rPr>
          <w:rFonts w:ascii="Times New Roman" w:hAnsi="Times New Roman" w:cs="Times New Roman"/>
          <w:sz w:val="24"/>
          <w:szCs w:val="24"/>
        </w:rPr>
        <w:tab/>
        <w:t xml:space="preserve">Rasmussen KR, Grubbs JB, Pargament KI, Exline JJ. Social Desirability Bias in Pornography-Related Self-Reports: The Role of Religion. J Sex Res. 2018 Mar 24;55(3):381–94. </w:t>
      </w:r>
    </w:p>
    <w:p w14:paraId="44A787C2"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50.</w:t>
      </w:r>
      <w:r w:rsidRPr="00425030">
        <w:rPr>
          <w:rFonts w:ascii="Times New Roman" w:hAnsi="Times New Roman" w:cs="Times New Roman"/>
          <w:sz w:val="24"/>
          <w:szCs w:val="24"/>
        </w:rPr>
        <w:tab/>
        <w:t xml:space="preserve">Braun-Courville DK, Rojas M. Exposure to Sexually Explicit Web Sites and Adolescent Sexual Attitudes and Behaviors. J Adolesc Health. 2009 Aug;45(2):156–62. </w:t>
      </w:r>
    </w:p>
    <w:p w14:paraId="6A0FFCA2"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51.</w:t>
      </w:r>
      <w:r w:rsidRPr="00425030">
        <w:rPr>
          <w:rFonts w:ascii="Times New Roman" w:hAnsi="Times New Roman" w:cs="Times New Roman"/>
          <w:sz w:val="24"/>
          <w:szCs w:val="24"/>
        </w:rPr>
        <w:tab/>
        <w:t xml:space="preserve">De Jong DC, Cook C. Roles of Religiosity, Obsessive–Compulsive Symptoms, Scrupulosity, and Shame in Self-Perceived Pornography Addiction: A Preregistered Study. Arch Sex Behav. 2021 Feb;50(2):695–709. </w:t>
      </w:r>
    </w:p>
    <w:p w14:paraId="025BC6EB"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52.</w:t>
      </w:r>
      <w:r w:rsidRPr="00425030">
        <w:rPr>
          <w:rFonts w:ascii="Times New Roman" w:hAnsi="Times New Roman" w:cs="Times New Roman"/>
          <w:sz w:val="24"/>
          <w:szCs w:val="24"/>
        </w:rPr>
        <w:tab/>
        <w:t xml:space="preserve">McGraw JS, Grant Weinandy JT, Floyd CG, Hoagland C, Kraus SW, Grubbs JB. Problematic pornography use and suicidal thoughts: Results from cross-sectional and longitudinal analyses. Psychol Addict Behav. 2024 Sept;38(6):728–38. </w:t>
      </w:r>
    </w:p>
    <w:p w14:paraId="15EAE6B6"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53.</w:t>
      </w:r>
      <w:r w:rsidRPr="00425030">
        <w:rPr>
          <w:rFonts w:ascii="Times New Roman" w:hAnsi="Times New Roman" w:cs="Times New Roman"/>
          <w:sz w:val="24"/>
          <w:szCs w:val="24"/>
        </w:rPr>
        <w:tab/>
        <w:t xml:space="preserve">Wilt JA, Cooper EB, Grubbs JB, Exline JJ, Pargament KI. Associations of Perceived Addiction to Internet Pornography with Religious/Spiritual and Psychological Functioning. Sex Addict Compulsivity. 2016 Apr 2;23(2–3):260–78. </w:t>
      </w:r>
    </w:p>
    <w:p w14:paraId="6FA19694"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54.</w:t>
      </w:r>
      <w:r w:rsidRPr="00425030">
        <w:rPr>
          <w:rFonts w:ascii="Times New Roman" w:hAnsi="Times New Roman" w:cs="Times New Roman"/>
          <w:sz w:val="24"/>
          <w:szCs w:val="24"/>
        </w:rPr>
        <w:tab/>
        <w:t xml:space="preserve">Efrati Y, Amichai-Hamburger Y. The Use of Online Pornography as Compensation for Loneliness and Lack of Social Ties Among Israeli Adolescents. Psychol Rep. 2019 Oct;122(5):1865–82. </w:t>
      </w:r>
    </w:p>
    <w:p w14:paraId="251AA108"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lastRenderedPageBreak/>
        <w:t>55.</w:t>
      </w:r>
      <w:r w:rsidRPr="00425030">
        <w:rPr>
          <w:rFonts w:ascii="Times New Roman" w:hAnsi="Times New Roman" w:cs="Times New Roman"/>
          <w:sz w:val="24"/>
          <w:szCs w:val="24"/>
        </w:rPr>
        <w:tab/>
        <w:t xml:space="preserve">Grubbs JB, Volk F, Exline JJ, Pargament KI. Internet Pornography Use: Perceived Addiction, Psychological Distress, and the Validation of a Brief Measure. J Sex Marital Ther. 2015 Jan 2;41(1):83–106. </w:t>
      </w:r>
    </w:p>
    <w:p w14:paraId="09A06DBA"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56.</w:t>
      </w:r>
      <w:r w:rsidRPr="00425030">
        <w:rPr>
          <w:rFonts w:ascii="Times New Roman" w:hAnsi="Times New Roman" w:cs="Times New Roman"/>
          <w:sz w:val="24"/>
          <w:szCs w:val="24"/>
        </w:rPr>
        <w:tab/>
        <w:t xml:space="preserve">Singareddy C, Shrestha S, Zheng A, Harlow BL, Barrington-Trimis JL, Harlow AF. Prospective Association of Symptoms of Depression and Anxiety with Pornography Viewing Frequency Among Young Adults. Arch Sex Behav. 2025 Feb;54(2):749–59. </w:t>
      </w:r>
    </w:p>
    <w:p w14:paraId="6A9E266D"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57.</w:t>
      </w:r>
      <w:r w:rsidRPr="00425030">
        <w:rPr>
          <w:rFonts w:ascii="Times New Roman" w:hAnsi="Times New Roman" w:cs="Times New Roman"/>
          <w:sz w:val="24"/>
          <w:szCs w:val="24"/>
        </w:rPr>
        <w:tab/>
        <w:t xml:space="preserve">Sun C, Miezan E, Lee NY, Shim JW. Korean Men’s Pornography use, Their Interest in Extreme Pornography, and Dyadic Sexual Relationships. Int J Sex Health. 2015 Jan 2;27(1):16–35. </w:t>
      </w:r>
    </w:p>
    <w:p w14:paraId="503503BB"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58.</w:t>
      </w:r>
      <w:r w:rsidRPr="00425030">
        <w:rPr>
          <w:rFonts w:ascii="Times New Roman" w:hAnsi="Times New Roman" w:cs="Times New Roman"/>
          <w:sz w:val="24"/>
          <w:szCs w:val="24"/>
        </w:rPr>
        <w:tab/>
        <w:t xml:space="preserve">Abdi F, Pakzad R, Alidost F, Aghapour E, Mehrnoush V, Banaei M. Effect of pornography use on the sexual satisfaction: a systematic review and meta-analysis. J Addict Dis. 2024 Sept 13;1–18. </w:t>
      </w:r>
    </w:p>
    <w:p w14:paraId="1CDCF880"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59.</w:t>
      </w:r>
      <w:r w:rsidRPr="00425030">
        <w:rPr>
          <w:rFonts w:ascii="Times New Roman" w:hAnsi="Times New Roman" w:cs="Times New Roman"/>
          <w:sz w:val="24"/>
          <w:szCs w:val="24"/>
        </w:rPr>
        <w:tab/>
        <w:t xml:space="preserve">Rausch D, Rettenberger M. Predictors of Sexual Satisfaction in Women: A Systematic Review. Sex Med Rev. 2021 July;9(3):365–80. </w:t>
      </w:r>
    </w:p>
    <w:p w14:paraId="6435F8A0"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60.</w:t>
      </w:r>
      <w:r w:rsidRPr="00425030">
        <w:rPr>
          <w:rFonts w:ascii="Times New Roman" w:hAnsi="Times New Roman" w:cs="Times New Roman"/>
          <w:sz w:val="24"/>
          <w:szCs w:val="24"/>
        </w:rPr>
        <w:tab/>
        <w:t xml:space="preserve">Privara M, Bob P. Pornography Consumption and Cognitive-Affective Distress. J Nerv Ment Dis. 2023 Aug;211(8):641–6. </w:t>
      </w:r>
    </w:p>
    <w:p w14:paraId="058FFFD3"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61.</w:t>
      </w:r>
      <w:r w:rsidRPr="00425030">
        <w:rPr>
          <w:rFonts w:ascii="Times New Roman" w:hAnsi="Times New Roman" w:cs="Times New Roman"/>
          <w:sz w:val="24"/>
          <w:szCs w:val="24"/>
        </w:rPr>
        <w:tab/>
        <w:t xml:space="preserve">Wismeijer AAJ, Van Assen MALM. Psychological Characteristics of BDSM Practitioners. J Sex Med. 2013 Aug 1;10(8):1943–52. </w:t>
      </w:r>
    </w:p>
    <w:p w14:paraId="0055F223"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lastRenderedPageBreak/>
        <w:t>62.</w:t>
      </w:r>
      <w:r w:rsidRPr="00425030">
        <w:rPr>
          <w:rFonts w:ascii="Times New Roman" w:hAnsi="Times New Roman" w:cs="Times New Roman"/>
          <w:sz w:val="24"/>
          <w:szCs w:val="24"/>
        </w:rPr>
        <w:tab/>
        <w:t xml:space="preserve">Hoffmann H, Janssen E, Turner SL. Classical Conditioning of Sexual Arousal in Women and Men: Effects of Varying Awareness and Biological Relevance of the Conditioned Stimulus. Arch Sex Behav. 2004 Feb;33(1):43–53. </w:t>
      </w:r>
    </w:p>
    <w:p w14:paraId="7C36C9D4"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63.</w:t>
      </w:r>
      <w:r w:rsidRPr="00425030">
        <w:rPr>
          <w:rFonts w:ascii="Times New Roman" w:hAnsi="Times New Roman" w:cs="Times New Roman"/>
          <w:sz w:val="24"/>
          <w:szCs w:val="24"/>
        </w:rPr>
        <w:tab/>
        <w:t xml:space="preserve">Li Y, Ingham R, Armstrong H. Pornography use patterns and psychosexual well-being: Cultural and gender differences among partnered young people in China and the UK. 2025. </w:t>
      </w:r>
    </w:p>
    <w:p w14:paraId="5CE9D528"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64.</w:t>
      </w:r>
      <w:r w:rsidRPr="00425030">
        <w:rPr>
          <w:rFonts w:ascii="Times New Roman" w:hAnsi="Times New Roman" w:cs="Times New Roman"/>
          <w:sz w:val="24"/>
          <w:szCs w:val="24"/>
        </w:rPr>
        <w:tab/>
        <w:t xml:space="preserve">Litsou K, Graham C, Ingham R. Women Reporting on Their Use of Pornography: A Qualitative Study Exploring Women’s Perceived Precursors and Perceived Outcomes. J Sex Marital Ther. 2024 May 18;50(4):413–38. </w:t>
      </w:r>
    </w:p>
    <w:p w14:paraId="11A35399"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65.</w:t>
      </w:r>
      <w:r w:rsidRPr="00425030">
        <w:rPr>
          <w:rFonts w:ascii="Times New Roman" w:hAnsi="Times New Roman" w:cs="Times New Roman"/>
          <w:sz w:val="24"/>
          <w:szCs w:val="24"/>
        </w:rPr>
        <w:tab/>
        <w:t xml:space="preserve">McKee A, Litsou K, Byron P, Ingham R. The relationship between consumption of pornography and sexual pleasure: results of a mixed-method systematic review. Porn Stud. 2021 July 3;8(3):331–44. </w:t>
      </w:r>
    </w:p>
    <w:p w14:paraId="41CAD5EB"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66.</w:t>
      </w:r>
      <w:r w:rsidRPr="00425030">
        <w:rPr>
          <w:rFonts w:ascii="Times New Roman" w:hAnsi="Times New Roman" w:cs="Times New Roman"/>
          <w:sz w:val="24"/>
          <w:szCs w:val="24"/>
        </w:rPr>
        <w:tab/>
        <w:t xml:space="preserve">Ashton S, McDonald K, Kirkman M. Women’s Experiences of Pornography: A Systematic Review of Research Using Qualitative Methods. J Sex Res. 2018 Mar 24;55(3):334–47. </w:t>
      </w:r>
    </w:p>
    <w:p w14:paraId="1D7D8133"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67.</w:t>
      </w:r>
      <w:r w:rsidRPr="00425030">
        <w:rPr>
          <w:rFonts w:ascii="Times New Roman" w:hAnsi="Times New Roman" w:cs="Times New Roman"/>
          <w:sz w:val="24"/>
          <w:szCs w:val="24"/>
        </w:rPr>
        <w:tab/>
        <w:t xml:space="preserve">Mondin A. ‘Tumblr mostly, great empowering images:’ blogging, reblogging and scrolling feminist, queer and BDSM desires. J Gend Stud. 2017 May 4;26(3):282–92. </w:t>
      </w:r>
    </w:p>
    <w:p w14:paraId="72D2396C"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68.</w:t>
      </w:r>
      <w:r w:rsidRPr="00425030">
        <w:rPr>
          <w:rFonts w:ascii="Times New Roman" w:hAnsi="Times New Roman" w:cs="Times New Roman"/>
          <w:sz w:val="24"/>
          <w:szCs w:val="24"/>
        </w:rPr>
        <w:tab/>
        <w:t xml:space="preserve">Bridges AJ, Sun CF, Ezzell MB, Johnson J. Sexual Scripts and the Sexual Behavior of Men and Women Who Use Pornography. Sex Media Soc. 2016 Dec 1;2(4):2374623816668275. </w:t>
      </w:r>
    </w:p>
    <w:p w14:paraId="05F1D169"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69.</w:t>
      </w:r>
      <w:r w:rsidRPr="00425030">
        <w:rPr>
          <w:rFonts w:ascii="Times New Roman" w:hAnsi="Times New Roman" w:cs="Times New Roman"/>
          <w:sz w:val="24"/>
          <w:szCs w:val="24"/>
        </w:rPr>
        <w:tab/>
        <w:t xml:space="preserve">Rakhshaee Z, Maasoumi R, Nedjat S, Khakbazan Z. Sexual Health Literacy, a Strategy for the Challenges of Sexual Life of Infertile Women: A Qualitative Study. Galen Med J. 2020 Dec 28;9:e1862. </w:t>
      </w:r>
    </w:p>
    <w:p w14:paraId="28FB4F49"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lastRenderedPageBreak/>
        <w:t>70.</w:t>
      </w:r>
      <w:r w:rsidRPr="00425030">
        <w:rPr>
          <w:rFonts w:ascii="Times New Roman" w:hAnsi="Times New Roman" w:cs="Times New Roman"/>
          <w:sz w:val="24"/>
          <w:szCs w:val="24"/>
        </w:rPr>
        <w:tab/>
        <w:t xml:space="preserve">Wilkins NJ, Rasberry C, Liddon N, Szucs LE, Johns M, Leonard S, et al. Addressing HIV/Sexually Transmitted Diseases and Pregnancy Prevention Through Schools: An Approach for Strengthening Education, Health Services, and School Environments That Promote Adolescent Sexual Health and Well-Being. J Adolesc Health. 2022 Apr;70(4):540–9. </w:t>
      </w:r>
    </w:p>
    <w:p w14:paraId="4C1D6874"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71.</w:t>
      </w:r>
      <w:r w:rsidRPr="00425030">
        <w:rPr>
          <w:rFonts w:ascii="Times New Roman" w:hAnsi="Times New Roman" w:cs="Times New Roman"/>
          <w:sz w:val="24"/>
          <w:szCs w:val="24"/>
        </w:rPr>
        <w:tab/>
        <w:t xml:space="preserve">Mattebo M, Larsson M, Tydén T, Olsson T, Häggström-Nordin E. Hercules and Barbie? Reflections on the influence of pornography and its spread in the media and society in groups of adolescents in Sweden. Eur J Contracept Reprod Health Care. 2012 Feb;17(1):40–9. </w:t>
      </w:r>
    </w:p>
    <w:p w14:paraId="1F3D082E"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72.</w:t>
      </w:r>
      <w:r w:rsidRPr="00425030">
        <w:rPr>
          <w:rFonts w:ascii="Times New Roman" w:hAnsi="Times New Roman" w:cs="Times New Roman"/>
          <w:sz w:val="24"/>
          <w:szCs w:val="24"/>
        </w:rPr>
        <w:tab/>
        <w:t xml:space="preserve">Dhuffar MK, Pontes HM, Griffiths MD. The role of negative mood states and consequences of hypersexual behaviours in predicting hypersexuality among university students. J Behav Addict. 2015 Sept;4(3):181–8. </w:t>
      </w:r>
    </w:p>
    <w:p w14:paraId="036F7E9E"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73.</w:t>
      </w:r>
      <w:r w:rsidRPr="00425030">
        <w:rPr>
          <w:rFonts w:ascii="Times New Roman" w:hAnsi="Times New Roman" w:cs="Times New Roman"/>
          <w:sz w:val="24"/>
          <w:szCs w:val="24"/>
        </w:rPr>
        <w:tab/>
        <w:t xml:space="preserve">Elison J, Garofalo C, Velotti P. Shame and aggression: Theoretical considerations. Aggress Violent Behav. 2014 July;19(4):447–53. </w:t>
      </w:r>
    </w:p>
    <w:p w14:paraId="675925D3" w14:textId="77777777" w:rsidR="00E67DB4" w:rsidRPr="00425030" w:rsidRDefault="00E67DB4" w:rsidP="00E67DB4">
      <w:pPr>
        <w:pStyle w:val="Bibliography"/>
        <w:spacing w:line="480" w:lineRule="auto"/>
        <w:rPr>
          <w:rFonts w:ascii="Times New Roman" w:hAnsi="Times New Roman" w:cs="Times New Roman"/>
          <w:sz w:val="24"/>
          <w:szCs w:val="24"/>
        </w:rPr>
      </w:pPr>
      <w:r w:rsidRPr="00425030">
        <w:rPr>
          <w:rFonts w:ascii="Times New Roman" w:hAnsi="Times New Roman" w:cs="Times New Roman"/>
          <w:sz w:val="24"/>
          <w:szCs w:val="24"/>
        </w:rPr>
        <w:t>74.</w:t>
      </w:r>
      <w:r w:rsidRPr="00425030">
        <w:rPr>
          <w:rFonts w:ascii="Times New Roman" w:hAnsi="Times New Roman" w:cs="Times New Roman"/>
          <w:sz w:val="24"/>
          <w:szCs w:val="24"/>
        </w:rPr>
        <w:tab/>
        <w:t xml:space="preserve">Grigoropoulos I. Normative Pressure Affects Attitudes Toward Pornography. Sex Cult. 2023 June;27(3):739–60. </w:t>
      </w:r>
    </w:p>
    <w:p w14:paraId="105518B9" w14:textId="5DBD9B23" w:rsidR="00CE4D26" w:rsidRPr="00425030" w:rsidRDefault="00075C01" w:rsidP="00E67DB4">
      <w:pPr>
        <w:pStyle w:val="Bibliography"/>
        <w:spacing w:line="480" w:lineRule="auto"/>
        <w:rPr>
          <w:rFonts w:ascii="Times New Roman" w:hAnsi="Times New Roman" w:cs="Times New Roman"/>
          <w:b/>
          <w:bCs/>
          <w:sz w:val="24"/>
          <w:szCs w:val="24"/>
        </w:rPr>
      </w:pPr>
      <w:r w:rsidRPr="00425030">
        <w:rPr>
          <w:rFonts w:ascii="Times New Roman" w:hAnsi="Times New Roman" w:cs="Times New Roman"/>
          <w:b/>
          <w:bCs/>
          <w:sz w:val="24"/>
          <w:szCs w:val="24"/>
        </w:rPr>
        <w:fldChar w:fldCharType="end"/>
      </w:r>
      <w:r w:rsidR="00CE4D26" w:rsidRPr="00425030">
        <w:rPr>
          <w:rFonts w:ascii="Times New Roman" w:hAnsi="Times New Roman" w:cs="Times New Roman"/>
          <w:b/>
          <w:bCs/>
          <w:sz w:val="24"/>
          <w:szCs w:val="24"/>
        </w:rPr>
        <w:br w:type="page"/>
      </w:r>
    </w:p>
    <w:p w14:paraId="704F0F2C" w14:textId="67DFD0AB" w:rsidR="0077104C" w:rsidRPr="00425030" w:rsidRDefault="0077104C" w:rsidP="0077104C">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lastRenderedPageBreak/>
        <w:t>Table 1</w:t>
      </w:r>
    </w:p>
    <w:p w14:paraId="2405F23D" w14:textId="77777777" w:rsidR="0077104C" w:rsidRPr="00425030" w:rsidRDefault="0077104C" w:rsidP="00BF38AC">
      <w:pPr>
        <w:spacing w:line="240" w:lineRule="auto"/>
        <w:rPr>
          <w:rFonts w:ascii="Times New Roman" w:hAnsi="Times New Roman" w:cs="Times New Roman"/>
          <w:i/>
          <w:iCs/>
          <w:sz w:val="24"/>
          <w:szCs w:val="24"/>
        </w:rPr>
      </w:pPr>
      <w:r w:rsidRPr="00425030">
        <w:rPr>
          <w:rFonts w:ascii="Times New Roman" w:hAnsi="Times New Roman" w:cs="Times New Roman"/>
          <w:i/>
          <w:iCs/>
          <w:sz w:val="24"/>
          <w:szCs w:val="24"/>
        </w:rPr>
        <w:t>Search Strategy.</w:t>
      </w:r>
    </w:p>
    <w:tbl>
      <w:tblPr>
        <w:tblW w:w="9026" w:type="dxa"/>
        <w:tblLayout w:type="fixed"/>
        <w:tblLook w:val="04A0" w:firstRow="1" w:lastRow="0" w:firstColumn="1" w:lastColumn="0" w:noHBand="0" w:noVBand="1"/>
      </w:tblPr>
      <w:tblGrid>
        <w:gridCol w:w="911"/>
        <w:gridCol w:w="709"/>
        <w:gridCol w:w="1603"/>
        <w:gridCol w:w="709"/>
        <w:gridCol w:w="1431"/>
        <w:gridCol w:w="709"/>
        <w:gridCol w:w="1124"/>
        <w:gridCol w:w="742"/>
        <w:gridCol w:w="1088"/>
      </w:tblGrid>
      <w:tr w:rsidR="0077104C" w:rsidRPr="00425030" w14:paraId="520B1735" w14:textId="77777777" w:rsidTr="004627C1">
        <w:trPr>
          <w:trHeight w:val="300"/>
        </w:trPr>
        <w:tc>
          <w:tcPr>
            <w:tcW w:w="6072" w:type="dxa"/>
            <w:gridSpan w:val="6"/>
            <w:tcBorders>
              <w:top w:val="single" w:sz="8" w:space="0" w:color="auto"/>
              <w:left w:val="nil"/>
              <w:bottom w:val="single" w:sz="8" w:space="0" w:color="auto"/>
              <w:right w:val="nil"/>
            </w:tcBorders>
            <w:noWrap/>
            <w:vAlign w:val="bottom"/>
            <w:hideMark/>
          </w:tcPr>
          <w:p w14:paraId="132ACD54" w14:textId="77777777" w:rsidR="0077104C" w:rsidRPr="00425030" w:rsidRDefault="0077104C" w:rsidP="004627C1">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Search terms for: PubMed, Web of Science and APA PsycINFO</w:t>
            </w:r>
          </w:p>
        </w:tc>
        <w:tc>
          <w:tcPr>
            <w:tcW w:w="1124" w:type="dxa"/>
            <w:tcBorders>
              <w:top w:val="single" w:sz="8" w:space="0" w:color="auto"/>
              <w:left w:val="nil"/>
              <w:bottom w:val="single" w:sz="8" w:space="0" w:color="auto"/>
              <w:right w:val="nil"/>
            </w:tcBorders>
            <w:noWrap/>
            <w:vAlign w:val="bottom"/>
            <w:hideMark/>
          </w:tcPr>
          <w:p w14:paraId="6C13C7B6" w14:textId="77777777" w:rsidR="0077104C" w:rsidRPr="00425030" w:rsidRDefault="0077104C" w:rsidP="004627C1">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w:t>
            </w:r>
          </w:p>
        </w:tc>
        <w:tc>
          <w:tcPr>
            <w:tcW w:w="742" w:type="dxa"/>
            <w:tcBorders>
              <w:top w:val="single" w:sz="8" w:space="0" w:color="auto"/>
              <w:left w:val="nil"/>
              <w:bottom w:val="single" w:sz="8" w:space="0" w:color="auto"/>
              <w:right w:val="nil"/>
            </w:tcBorders>
            <w:noWrap/>
            <w:vAlign w:val="bottom"/>
            <w:hideMark/>
          </w:tcPr>
          <w:p w14:paraId="4DE173CC" w14:textId="77777777" w:rsidR="0077104C" w:rsidRPr="00425030" w:rsidRDefault="0077104C" w:rsidP="004627C1">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w:t>
            </w:r>
          </w:p>
        </w:tc>
        <w:tc>
          <w:tcPr>
            <w:tcW w:w="1088" w:type="dxa"/>
            <w:tcBorders>
              <w:top w:val="single" w:sz="8" w:space="0" w:color="auto"/>
              <w:left w:val="nil"/>
              <w:bottom w:val="single" w:sz="8" w:space="0" w:color="auto"/>
              <w:right w:val="nil"/>
            </w:tcBorders>
            <w:noWrap/>
            <w:vAlign w:val="bottom"/>
            <w:hideMark/>
          </w:tcPr>
          <w:p w14:paraId="5D243B7D" w14:textId="77777777" w:rsidR="0077104C" w:rsidRPr="00425030" w:rsidRDefault="0077104C" w:rsidP="004627C1">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w:t>
            </w:r>
          </w:p>
        </w:tc>
      </w:tr>
      <w:tr w:rsidR="0077104C" w:rsidRPr="00425030" w14:paraId="6A362987" w14:textId="77777777" w:rsidTr="004627C1">
        <w:trPr>
          <w:trHeight w:val="2421"/>
        </w:trPr>
        <w:tc>
          <w:tcPr>
            <w:tcW w:w="911" w:type="dxa"/>
            <w:tcBorders>
              <w:top w:val="nil"/>
              <w:left w:val="nil"/>
              <w:bottom w:val="single" w:sz="8" w:space="0" w:color="auto"/>
              <w:right w:val="nil"/>
            </w:tcBorders>
            <w:hideMark/>
          </w:tcPr>
          <w:p w14:paraId="0E861C35" w14:textId="77777777" w:rsidR="0077104C" w:rsidRPr="00425030" w:rsidRDefault="0077104C" w:rsidP="004627C1">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sex* OR sexual*</w:t>
            </w:r>
          </w:p>
        </w:tc>
        <w:tc>
          <w:tcPr>
            <w:tcW w:w="709" w:type="dxa"/>
            <w:tcBorders>
              <w:top w:val="nil"/>
              <w:left w:val="nil"/>
              <w:bottom w:val="single" w:sz="8" w:space="0" w:color="auto"/>
              <w:right w:val="nil"/>
            </w:tcBorders>
            <w:hideMark/>
          </w:tcPr>
          <w:p w14:paraId="49F4C976" w14:textId="77777777" w:rsidR="0077104C" w:rsidRPr="00425030" w:rsidRDefault="0077104C" w:rsidP="004627C1">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AND</w:t>
            </w:r>
          </w:p>
        </w:tc>
        <w:tc>
          <w:tcPr>
            <w:tcW w:w="1603" w:type="dxa"/>
            <w:tcBorders>
              <w:top w:val="nil"/>
              <w:left w:val="nil"/>
              <w:bottom w:val="single" w:sz="8" w:space="0" w:color="auto"/>
              <w:right w:val="nil"/>
            </w:tcBorders>
            <w:hideMark/>
          </w:tcPr>
          <w:p w14:paraId="4EE19426" w14:textId="77777777" w:rsidR="0077104C" w:rsidRPr="00425030" w:rsidRDefault="0077104C" w:rsidP="004627C1">
            <w:pPr>
              <w:spacing w:after="0" w:line="240" w:lineRule="auto"/>
              <w:rPr>
                <w:rFonts w:ascii="Times New Roman" w:eastAsia="Times New Roman" w:hAnsi="Times New Roman" w:cs="Times New Roman"/>
                <w:color w:val="000000"/>
                <w:kern w:val="0"/>
                <w:sz w:val="20"/>
                <w:szCs w:val="20"/>
                <w14:ligatures w14:val="none"/>
              </w:rPr>
            </w:pPr>
            <w:proofErr w:type="spellStart"/>
            <w:r w:rsidRPr="00425030">
              <w:rPr>
                <w:rFonts w:ascii="Times New Roman" w:eastAsia="Times New Roman" w:hAnsi="Times New Roman" w:cs="Times New Roman"/>
                <w:color w:val="000000"/>
                <w:kern w:val="0"/>
                <w:sz w:val="20"/>
                <w:szCs w:val="20"/>
                <w14:ligatures w14:val="none"/>
              </w:rPr>
              <w:t>pleasur</w:t>
            </w:r>
            <w:proofErr w:type="spellEnd"/>
            <w:r w:rsidRPr="00425030">
              <w:rPr>
                <w:rFonts w:ascii="Times New Roman" w:eastAsia="Times New Roman" w:hAnsi="Times New Roman" w:cs="Times New Roman"/>
                <w:color w:val="000000"/>
                <w:kern w:val="0"/>
                <w:sz w:val="20"/>
                <w:szCs w:val="20"/>
                <w14:ligatures w14:val="none"/>
              </w:rPr>
              <w:t xml:space="preserve">* OR desire* OR </w:t>
            </w:r>
            <w:proofErr w:type="spellStart"/>
            <w:r w:rsidRPr="00425030">
              <w:rPr>
                <w:rFonts w:ascii="Times New Roman" w:eastAsia="Times New Roman" w:hAnsi="Times New Roman" w:cs="Times New Roman"/>
                <w:color w:val="000000"/>
                <w:kern w:val="0"/>
                <w:sz w:val="20"/>
                <w:szCs w:val="20"/>
                <w14:ligatures w14:val="none"/>
              </w:rPr>
              <w:t>satisf</w:t>
            </w:r>
            <w:proofErr w:type="spellEnd"/>
            <w:r w:rsidRPr="00425030">
              <w:rPr>
                <w:rFonts w:ascii="Times New Roman" w:eastAsia="Times New Roman" w:hAnsi="Times New Roman" w:cs="Times New Roman"/>
                <w:color w:val="000000"/>
                <w:kern w:val="0"/>
                <w:sz w:val="20"/>
                <w:szCs w:val="20"/>
                <w14:ligatures w14:val="none"/>
              </w:rPr>
              <w:t>* OR excite* OR comfort* OR “</w:t>
            </w:r>
            <w:proofErr w:type="spellStart"/>
            <w:r w:rsidRPr="00425030">
              <w:rPr>
                <w:rFonts w:ascii="Times New Roman" w:eastAsia="Times New Roman" w:hAnsi="Times New Roman" w:cs="Times New Roman"/>
                <w:color w:val="000000"/>
                <w:kern w:val="0"/>
                <w:sz w:val="20"/>
                <w:szCs w:val="20"/>
                <w14:ligatures w14:val="none"/>
              </w:rPr>
              <w:t>self esteem</w:t>
            </w:r>
            <w:proofErr w:type="spellEnd"/>
            <w:r w:rsidRPr="00425030">
              <w:rPr>
                <w:rFonts w:ascii="Times New Roman" w:eastAsia="Times New Roman" w:hAnsi="Times New Roman" w:cs="Times New Roman"/>
                <w:color w:val="000000"/>
                <w:kern w:val="0"/>
                <w:sz w:val="20"/>
                <w:szCs w:val="20"/>
                <w14:ligatures w14:val="none"/>
              </w:rPr>
              <w:t>” OR shame* OR guilt* OR well-being OR “</w:t>
            </w:r>
            <w:proofErr w:type="spellStart"/>
            <w:r w:rsidRPr="00425030">
              <w:rPr>
                <w:rFonts w:ascii="Times New Roman" w:eastAsia="Times New Roman" w:hAnsi="Times New Roman" w:cs="Times New Roman"/>
                <w:color w:val="000000"/>
                <w:kern w:val="0"/>
                <w:sz w:val="20"/>
                <w:szCs w:val="20"/>
                <w14:ligatures w14:val="none"/>
              </w:rPr>
              <w:t>self efficacy</w:t>
            </w:r>
            <w:proofErr w:type="spellEnd"/>
            <w:r w:rsidRPr="00425030">
              <w:rPr>
                <w:rFonts w:ascii="Times New Roman" w:eastAsia="Times New Roman" w:hAnsi="Times New Roman" w:cs="Times New Roman"/>
                <w:color w:val="000000"/>
                <w:kern w:val="0"/>
                <w:sz w:val="20"/>
                <w:szCs w:val="20"/>
                <w14:ligatures w14:val="none"/>
              </w:rPr>
              <w:t>” OR “quality of life”</w:t>
            </w:r>
          </w:p>
        </w:tc>
        <w:tc>
          <w:tcPr>
            <w:tcW w:w="709" w:type="dxa"/>
            <w:tcBorders>
              <w:top w:val="nil"/>
              <w:left w:val="nil"/>
              <w:bottom w:val="single" w:sz="8" w:space="0" w:color="auto"/>
              <w:right w:val="nil"/>
            </w:tcBorders>
            <w:hideMark/>
          </w:tcPr>
          <w:p w14:paraId="3EFD5F4E" w14:textId="77777777" w:rsidR="0077104C" w:rsidRPr="00425030" w:rsidRDefault="0077104C" w:rsidP="004627C1">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AND</w:t>
            </w:r>
          </w:p>
        </w:tc>
        <w:tc>
          <w:tcPr>
            <w:tcW w:w="1431" w:type="dxa"/>
            <w:tcBorders>
              <w:top w:val="nil"/>
              <w:left w:val="nil"/>
              <w:bottom w:val="single" w:sz="8" w:space="0" w:color="auto"/>
              <w:right w:val="nil"/>
            </w:tcBorders>
            <w:hideMark/>
          </w:tcPr>
          <w:p w14:paraId="193E0396" w14:textId="77777777" w:rsidR="0077104C" w:rsidRPr="00425030" w:rsidRDefault="0077104C" w:rsidP="004627C1">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porn* OR "sexually explicit material" OR “sexually explicit media” OR “sexual media” OR erotica OR “X rated”</w:t>
            </w:r>
          </w:p>
        </w:tc>
        <w:tc>
          <w:tcPr>
            <w:tcW w:w="709" w:type="dxa"/>
            <w:tcBorders>
              <w:top w:val="nil"/>
              <w:left w:val="nil"/>
              <w:bottom w:val="single" w:sz="8" w:space="0" w:color="auto"/>
              <w:right w:val="nil"/>
            </w:tcBorders>
            <w:hideMark/>
          </w:tcPr>
          <w:p w14:paraId="7B1C5992" w14:textId="77777777" w:rsidR="0077104C" w:rsidRPr="00425030" w:rsidRDefault="0077104C" w:rsidP="004627C1">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AND</w:t>
            </w:r>
          </w:p>
        </w:tc>
        <w:tc>
          <w:tcPr>
            <w:tcW w:w="1124" w:type="dxa"/>
            <w:tcBorders>
              <w:top w:val="nil"/>
              <w:left w:val="nil"/>
              <w:bottom w:val="single" w:sz="8" w:space="0" w:color="auto"/>
              <w:right w:val="nil"/>
            </w:tcBorders>
            <w:hideMark/>
          </w:tcPr>
          <w:p w14:paraId="09A52C34" w14:textId="77777777" w:rsidR="0077104C" w:rsidRPr="00425030" w:rsidRDefault="0077104C" w:rsidP="004627C1">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Language= English or Chinese</w:t>
            </w:r>
          </w:p>
        </w:tc>
        <w:tc>
          <w:tcPr>
            <w:tcW w:w="742" w:type="dxa"/>
            <w:tcBorders>
              <w:top w:val="nil"/>
              <w:left w:val="nil"/>
              <w:bottom w:val="single" w:sz="8" w:space="0" w:color="auto"/>
              <w:right w:val="nil"/>
            </w:tcBorders>
            <w:hideMark/>
          </w:tcPr>
          <w:p w14:paraId="209D8B9A" w14:textId="77777777" w:rsidR="0077104C" w:rsidRPr="00425030" w:rsidRDefault="0077104C" w:rsidP="004627C1">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AND</w:t>
            </w:r>
          </w:p>
        </w:tc>
        <w:tc>
          <w:tcPr>
            <w:tcW w:w="1088" w:type="dxa"/>
            <w:tcBorders>
              <w:top w:val="nil"/>
              <w:left w:val="nil"/>
              <w:bottom w:val="single" w:sz="8" w:space="0" w:color="auto"/>
              <w:right w:val="nil"/>
            </w:tcBorders>
            <w:hideMark/>
          </w:tcPr>
          <w:p w14:paraId="57015C13" w14:textId="77777777" w:rsidR="0077104C" w:rsidRPr="00425030" w:rsidRDefault="0077104C" w:rsidP="004627C1">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Year= "2000-Current"</w:t>
            </w:r>
          </w:p>
        </w:tc>
      </w:tr>
    </w:tbl>
    <w:p w14:paraId="7B53EA72" w14:textId="77777777" w:rsidR="003F4B50" w:rsidRPr="00425030" w:rsidRDefault="003F4B50" w:rsidP="00C166E4">
      <w:pPr>
        <w:spacing w:line="480" w:lineRule="auto"/>
        <w:outlineLvl w:val="0"/>
        <w:rPr>
          <w:rFonts w:ascii="Times New Roman" w:hAnsi="Times New Roman" w:cs="Times New Roman"/>
          <w:b/>
          <w:bCs/>
          <w:sz w:val="24"/>
          <w:szCs w:val="24"/>
        </w:rPr>
        <w:sectPr w:rsidR="003F4B50" w:rsidRPr="00425030" w:rsidSect="00D01F6F">
          <w:headerReference w:type="default" r:id="rId9"/>
          <w:footerReference w:type="default" r:id="rId10"/>
          <w:type w:val="continuous"/>
          <w:pgSz w:w="12240" w:h="15840"/>
          <w:pgMar w:top="1440" w:right="1440" w:bottom="1440" w:left="1440" w:header="720" w:footer="720" w:gutter="0"/>
          <w:lnNumType w:countBy="1" w:restart="continuous"/>
          <w:cols w:space="720"/>
        </w:sectPr>
      </w:pPr>
    </w:p>
    <w:p w14:paraId="5D5623E7" w14:textId="77777777" w:rsidR="003F4B50" w:rsidRPr="00425030" w:rsidRDefault="003F4B50" w:rsidP="003F4B50">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lastRenderedPageBreak/>
        <w:t>Table 2</w:t>
      </w:r>
    </w:p>
    <w:p w14:paraId="264D75F0" w14:textId="77777777" w:rsidR="00753262" w:rsidRPr="00425030" w:rsidRDefault="003F4B50" w:rsidP="009578F2">
      <w:pPr>
        <w:spacing w:line="240" w:lineRule="auto"/>
        <w:rPr>
          <w:rFonts w:ascii="Times New Roman" w:hAnsi="Times New Roman" w:cs="Times New Roman"/>
          <w:i/>
          <w:iCs/>
          <w:sz w:val="24"/>
          <w:szCs w:val="24"/>
        </w:rPr>
      </w:pPr>
      <w:r w:rsidRPr="00425030">
        <w:rPr>
          <w:rFonts w:ascii="Times New Roman" w:hAnsi="Times New Roman" w:cs="Times New Roman"/>
          <w:i/>
          <w:iCs/>
          <w:sz w:val="24"/>
          <w:szCs w:val="24"/>
        </w:rPr>
        <w:t>Characteristics of Included Studies Investigating Internet Pornography Use in Young People.</w:t>
      </w:r>
    </w:p>
    <w:tbl>
      <w:tblPr>
        <w:tblW w:w="0" w:type="auto"/>
        <w:tblLayout w:type="fixed"/>
        <w:tblLook w:val="04A0" w:firstRow="1" w:lastRow="0" w:firstColumn="1" w:lastColumn="0" w:noHBand="0" w:noVBand="1"/>
      </w:tblPr>
      <w:tblGrid>
        <w:gridCol w:w="2552"/>
        <w:gridCol w:w="1417"/>
        <w:gridCol w:w="1843"/>
        <w:gridCol w:w="1418"/>
        <w:gridCol w:w="1134"/>
        <w:gridCol w:w="1417"/>
        <w:gridCol w:w="851"/>
        <w:gridCol w:w="1275"/>
        <w:gridCol w:w="1053"/>
      </w:tblGrid>
      <w:tr w:rsidR="00753262" w:rsidRPr="00425030" w14:paraId="141E9F9B" w14:textId="77777777" w:rsidTr="00753262">
        <w:trPr>
          <w:trHeight w:val="300"/>
        </w:trPr>
        <w:tc>
          <w:tcPr>
            <w:tcW w:w="2552" w:type="dxa"/>
            <w:tcBorders>
              <w:top w:val="single" w:sz="8" w:space="0" w:color="auto"/>
              <w:left w:val="nil"/>
              <w:bottom w:val="single" w:sz="8" w:space="0" w:color="auto"/>
              <w:right w:val="nil"/>
            </w:tcBorders>
            <w:noWrap/>
            <w:vAlign w:val="center"/>
            <w:hideMark/>
          </w:tcPr>
          <w:p w14:paraId="04B2413F"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roofErr w:type="spellStart"/>
            <w:r w:rsidRPr="00425030">
              <w:rPr>
                <w:rFonts w:ascii="Times New Roman" w:eastAsia="Times New Roman" w:hAnsi="Times New Roman" w:cs="Times New Roman"/>
                <w:color w:val="000000"/>
                <w:kern w:val="0"/>
                <w:sz w:val="20"/>
                <w:szCs w:val="20"/>
                <w14:ligatures w14:val="none"/>
              </w:rPr>
              <w:t>Author&amp;Year</w:t>
            </w:r>
            <w:proofErr w:type="spellEnd"/>
          </w:p>
        </w:tc>
        <w:tc>
          <w:tcPr>
            <w:tcW w:w="1417" w:type="dxa"/>
            <w:tcBorders>
              <w:top w:val="single" w:sz="8" w:space="0" w:color="auto"/>
              <w:left w:val="nil"/>
              <w:bottom w:val="single" w:sz="8" w:space="0" w:color="auto"/>
              <w:right w:val="nil"/>
            </w:tcBorders>
            <w:noWrap/>
            <w:vAlign w:val="center"/>
            <w:hideMark/>
          </w:tcPr>
          <w:p w14:paraId="457DC52F"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Study location </w:t>
            </w:r>
          </w:p>
        </w:tc>
        <w:tc>
          <w:tcPr>
            <w:tcW w:w="1843" w:type="dxa"/>
            <w:tcBorders>
              <w:top w:val="single" w:sz="8" w:space="0" w:color="auto"/>
              <w:left w:val="nil"/>
              <w:bottom w:val="single" w:sz="8" w:space="0" w:color="auto"/>
              <w:right w:val="nil"/>
            </w:tcBorders>
            <w:noWrap/>
            <w:vAlign w:val="center"/>
            <w:hideMark/>
          </w:tcPr>
          <w:p w14:paraId="050277DE"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Age</w:t>
            </w:r>
          </w:p>
        </w:tc>
        <w:tc>
          <w:tcPr>
            <w:tcW w:w="1418" w:type="dxa"/>
            <w:tcBorders>
              <w:top w:val="single" w:sz="8" w:space="0" w:color="auto"/>
              <w:left w:val="nil"/>
              <w:bottom w:val="single" w:sz="8" w:space="0" w:color="auto"/>
              <w:right w:val="nil"/>
            </w:tcBorders>
            <w:noWrap/>
            <w:vAlign w:val="center"/>
            <w:hideMark/>
          </w:tcPr>
          <w:p w14:paraId="4ABD205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Gender</w:t>
            </w:r>
          </w:p>
        </w:tc>
        <w:tc>
          <w:tcPr>
            <w:tcW w:w="1134" w:type="dxa"/>
            <w:tcBorders>
              <w:top w:val="single" w:sz="8" w:space="0" w:color="auto"/>
              <w:left w:val="nil"/>
              <w:bottom w:val="single" w:sz="8" w:space="0" w:color="auto"/>
              <w:right w:val="nil"/>
            </w:tcBorders>
            <w:noWrap/>
            <w:vAlign w:val="center"/>
            <w:hideMark/>
          </w:tcPr>
          <w:p w14:paraId="548DA4C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Sexual Orientation</w:t>
            </w:r>
          </w:p>
        </w:tc>
        <w:tc>
          <w:tcPr>
            <w:tcW w:w="1417" w:type="dxa"/>
            <w:tcBorders>
              <w:top w:val="single" w:sz="8" w:space="0" w:color="auto"/>
              <w:left w:val="nil"/>
              <w:bottom w:val="single" w:sz="8" w:space="0" w:color="auto"/>
              <w:right w:val="nil"/>
            </w:tcBorders>
            <w:noWrap/>
            <w:vAlign w:val="center"/>
            <w:hideMark/>
          </w:tcPr>
          <w:p w14:paraId="58F67E7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Sample Racial/Ethnic Background</w:t>
            </w:r>
          </w:p>
        </w:tc>
        <w:tc>
          <w:tcPr>
            <w:tcW w:w="851" w:type="dxa"/>
            <w:tcBorders>
              <w:top w:val="single" w:sz="8" w:space="0" w:color="auto"/>
              <w:left w:val="nil"/>
              <w:bottom w:val="single" w:sz="8" w:space="0" w:color="auto"/>
              <w:right w:val="nil"/>
            </w:tcBorders>
            <w:noWrap/>
            <w:vAlign w:val="center"/>
            <w:hideMark/>
          </w:tcPr>
          <w:p w14:paraId="035D9856"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Time Frame</w:t>
            </w:r>
          </w:p>
        </w:tc>
        <w:tc>
          <w:tcPr>
            <w:tcW w:w="1275" w:type="dxa"/>
            <w:tcBorders>
              <w:top w:val="single" w:sz="8" w:space="0" w:color="auto"/>
              <w:left w:val="nil"/>
              <w:bottom w:val="single" w:sz="8" w:space="0" w:color="auto"/>
              <w:right w:val="nil"/>
            </w:tcBorders>
            <w:noWrap/>
            <w:vAlign w:val="center"/>
            <w:hideMark/>
          </w:tcPr>
          <w:p w14:paraId="38A9C235"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Prevalence of Pornography Use</w:t>
            </w:r>
          </w:p>
        </w:tc>
        <w:tc>
          <w:tcPr>
            <w:tcW w:w="1053" w:type="dxa"/>
            <w:tcBorders>
              <w:top w:val="single" w:sz="8" w:space="0" w:color="auto"/>
              <w:left w:val="nil"/>
              <w:bottom w:val="single" w:sz="8" w:space="0" w:color="auto"/>
              <w:right w:val="nil"/>
            </w:tcBorders>
            <w:noWrap/>
            <w:vAlign w:val="center"/>
            <w:hideMark/>
          </w:tcPr>
          <w:p w14:paraId="638C301C"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Quality Score</w:t>
            </w:r>
          </w:p>
        </w:tc>
      </w:tr>
      <w:tr w:rsidR="00753262" w:rsidRPr="00425030" w14:paraId="0FE92710" w14:textId="77777777" w:rsidTr="00753262">
        <w:trPr>
          <w:trHeight w:val="288"/>
        </w:trPr>
        <w:tc>
          <w:tcPr>
            <w:tcW w:w="2552" w:type="dxa"/>
            <w:tcBorders>
              <w:top w:val="nil"/>
              <w:left w:val="nil"/>
              <w:bottom w:val="nil"/>
              <w:right w:val="nil"/>
            </w:tcBorders>
            <w:noWrap/>
            <w:vAlign w:val="center"/>
            <w:hideMark/>
          </w:tcPr>
          <w:p w14:paraId="75DDB354"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Peter &amp; Valkenburg, 2009)</w:t>
            </w:r>
          </w:p>
        </w:tc>
        <w:tc>
          <w:tcPr>
            <w:tcW w:w="1417" w:type="dxa"/>
            <w:tcBorders>
              <w:top w:val="nil"/>
              <w:left w:val="nil"/>
              <w:bottom w:val="nil"/>
              <w:right w:val="nil"/>
            </w:tcBorders>
            <w:noWrap/>
            <w:vAlign w:val="center"/>
            <w:hideMark/>
          </w:tcPr>
          <w:p w14:paraId="55359C4B"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Netherlands</w:t>
            </w:r>
          </w:p>
        </w:tc>
        <w:tc>
          <w:tcPr>
            <w:tcW w:w="1843" w:type="dxa"/>
            <w:tcBorders>
              <w:top w:val="nil"/>
              <w:left w:val="nil"/>
              <w:bottom w:val="nil"/>
              <w:right w:val="nil"/>
            </w:tcBorders>
            <w:noWrap/>
            <w:vAlign w:val="center"/>
            <w:hideMark/>
          </w:tcPr>
          <w:p w14:paraId="04B9CFF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3 - 20 (Mage=16.78, SD=2.26)</w:t>
            </w:r>
          </w:p>
        </w:tc>
        <w:tc>
          <w:tcPr>
            <w:tcW w:w="1418" w:type="dxa"/>
            <w:tcBorders>
              <w:top w:val="nil"/>
              <w:left w:val="nil"/>
              <w:bottom w:val="nil"/>
              <w:right w:val="nil"/>
            </w:tcBorders>
            <w:noWrap/>
            <w:vAlign w:val="center"/>
            <w:hideMark/>
          </w:tcPr>
          <w:p w14:paraId="676C5E6B"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052 Participants with Male and Female (percentages N/A)</w:t>
            </w:r>
          </w:p>
        </w:tc>
        <w:tc>
          <w:tcPr>
            <w:tcW w:w="1134" w:type="dxa"/>
            <w:tcBorders>
              <w:top w:val="nil"/>
              <w:left w:val="nil"/>
              <w:bottom w:val="nil"/>
              <w:right w:val="nil"/>
            </w:tcBorders>
            <w:noWrap/>
            <w:vAlign w:val="center"/>
            <w:hideMark/>
          </w:tcPr>
          <w:p w14:paraId="436F1C5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417" w:type="dxa"/>
            <w:tcBorders>
              <w:top w:val="nil"/>
              <w:left w:val="nil"/>
              <w:bottom w:val="nil"/>
              <w:right w:val="nil"/>
            </w:tcBorders>
            <w:noWrap/>
            <w:vAlign w:val="center"/>
            <w:hideMark/>
          </w:tcPr>
          <w:p w14:paraId="189F1DE9"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851" w:type="dxa"/>
            <w:tcBorders>
              <w:top w:val="nil"/>
              <w:left w:val="nil"/>
              <w:bottom w:val="nil"/>
              <w:right w:val="nil"/>
            </w:tcBorders>
            <w:noWrap/>
            <w:vAlign w:val="center"/>
            <w:hideMark/>
          </w:tcPr>
          <w:p w14:paraId="2B4B212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275" w:type="dxa"/>
            <w:tcBorders>
              <w:top w:val="nil"/>
              <w:left w:val="nil"/>
              <w:bottom w:val="nil"/>
              <w:right w:val="nil"/>
            </w:tcBorders>
            <w:noWrap/>
            <w:vAlign w:val="center"/>
            <w:hideMark/>
          </w:tcPr>
          <w:p w14:paraId="7C42AC4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053" w:type="dxa"/>
            <w:tcBorders>
              <w:top w:val="nil"/>
              <w:left w:val="nil"/>
              <w:bottom w:val="nil"/>
              <w:right w:val="nil"/>
            </w:tcBorders>
            <w:noWrap/>
            <w:vAlign w:val="center"/>
            <w:hideMark/>
          </w:tcPr>
          <w:p w14:paraId="24D80FF6"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83%</w:t>
            </w:r>
          </w:p>
        </w:tc>
      </w:tr>
      <w:tr w:rsidR="00753262" w:rsidRPr="00425030" w14:paraId="0570FC3E" w14:textId="77777777" w:rsidTr="00753262">
        <w:trPr>
          <w:trHeight w:val="288"/>
        </w:trPr>
        <w:tc>
          <w:tcPr>
            <w:tcW w:w="2552" w:type="dxa"/>
            <w:tcBorders>
              <w:top w:val="nil"/>
              <w:left w:val="nil"/>
              <w:bottom w:val="nil"/>
              <w:right w:val="nil"/>
            </w:tcBorders>
            <w:noWrap/>
            <w:vAlign w:val="center"/>
            <w:hideMark/>
          </w:tcPr>
          <w:p w14:paraId="7E8C4A5B"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Braun-Courville &amp; Rojas, 2009)</w:t>
            </w:r>
          </w:p>
        </w:tc>
        <w:tc>
          <w:tcPr>
            <w:tcW w:w="1417" w:type="dxa"/>
            <w:tcBorders>
              <w:top w:val="nil"/>
              <w:left w:val="nil"/>
              <w:bottom w:val="nil"/>
              <w:right w:val="nil"/>
            </w:tcBorders>
            <w:noWrap/>
            <w:vAlign w:val="center"/>
            <w:hideMark/>
          </w:tcPr>
          <w:p w14:paraId="670D721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United States</w:t>
            </w:r>
          </w:p>
        </w:tc>
        <w:tc>
          <w:tcPr>
            <w:tcW w:w="1843" w:type="dxa"/>
            <w:tcBorders>
              <w:top w:val="nil"/>
              <w:left w:val="nil"/>
              <w:bottom w:val="nil"/>
              <w:right w:val="nil"/>
            </w:tcBorders>
            <w:noWrap/>
            <w:vAlign w:val="center"/>
            <w:hideMark/>
          </w:tcPr>
          <w:p w14:paraId="09DE4E33"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2 - 22 (Mage=18, SD=2.1)</w:t>
            </w:r>
          </w:p>
        </w:tc>
        <w:tc>
          <w:tcPr>
            <w:tcW w:w="1418" w:type="dxa"/>
            <w:tcBorders>
              <w:top w:val="nil"/>
              <w:left w:val="nil"/>
              <w:bottom w:val="nil"/>
              <w:right w:val="nil"/>
            </w:tcBorders>
            <w:noWrap/>
            <w:vAlign w:val="center"/>
            <w:hideMark/>
          </w:tcPr>
          <w:p w14:paraId="306AA15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433 Participants with Female 85.4%, Male 14.6%, Transgender 0.2%</w:t>
            </w:r>
          </w:p>
        </w:tc>
        <w:tc>
          <w:tcPr>
            <w:tcW w:w="1134" w:type="dxa"/>
            <w:tcBorders>
              <w:top w:val="nil"/>
              <w:left w:val="nil"/>
              <w:bottom w:val="nil"/>
              <w:right w:val="nil"/>
            </w:tcBorders>
            <w:noWrap/>
            <w:vAlign w:val="center"/>
            <w:hideMark/>
          </w:tcPr>
          <w:p w14:paraId="05BC63E5"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417" w:type="dxa"/>
            <w:tcBorders>
              <w:top w:val="nil"/>
              <w:left w:val="nil"/>
              <w:bottom w:val="nil"/>
              <w:right w:val="nil"/>
            </w:tcBorders>
            <w:noWrap/>
            <w:vAlign w:val="center"/>
            <w:hideMark/>
          </w:tcPr>
          <w:p w14:paraId="2751012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hite: 4.8%, Asian: 2.1%, Black: 43.0%, Hispanic: 52.9%, Other: 12.7%</w:t>
            </w:r>
          </w:p>
        </w:tc>
        <w:tc>
          <w:tcPr>
            <w:tcW w:w="851" w:type="dxa"/>
            <w:tcBorders>
              <w:top w:val="nil"/>
              <w:left w:val="nil"/>
              <w:bottom w:val="nil"/>
              <w:right w:val="nil"/>
            </w:tcBorders>
            <w:noWrap/>
            <w:vAlign w:val="center"/>
            <w:hideMark/>
          </w:tcPr>
          <w:p w14:paraId="69A5775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Lifetime</w:t>
            </w:r>
          </w:p>
        </w:tc>
        <w:tc>
          <w:tcPr>
            <w:tcW w:w="1275" w:type="dxa"/>
            <w:tcBorders>
              <w:top w:val="nil"/>
              <w:left w:val="nil"/>
              <w:bottom w:val="nil"/>
              <w:right w:val="nil"/>
            </w:tcBorders>
            <w:noWrap/>
            <w:vAlign w:val="center"/>
            <w:hideMark/>
          </w:tcPr>
          <w:p w14:paraId="0BE09728"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55.4% (50.1% for Female and 85.6% for Male)</w:t>
            </w:r>
          </w:p>
        </w:tc>
        <w:tc>
          <w:tcPr>
            <w:tcW w:w="1053" w:type="dxa"/>
            <w:tcBorders>
              <w:top w:val="nil"/>
              <w:left w:val="nil"/>
              <w:bottom w:val="nil"/>
              <w:right w:val="nil"/>
            </w:tcBorders>
            <w:noWrap/>
            <w:vAlign w:val="center"/>
            <w:hideMark/>
          </w:tcPr>
          <w:p w14:paraId="42139CBE"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1%</w:t>
            </w:r>
          </w:p>
        </w:tc>
      </w:tr>
      <w:tr w:rsidR="00753262" w:rsidRPr="00425030" w14:paraId="472F2F6C" w14:textId="77777777" w:rsidTr="00753262">
        <w:trPr>
          <w:trHeight w:val="288"/>
        </w:trPr>
        <w:tc>
          <w:tcPr>
            <w:tcW w:w="2552" w:type="dxa"/>
            <w:vMerge w:val="restart"/>
            <w:tcBorders>
              <w:top w:val="nil"/>
              <w:left w:val="nil"/>
              <w:bottom w:val="nil"/>
              <w:right w:val="nil"/>
            </w:tcBorders>
            <w:noWrap/>
            <w:vAlign w:val="center"/>
            <w:hideMark/>
          </w:tcPr>
          <w:p w14:paraId="5A899A7B"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Štulhofer et al., 2010)</w:t>
            </w:r>
          </w:p>
        </w:tc>
        <w:tc>
          <w:tcPr>
            <w:tcW w:w="1417" w:type="dxa"/>
            <w:vMerge w:val="restart"/>
            <w:tcBorders>
              <w:top w:val="nil"/>
              <w:left w:val="nil"/>
              <w:bottom w:val="nil"/>
              <w:right w:val="nil"/>
            </w:tcBorders>
            <w:noWrap/>
            <w:vAlign w:val="center"/>
            <w:hideMark/>
          </w:tcPr>
          <w:p w14:paraId="6BF85738"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Croatia</w:t>
            </w:r>
          </w:p>
        </w:tc>
        <w:tc>
          <w:tcPr>
            <w:tcW w:w="1843" w:type="dxa"/>
            <w:vMerge w:val="restart"/>
            <w:tcBorders>
              <w:top w:val="nil"/>
              <w:left w:val="nil"/>
              <w:bottom w:val="nil"/>
              <w:right w:val="nil"/>
            </w:tcBorders>
            <w:noWrap/>
            <w:vAlign w:val="center"/>
            <w:hideMark/>
          </w:tcPr>
          <w:p w14:paraId="3136E6D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18 - 25 </w:t>
            </w:r>
          </w:p>
        </w:tc>
        <w:tc>
          <w:tcPr>
            <w:tcW w:w="1418" w:type="dxa"/>
            <w:vMerge w:val="restart"/>
            <w:tcBorders>
              <w:top w:val="nil"/>
              <w:left w:val="nil"/>
              <w:bottom w:val="nil"/>
              <w:right w:val="nil"/>
            </w:tcBorders>
            <w:noWrap/>
            <w:vAlign w:val="center"/>
            <w:hideMark/>
          </w:tcPr>
          <w:p w14:paraId="2241DA49"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3136 all male</w:t>
            </w:r>
          </w:p>
        </w:tc>
        <w:tc>
          <w:tcPr>
            <w:tcW w:w="1134" w:type="dxa"/>
            <w:vMerge w:val="restart"/>
            <w:tcBorders>
              <w:top w:val="nil"/>
              <w:left w:val="nil"/>
              <w:bottom w:val="nil"/>
              <w:right w:val="nil"/>
            </w:tcBorders>
            <w:noWrap/>
            <w:vAlign w:val="center"/>
            <w:hideMark/>
          </w:tcPr>
          <w:p w14:paraId="535FEDBF"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417" w:type="dxa"/>
            <w:vMerge w:val="restart"/>
            <w:tcBorders>
              <w:top w:val="nil"/>
              <w:left w:val="nil"/>
              <w:bottom w:val="nil"/>
              <w:right w:val="nil"/>
            </w:tcBorders>
            <w:noWrap/>
            <w:vAlign w:val="center"/>
            <w:hideMark/>
          </w:tcPr>
          <w:p w14:paraId="2230A05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All Croatian</w:t>
            </w:r>
          </w:p>
        </w:tc>
        <w:tc>
          <w:tcPr>
            <w:tcW w:w="851" w:type="dxa"/>
            <w:tcBorders>
              <w:top w:val="nil"/>
              <w:left w:val="nil"/>
              <w:bottom w:val="nil"/>
              <w:right w:val="nil"/>
            </w:tcBorders>
            <w:noWrap/>
            <w:vAlign w:val="center"/>
            <w:hideMark/>
          </w:tcPr>
          <w:p w14:paraId="3E82F46E"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 Year</w:t>
            </w:r>
          </w:p>
        </w:tc>
        <w:tc>
          <w:tcPr>
            <w:tcW w:w="1275" w:type="dxa"/>
            <w:tcBorders>
              <w:top w:val="nil"/>
              <w:left w:val="nil"/>
              <w:bottom w:val="nil"/>
              <w:right w:val="nil"/>
            </w:tcBorders>
            <w:noWrap/>
            <w:vAlign w:val="center"/>
            <w:hideMark/>
          </w:tcPr>
          <w:p w14:paraId="40E7F1DC"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38.1% Male used pornography as an overture to have sex</w:t>
            </w:r>
          </w:p>
        </w:tc>
        <w:tc>
          <w:tcPr>
            <w:tcW w:w="1053" w:type="dxa"/>
            <w:vMerge w:val="restart"/>
            <w:tcBorders>
              <w:top w:val="nil"/>
              <w:left w:val="nil"/>
              <w:bottom w:val="nil"/>
              <w:right w:val="nil"/>
            </w:tcBorders>
            <w:noWrap/>
            <w:vAlign w:val="center"/>
            <w:hideMark/>
          </w:tcPr>
          <w:p w14:paraId="1D364CDB"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82%</w:t>
            </w:r>
          </w:p>
        </w:tc>
      </w:tr>
      <w:tr w:rsidR="00753262" w:rsidRPr="00425030" w14:paraId="093DD0A2" w14:textId="77777777" w:rsidTr="00753262">
        <w:trPr>
          <w:trHeight w:val="288"/>
        </w:trPr>
        <w:tc>
          <w:tcPr>
            <w:tcW w:w="2552" w:type="dxa"/>
            <w:vMerge/>
            <w:tcBorders>
              <w:top w:val="nil"/>
              <w:left w:val="nil"/>
              <w:bottom w:val="nil"/>
              <w:right w:val="nil"/>
            </w:tcBorders>
            <w:vAlign w:val="center"/>
            <w:hideMark/>
          </w:tcPr>
          <w:p w14:paraId="783B0F1C"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7" w:type="dxa"/>
            <w:vMerge/>
            <w:tcBorders>
              <w:top w:val="nil"/>
              <w:left w:val="nil"/>
              <w:bottom w:val="nil"/>
              <w:right w:val="nil"/>
            </w:tcBorders>
            <w:vAlign w:val="center"/>
            <w:hideMark/>
          </w:tcPr>
          <w:p w14:paraId="0CBF8CF3"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843" w:type="dxa"/>
            <w:vMerge/>
            <w:tcBorders>
              <w:top w:val="nil"/>
              <w:left w:val="nil"/>
              <w:bottom w:val="nil"/>
              <w:right w:val="nil"/>
            </w:tcBorders>
            <w:vAlign w:val="center"/>
            <w:hideMark/>
          </w:tcPr>
          <w:p w14:paraId="2B8F0FC9"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8" w:type="dxa"/>
            <w:vMerge/>
            <w:tcBorders>
              <w:top w:val="nil"/>
              <w:left w:val="nil"/>
              <w:bottom w:val="nil"/>
              <w:right w:val="nil"/>
            </w:tcBorders>
            <w:vAlign w:val="center"/>
            <w:hideMark/>
          </w:tcPr>
          <w:p w14:paraId="2A5D4CC4"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134" w:type="dxa"/>
            <w:vMerge/>
            <w:tcBorders>
              <w:top w:val="nil"/>
              <w:left w:val="nil"/>
              <w:bottom w:val="nil"/>
              <w:right w:val="nil"/>
            </w:tcBorders>
            <w:vAlign w:val="center"/>
            <w:hideMark/>
          </w:tcPr>
          <w:p w14:paraId="5856BE43"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7" w:type="dxa"/>
            <w:vMerge/>
            <w:tcBorders>
              <w:top w:val="nil"/>
              <w:left w:val="nil"/>
              <w:bottom w:val="nil"/>
              <w:right w:val="nil"/>
            </w:tcBorders>
            <w:vAlign w:val="center"/>
            <w:hideMark/>
          </w:tcPr>
          <w:p w14:paraId="12CDFFFC"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851" w:type="dxa"/>
            <w:tcBorders>
              <w:top w:val="nil"/>
              <w:left w:val="nil"/>
              <w:bottom w:val="nil"/>
              <w:right w:val="nil"/>
            </w:tcBorders>
            <w:noWrap/>
            <w:vAlign w:val="center"/>
            <w:hideMark/>
          </w:tcPr>
          <w:p w14:paraId="03E232C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Lifetime</w:t>
            </w:r>
          </w:p>
        </w:tc>
        <w:tc>
          <w:tcPr>
            <w:tcW w:w="1275" w:type="dxa"/>
            <w:tcBorders>
              <w:top w:val="nil"/>
              <w:left w:val="nil"/>
              <w:bottom w:val="nil"/>
              <w:right w:val="nil"/>
            </w:tcBorders>
            <w:noWrap/>
            <w:vAlign w:val="center"/>
            <w:hideMark/>
          </w:tcPr>
          <w:p w14:paraId="17C1BF2D" w14:textId="67660DF7" w:rsidR="00753262" w:rsidRPr="00425030" w:rsidRDefault="00753262" w:rsidP="00753262">
            <w:pPr>
              <w:spacing w:after="0" w:line="240" w:lineRule="auto"/>
              <w:rPr>
                <w:rFonts w:ascii="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00%</w:t>
            </w:r>
          </w:p>
        </w:tc>
        <w:tc>
          <w:tcPr>
            <w:tcW w:w="1053" w:type="dxa"/>
            <w:vMerge/>
            <w:tcBorders>
              <w:top w:val="nil"/>
              <w:left w:val="nil"/>
              <w:bottom w:val="nil"/>
              <w:right w:val="nil"/>
            </w:tcBorders>
            <w:vAlign w:val="center"/>
            <w:hideMark/>
          </w:tcPr>
          <w:p w14:paraId="7ECFE980"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p>
        </w:tc>
      </w:tr>
      <w:tr w:rsidR="00753262" w:rsidRPr="00425030" w14:paraId="36515371" w14:textId="77777777" w:rsidTr="00753262">
        <w:trPr>
          <w:trHeight w:val="288"/>
        </w:trPr>
        <w:tc>
          <w:tcPr>
            <w:tcW w:w="2552" w:type="dxa"/>
            <w:vMerge w:val="restart"/>
            <w:tcBorders>
              <w:top w:val="nil"/>
              <w:left w:val="nil"/>
              <w:bottom w:val="nil"/>
              <w:right w:val="nil"/>
            </w:tcBorders>
            <w:noWrap/>
            <w:vAlign w:val="center"/>
            <w:hideMark/>
          </w:tcPr>
          <w:p w14:paraId="23799784"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Morgan, 2011)</w:t>
            </w:r>
          </w:p>
        </w:tc>
        <w:tc>
          <w:tcPr>
            <w:tcW w:w="1417" w:type="dxa"/>
            <w:vMerge w:val="restart"/>
            <w:tcBorders>
              <w:top w:val="nil"/>
              <w:left w:val="nil"/>
              <w:bottom w:val="nil"/>
              <w:right w:val="nil"/>
            </w:tcBorders>
            <w:noWrap/>
            <w:vAlign w:val="center"/>
            <w:hideMark/>
          </w:tcPr>
          <w:p w14:paraId="0AB6736E"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United States</w:t>
            </w:r>
          </w:p>
        </w:tc>
        <w:tc>
          <w:tcPr>
            <w:tcW w:w="1843" w:type="dxa"/>
            <w:vMerge w:val="restart"/>
            <w:tcBorders>
              <w:top w:val="nil"/>
              <w:left w:val="nil"/>
              <w:bottom w:val="nil"/>
              <w:right w:val="nil"/>
            </w:tcBorders>
            <w:noWrap/>
            <w:vAlign w:val="center"/>
            <w:hideMark/>
          </w:tcPr>
          <w:p w14:paraId="1476F996"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 - 30 (Mage=19.9)</w:t>
            </w:r>
          </w:p>
        </w:tc>
        <w:tc>
          <w:tcPr>
            <w:tcW w:w="1418" w:type="dxa"/>
            <w:vMerge w:val="restart"/>
            <w:tcBorders>
              <w:top w:val="nil"/>
              <w:left w:val="nil"/>
              <w:bottom w:val="nil"/>
              <w:right w:val="nil"/>
            </w:tcBorders>
            <w:noWrap/>
            <w:vAlign w:val="center"/>
            <w:hideMark/>
          </w:tcPr>
          <w:p w14:paraId="3351B2EE"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782 Participants with Female 58.6%, Male 41.4%</w:t>
            </w:r>
          </w:p>
        </w:tc>
        <w:tc>
          <w:tcPr>
            <w:tcW w:w="1134" w:type="dxa"/>
            <w:vMerge w:val="restart"/>
            <w:tcBorders>
              <w:top w:val="nil"/>
              <w:left w:val="nil"/>
              <w:bottom w:val="nil"/>
              <w:right w:val="nil"/>
            </w:tcBorders>
            <w:noWrap/>
            <w:vAlign w:val="center"/>
            <w:hideMark/>
          </w:tcPr>
          <w:p w14:paraId="604A1A38"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All Heterosexual </w:t>
            </w:r>
          </w:p>
        </w:tc>
        <w:tc>
          <w:tcPr>
            <w:tcW w:w="1417" w:type="dxa"/>
            <w:vMerge w:val="restart"/>
            <w:tcBorders>
              <w:top w:val="nil"/>
              <w:left w:val="nil"/>
              <w:bottom w:val="nil"/>
              <w:right w:val="nil"/>
            </w:tcBorders>
            <w:noWrap/>
            <w:vAlign w:val="center"/>
            <w:hideMark/>
          </w:tcPr>
          <w:p w14:paraId="15DCB44F"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proofErr w:type="gramStart"/>
            <w:r w:rsidRPr="00425030">
              <w:rPr>
                <w:rFonts w:ascii="Times New Roman" w:eastAsia="Times New Roman" w:hAnsi="Times New Roman" w:cs="Times New Roman"/>
                <w:color w:val="000000"/>
                <w:kern w:val="0"/>
                <w:sz w:val="20"/>
                <w:szCs w:val="20"/>
                <w14:ligatures w14:val="none"/>
              </w:rPr>
              <w:t>European-American</w:t>
            </w:r>
            <w:proofErr w:type="gramEnd"/>
            <w:r w:rsidRPr="00425030">
              <w:rPr>
                <w:rFonts w:ascii="Times New Roman" w:eastAsia="Times New Roman" w:hAnsi="Times New Roman" w:cs="Times New Roman"/>
                <w:color w:val="000000"/>
                <w:kern w:val="0"/>
                <w:sz w:val="20"/>
                <w:szCs w:val="20"/>
                <w14:ligatures w14:val="none"/>
              </w:rPr>
              <w:t xml:space="preserve">/White: 82%, </w:t>
            </w:r>
            <w:proofErr w:type="gramStart"/>
            <w:r w:rsidRPr="00425030">
              <w:rPr>
                <w:rFonts w:ascii="Times New Roman" w:eastAsia="Times New Roman" w:hAnsi="Times New Roman" w:cs="Times New Roman"/>
                <w:color w:val="000000"/>
                <w:kern w:val="0"/>
                <w:sz w:val="20"/>
                <w:szCs w:val="20"/>
                <w14:ligatures w14:val="none"/>
              </w:rPr>
              <w:t>Mexican-American</w:t>
            </w:r>
            <w:proofErr w:type="gramEnd"/>
            <w:r w:rsidRPr="00425030">
              <w:rPr>
                <w:rFonts w:ascii="Times New Roman" w:eastAsia="Times New Roman" w:hAnsi="Times New Roman" w:cs="Times New Roman"/>
                <w:color w:val="000000"/>
                <w:kern w:val="0"/>
                <w:sz w:val="20"/>
                <w:szCs w:val="20"/>
                <w14:ligatures w14:val="none"/>
              </w:rPr>
              <w:t xml:space="preserve">/Latina: 7%, </w:t>
            </w:r>
            <w:proofErr w:type="gramStart"/>
            <w:r w:rsidRPr="00425030">
              <w:rPr>
                <w:rFonts w:ascii="Times New Roman" w:eastAsia="Times New Roman" w:hAnsi="Times New Roman" w:cs="Times New Roman"/>
                <w:color w:val="000000"/>
                <w:kern w:val="0"/>
                <w:sz w:val="20"/>
                <w:szCs w:val="20"/>
                <w14:ligatures w14:val="none"/>
              </w:rPr>
              <w:t>Asian-American</w:t>
            </w:r>
            <w:proofErr w:type="gramEnd"/>
            <w:r w:rsidRPr="00425030">
              <w:rPr>
                <w:rFonts w:ascii="Times New Roman" w:eastAsia="Times New Roman" w:hAnsi="Times New Roman" w:cs="Times New Roman"/>
                <w:color w:val="000000"/>
                <w:kern w:val="0"/>
                <w:sz w:val="20"/>
                <w:szCs w:val="20"/>
                <w14:ligatures w14:val="none"/>
              </w:rPr>
              <w:t>/Pacific Islander: 3%, Bi/Multi-</w:t>
            </w:r>
            <w:r w:rsidRPr="00425030">
              <w:rPr>
                <w:rFonts w:ascii="Times New Roman" w:eastAsia="Times New Roman" w:hAnsi="Times New Roman" w:cs="Times New Roman"/>
                <w:color w:val="000000"/>
                <w:kern w:val="0"/>
                <w:sz w:val="20"/>
                <w:szCs w:val="20"/>
                <w14:ligatures w14:val="none"/>
              </w:rPr>
              <w:lastRenderedPageBreak/>
              <w:t>racial: 3%, Black/</w:t>
            </w:r>
            <w:proofErr w:type="gramStart"/>
            <w:r w:rsidRPr="00425030">
              <w:rPr>
                <w:rFonts w:ascii="Times New Roman" w:eastAsia="Times New Roman" w:hAnsi="Times New Roman" w:cs="Times New Roman"/>
                <w:color w:val="000000"/>
                <w:kern w:val="0"/>
                <w:sz w:val="20"/>
                <w:szCs w:val="20"/>
                <w14:ligatures w14:val="none"/>
              </w:rPr>
              <w:t>African-American</w:t>
            </w:r>
            <w:proofErr w:type="gramEnd"/>
            <w:r w:rsidRPr="00425030">
              <w:rPr>
                <w:rFonts w:ascii="Times New Roman" w:eastAsia="Times New Roman" w:hAnsi="Times New Roman" w:cs="Times New Roman"/>
                <w:color w:val="000000"/>
                <w:kern w:val="0"/>
                <w:sz w:val="20"/>
                <w:szCs w:val="20"/>
                <w14:ligatures w14:val="none"/>
              </w:rPr>
              <w:t>: 2%, and Other: 3%</w:t>
            </w:r>
          </w:p>
        </w:tc>
        <w:tc>
          <w:tcPr>
            <w:tcW w:w="851" w:type="dxa"/>
            <w:tcBorders>
              <w:top w:val="nil"/>
              <w:left w:val="nil"/>
              <w:bottom w:val="nil"/>
              <w:right w:val="nil"/>
            </w:tcBorders>
            <w:noWrap/>
            <w:vAlign w:val="center"/>
            <w:hideMark/>
          </w:tcPr>
          <w:p w14:paraId="4EFDE5A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lastRenderedPageBreak/>
              <w:t>6 Month</w:t>
            </w:r>
          </w:p>
        </w:tc>
        <w:tc>
          <w:tcPr>
            <w:tcW w:w="1275" w:type="dxa"/>
            <w:tcBorders>
              <w:top w:val="nil"/>
              <w:left w:val="nil"/>
              <w:bottom w:val="nil"/>
              <w:right w:val="nil"/>
            </w:tcBorders>
            <w:noWrap/>
            <w:vAlign w:val="center"/>
            <w:hideMark/>
          </w:tcPr>
          <w:p w14:paraId="7D5F54C2"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30.9% for Female and 78.8% for Male (intentionally)</w:t>
            </w:r>
          </w:p>
        </w:tc>
        <w:tc>
          <w:tcPr>
            <w:tcW w:w="1053" w:type="dxa"/>
            <w:vMerge w:val="restart"/>
            <w:tcBorders>
              <w:top w:val="nil"/>
              <w:left w:val="nil"/>
              <w:bottom w:val="nil"/>
              <w:right w:val="nil"/>
            </w:tcBorders>
            <w:noWrap/>
            <w:vAlign w:val="center"/>
            <w:hideMark/>
          </w:tcPr>
          <w:p w14:paraId="4D439FAB"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00%</w:t>
            </w:r>
          </w:p>
        </w:tc>
      </w:tr>
      <w:tr w:rsidR="00753262" w:rsidRPr="00425030" w14:paraId="6DA373A9" w14:textId="77777777" w:rsidTr="00753262">
        <w:trPr>
          <w:trHeight w:val="288"/>
        </w:trPr>
        <w:tc>
          <w:tcPr>
            <w:tcW w:w="2552" w:type="dxa"/>
            <w:vMerge/>
            <w:tcBorders>
              <w:top w:val="nil"/>
              <w:left w:val="nil"/>
              <w:bottom w:val="nil"/>
              <w:right w:val="nil"/>
            </w:tcBorders>
            <w:vAlign w:val="center"/>
            <w:hideMark/>
          </w:tcPr>
          <w:p w14:paraId="68FAD43D"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7" w:type="dxa"/>
            <w:vMerge/>
            <w:tcBorders>
              <w:top w:val="nil"/>
              <w:left w:val="nil"/>
              <w:bottom w:val="nil"/>
              <w:right w:val="nil"/>
            </w:tcBorders>
            <w:vAlign w:val="center"/>
            <w:hideMark/>
          </w:tcPr>
          <w:p w14:paraId="79AD1F38"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843" w:type="dxa"/>
            <w:vMerge/>
            <w:tcBorders>
              <w:top w:val="nil"/>
              <w:left w:val="nil"/>
              <w:bottom w:val="nil"/>
              <w:right w:val="nil"/>
            </w:tcBorders>
            <w:vAlign w:val="center"/>
            <w:hideMark/>
          </w:tcPr>
          <w:p w14:paraId="0193993D"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8" w:type="dxa"/>
            <w:vMerge/>
            <w:tcBorders>
              <w:top w:val="nil"/>
              <w:left w:val="nil"/>
              <w:bottom w:val="nil"/>
              <w:right w:val="nil"/>
            </w:tcBorders>
            <w:vAlign w:val="center"/>
            <w:hideMark/>
          </w:tcPr>
          <w:p w14:paraId="166A703C"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134" w:type="dxa"/>
            <w:vMerge/>
            <w:tcBorders>
              <w:top w:val="nil"/>
              <w:left w:val="nil"/>
              <w:bottom w:val="nil"/>
              <w:right w:val="nil"/>
            </w:tcBorders>
            <w:vAlign w:val="center"/>
            <w:hideMark/>
          </w:tcPr>
          <w:p w14:paraId="0C6074AF"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7" w:type="dxa"/>
            <w:vMerge/>
            <w:tcBorders>
              <w:top w:val="nil"/>
              <w:left w:val="nil"/>
              <w:bottom w:val="nil"/>
              <w:right w:val="nil"/>
            </w:tcBorders>
            <w:vAlign w:val="center"/>
            <w:hideMark/>
          </w:tcPr>
          <w:p w14:paraId="6B69161B"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851" w:type="dxa"/>
            <w:tcBorders>
              <w:top w:val="nil"/>
              <w:left w:val="nil"/>
              <w:bottom w:val="nil"/>
              <w:right w:val="nil"/>
            </w:tcBorders>
            <w:noWrap/>
            <w:vAlign w:val="center"/>
            <w:hideMark/>
          </w:tcPr>
          <w:p w14:paraId="3981F8A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Lifetime</w:t>
            </w:r>
          </w:p>
        </w:tc>
        <w:tc>
          <w:tcPr>
            <w:tcW w:w="1275" w:type="dxa"/>
            <w:tcBorders>
              <w:top w:val="nil"/>
              <w:left w:val="nil"/>
              <w:bottom w:val="nil"/>
              <w:right w:val="nil"/>
            </w:tcBorders>
            <w:noWrap/>
            <w:vAlign w:val="center"/>
            <w:hideMark/>
          </w:tcPr>
          <w:p w14:paraId="4A2D74BD"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 xml:space="preserve">50% for Female and </w:t>
            </w:r>
            <w:r w:rsidRPr="00425030">
              <w:rPr>
                <w:rFonts w:ascii="Times New Roman" w:eastAsia="Times New Roman" w:hAnsi="Times New Roman" w:cs="Times New Roman"/>
                <w:color w:val="000000"/>
                <w:kern w:val="0"/>
                <w14:ligatures w14:val="none"/>
              </w:rPr>
              <w:lastRenderedPageBreak/>
              <w:t>91.7% for Male (intentionally)</w:t>
            </w:r>
          </w:p>
        </w:tc>
        <w:tc>
          <w:tcPr>
            <w:tcW w:w="1053" w:type="dxa"/>
            <w:vMerge/>
            <w:tcBorders>
              <w:top w:val="nil"/>
              <w:left w:val="nil"/>
              <w:bottom w:val="nil"/>
              <w:right w:val="nil"/>
            </w:tcBorders>
            <w:vAlign w:val="center"/>
            <w:hideMark/>
          </w:tcPr>
          <w:p w14:paraId="4CE44E7A"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p>
        </w:tc>
      </w:tr>
      <w:tr w:rsidR="00753262" w:rsidRPr="00425030" w14:paraId="29EF550D" w14:textId="77777777" w:rsidTr="00753262">
        <w:trPr>
          <w:trHeight w:val="288"/>
        </w:trPr>
        <w:tc>
          <w:tcPr>
            <w:tcW w:w="2552" w:type="dxa"/>
            <w:tcBorders>
              <w:top w:val="nil"/>
              <w:left w:val="nil"/>
              <w:bottom w:val="nil"/>
              <w:right w:val="nil"/>
            </w:tcBorders>
            <w:noWrap/>
            <w:vAlign w:val="center"/>
            <w:hideMark/>
          </w:tcPr>
          <w:p w14:paraId="32991654"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Sinković et al., 2013)</w:t>
            </w:r>
          </w:p>
        </w:tc>
        <w:tc>
          <w:tcPr>
            <w:tcW w:w="1417" w:type="dxa"/>
            <w:tcBorders>
              <w:top w:val="nil"/>
              <w:left w:val="nil"/>
              <w:bottom w:val="nil"/>
              <w:right w:val="nil"/>
            </w:tcBorders>
            <w:noWrap/>
            <w:vAlign w:val="center"/>
            <w:hideMark/>
          </w:tcPr>
          <w:p w14:paraId="35FA58C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Croatia</w:t>
            </w:r>
          </w:p>
        </w:tc>
        <w:tc>
          <w:tcPr>
            <w:tcW w:w="1843" w:type="dxa"/>
            <w:tcBorders>
              <w:top w:val="nil"/>
              <w:left w:val="nil"/>
              <w:bottom w:val="nil"/>
              <w:right w:val="nil"/>
            </w:tcBorders>
            <w:noWrap/>
            <w:vAlign w:val="center"/>
            <w:hideMark/>
          </w:tcPr>
          <w:p w14:paraId="602C8FF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 - 25</w:t>
            </w:r>
          </w:p>
        </w:tc>
        <w:tc>
          <w:tcPr>
            <w:tcW w:w="1418" w:type="dxa"/>
            <w:tcBorders>
              <w:top w:val="nil"/>
              <w:left w:val="nil"/>
              <w:bottom w:val="nil"/>
              <w:right w:val="nil"/>
            </w:tcBorders>
            <w:noWrap/>
            <w:vAlign w:val="center"/>
            <w:hideMark/>
          </w:tcPr>
          <w:p w14:paraId="289C40D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005 Participants with Female 49.3%, Male 50.7%</w:t>
            </w:r>
          </w:p>
        </w:tc>
        <w:tc>
          <w:tcPr>
            <w:tcW w:w="1134" w:type="dxa"/>
            <w:tcBorders>
              <w:top w:val="nil"/>
              <w:left w:val="nil"/>
              <w:bottom w:val="nil"/>
              <w:right w:val="nil"/>
            </w:tcBorders>
            <w:noWrap/>
            <w:vAlign w:val="center"/>
            <w:hideMark/>
          </w:tcPr>
          <w:p w14:paraId="0D6F40FC"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417" w:type="dxa"/>
            <w:tcBorders>
              <w:top w:val="nil"/>
              <w:left w:val="nil"/>
              <w:bottom w:val="nil"/>
              <w:right w:val="nil"/>
            </w:tcBorders>
            <w:noWrap/>
            <w:vAlign w:val="center"/>
            <w:hideMark/>
          </w:tcPr>
          <w:p w14:paraId="001CB9B9"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All Croatian</w:t>
            </w:r>
          </w:p>
        </w:tc>
        <w:tc>
          <w:tcPr>
            <w:tcW w:w="851" w:type="dxa"/>
            <w:tcBorders>
              <w:top w:val="nil"/>
              <w:left w:val="nil"/>
              <w:bottom w:val="nil"/>
              <w:right w:val="nil"/>
            </w:tcBorders>
            <w:noWrap/>
            <w:vAlign w:val="center"/>
            <w:hideMark/>
          </w:tcPr>
          <w:p w14:paraId="690DAE3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 Year</w:t>
            </w:r>
          </w:p>
        </w:tc>
        <w:tc>
          <w:tcPr>
            <w:tcW w:w="1275" w:type="dxa"/>
            <w:tcBorders>
              <w:top w:val="nil"/>
              <w:left w:val="nil"/>
              <w:bottom w:val="nil"/>
              <w:right w:val="nil"/>
            </w:tcBorders>
            <w:noWrap/>
            <w:vAlign w:val="center"/>
            <w:hideMark/>
          </w:tcPr>
          <w:p w14:paraId="4CE092A6" w14:textId="77777777" w:rsidR="00753262" w:rsidRPr="00425030" w:rsidRDefault="00753262" w:rsidP="00693F2E">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57.60%</w:t>
            </w:r>
          </w:p>
        </w:tc>
        <w:tc>
          <w:tcPr>
            <w:tcW w:w="1053" w:type="dxa"/>
            <w:tcBorders>
              <w:top w:val="nil"/>
              <w:left w:val="nil"/>
              <w:bottom w:val="nil"/>
              <w:right w:val="nil"/>
            </w:tcBorders>
            <w:noWrap/>
            <w:vAlign w:val="center"/>
            <w:hideMark/>
          </w:tcPr>
          <w:p w14:paraId="5E66D46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00%</w:t>
            </w:r>
          </w:p>
        </w:tc>
      </w:tr>
      <w:tr w:rsidR="00753262" w:rsidRPr="00425030" w14:paraId="302BC9B2" w14:textId="77777777" w:rsidTr="00753262">
        <w:trPr>
          <w:trHeight w:val="288"/>
        </w:trPr>
        <w:tc>
          <w:tcPr>
            <w:tcW w:w="2552" w:type="dxa"/>
            <w:tcBorders>
              <w:top w:val="nil"/>
              <w:left w:val="nil"/>
              <w:bottom w:val="nil"/>
              <w:right w:val="nil"/>
            </w:tcBorders>
            <w:noWrap/>
            <w:vAlign w:val="center"/>
            <w:hideMark/>
          </w:tcPr>
          <w:p w14:paraId="5D9EA132"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Rosenberg &amp; Kraus, 2014)</w:t>
            </w:r>
          </w:p>
        </w:tc>
        <w:tc>
          <w:tcPr>
            <w:tcW w:w="1417" w:type="dxa"/>
            <w:tcBorders>
              <w:top w:val="nil"/>
              <w:left w:val="nil"/>
              <w:bottom w:val="nil"/>
              <w:right w:val="nil"/>
            </w:tcBorders>
            <w:noWrap/>
            <w:vAlign w:val="center"/>
            <w:hideMark/>
          </w:tcPr>
          <w:p w14:paraId="299AF453"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United States</w:t>
            </w:r>
          </w:p>
        </w:tc>
        <w:tc>
          <w:tcPr>
            <w:tcW w:w="1843" w:type="dxa"/>
            <w:tcBorders>
              <w:top w:val="nil"/>
              <w:left w:val="nil"/>
              <w:bottom w:val="nil"/>
              <w:right w:val="nil"/>
            </w:tcBorders>
            <w:noWrap/>
            <w:vAlign w:val="center"/>
            <w:hideMark/>
          </w:tcPr>
          <w:p w14:paraId="389BE2F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Mage = 21.8 years; SD = 3.8</w:t>
            </w:r>
          </w:p>
        </w:tc>
        <w:tc>
          <w:tcPr>
            <w:tcW w:w="1418" w:type="dxa"/>
            <w:tcBorders>
              <w:top w:val="nil"/>
              <w:left w:val="nil"/>
              <w:bottom w:val="nil"/>
              <w:right w:val="nil"/>
            </w:tcBorders>
            <w:noWrap/>
            <w:vAlign w:val="center"/>
            <w:hideMark/>
          </w:tcPr>
          <w:p w14:paraId="4F5F6DF5"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221 all Male</w:t>
            </w:r>
          </w:p>
        </w:tc>
        <w:tc>
          <w:tcPr>
            <w:tcW w:w="1134" w:type="dxa"/>
            <w:tcBorders>
              <w:top w:val="nil"/>
              <w:left w:val="nil"/>
              <w:bottom w:val="nil"/>
              <w:right w:val="nil"/>
            </w:tcBorders>
            <w:noWrap/>
            <w:vAlign w:val="center"/>
            <w:hideMark/>
          </w:tcPr>
          <w:p w14:paraId="1B0A216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Straight (heterosexual): 81%, Gay/bisexual: 16%, Uncertain 2%</w:t>
            </w:r>
          </w:p>
        </w:tc>
        <w:tc>
          <w:tcPr>
            <w:tcW w:w="1417" w:type="dxa"/>
            <w:tcBorders>
              <w:top w:val="nil"/>
              <w:left w:val="nil"/>
              <w:bottom w:val="nil"/>
              <w:right w:val="nil"/>
            </w:tcBorders>
            <w:noWrap/>
            <w:vAlign w:val="center"/>
            <w:hideMark/>
          </w:tcPr>
          <w:p w14:paraId="6EAF43C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851" w:type="dxa"/>
            <w:tcBorders>
              <w:top w:val="nil"/>
              <w:left w:val="nil"/>
              <w:bottom w:val="nil"/>
              <w:right w:val="nil"/>
            </w:tcBorders>
            <w:noWrap/>
            <w:vAlign w:val="center"/>
            <w:hideMark/>
          </w:tcPr>
          <w:p w14:paraId="54C721D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6 Month</w:t>
            </w:r>
          </w:p>
        </w:tc>
        <w:tc>
          <w:tcPr>
            <w:tcW w:w="1275" w:type="dxa"/>
            <w:tcBorders>
              <w:top w:val="nil"/>
              <w:left w:val="nil"/>
              <w:bottom w:val="nil"/>
              <w:right w:val="nil"/>
            </w:tcBorders>
            <w:noWrap/>
            <w:vAlign w:val="center"/>
            <w:hideMark/>
          </w:tcPr>
          <w:p w14:paraId="766965E7" w14:textId="06EE3029"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 xml:space="preserve">100% </w:t>
            </w:r>
          </w:p>
        </w:tc>
        <w:tc>
          <w:tcPr>
            <w:tcW w:w="1053" w:type="dxa"/>
            <w:tcBorders>
              <w:top w:val="nil"/>
              <w:left w:val="nil"/>
              <w:bottom w:val="nil"/>
              <w:right w:val="nil"/>
            </w:tcBorders>
            <w:noWrap/>
            <w:vAlign w:val="center"/>
            <w:hideMark/>
          </w:tcPr>
          <w:p w14:paraId="44774F58"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88%</w:t>
            </w:r>
          </w:p>
        </w:tc>
      </w:tr>
      <w:tr w:rsidR="00753262" w:rsidRPr="00425030" w14:paraId="559A48B3" w14:textId="77777777" w:rsidTr="00753262">
        <w:trPr>
          <w:trHeight w:val="288"/>
        </w:trPr>
        <w:tc>
          <w:tcPr>
            <w:tcW w:w="2552" w:type="dxa"/>
            <w:tcBorders>
              <w:top w:val="nil"/>
              <w:left w:val="nil"/>
              <w:bottom w:val="nil"/>
              <w:right w:val="nil"/>
            </w:tcBorders>
            <w:noWrap/>
            <w:vAlign w:val="center"/>
            <w:hideMark/>
          </w:tcPr>
          <w:p w14:paraId="1AE58CA1"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Grubbs et al., 2015)</w:t>
            </w:r>
          </w:p>
        </w:tc>
        <w:tc>
          <w:tcPr>
            <w:tcW w:w="1417" w:type="dxa"/>
            <w:tcBorders>
              <w:top w:val="nil"/>
              <w:left w:val="nil"/>
              <w:bottom w:val="nil"/>
              <w:right w:val="nil"/>
            </w:tcBorders>
            <w:noWrap/>
            <w:vAlign w:val="center"/>
            <w:hideMark/>
          </w:tcPr>
          <w:p w14:paraId="7350C398"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United States</w:t>
            </w:r>
          </w:p>
        </w:tc>
        <w:tc>
          <w:tcPr>
            <w:tcW w:w="1843" w:type="dxa"/>
            <w:tcBorders>
              <w:top w:val="nil"/>
              <w:left w:val="nil"/>
              <w:bottom w:val="nil"/>
              <w:right w:val="nil"/>
            </w:tcBorders>
            <w:noWrap/>
            <w:vAlign w:val="center"/>
            <w:hideMark/>
          </w:tcPr>
          <w:p w14:paraId="7C6C868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Mage = 19.5, SD = 1.4</w:t>
            </w:r>
          </w:p>
        </w:tc>
        <w:tc>
          <w:tcPr>
            <w:tcW w:w="1418" w:type="dxa"/>
            <w:tcBorders>
              <w:top w:val="nil"/>
              <w:left w:val="nil"/>
              <w:bottom w:val="nil"/>
              <w:right w:val="nil"/>
            </w:tcBorders>
            <w:noWrap/>
            <w:vAlign w:val="center"/>
            <w:hideMark/>
          </w:tcPr>
          <w:p w14:paraId="6A717029"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269 Participants with Female 15.61%, Male 84.39%</w:t>
            </w:r>
          </w:p>
        </w:tc>
        <w:tc>
          <w:tcPr>
            <w:tcW w:w="1134" w:type="dxa"/>
            <w:tcBorders>
              <w:top w:val="nil"/>
              <w:left w:val="nil"/>
              <w:bottom w:val="nil"/>
              <w:right w:val="nil"/>
            </w:tcBorders>
            <w:noWrap/>
            <w:vAlign w:val="center"/>
            <w:hideMark/>
          </w:tcPr>
          <w:p w14:paraId="1CE8B8A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417" w:type="dxa"/>
            <w:tcBorders>
              <w:top w:val="nil"/>
              <w:left w:val="nil"/>
              <w:bottom w:val="nil"/>
              <w:right w:val="nil"/>
            </w:tcBorders>
            <w:noWrap/>
            <w:vAlign w:val="center"/>
            <w:hideMark/>
          </w:tcPr>
          <w:p w14:paraId="26FFA2E6"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hite or Caucasian: 63%, Asian or Pacific Islander: 26%, Black or African American: 5%, Latino or Hispanic: 4%, Middle Eastern: 2%</w:t>
            </w:r>
          </w:p>
        </w:tc>
        <w:tc>
          <w:tcPr>
            <w:tcW w:w="851" w:type="dxa"/>
            <w:tcBorders>
              <w:top w:val="nil"/>
              <w:left w:val="nil"/>
              <w:bottom w:val="nil"/>
              <w:right w:val="nil"/>
            </w:tcBorders>
            <w:noWrap/>
            <w:vAlign w:val="center"/>
            <w:hideMark/>
          </w:tcPr>
          <w:p w14:paraId="3819240D"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 Month/ per Month</w:t>
            </w:r>
          </w:p>
        </w:tc>
        <w:tc>
          <w:tcPr>
            <w:tcW w:w="1275" w:type="dxa"/>
            <w:tcBorders>
              <w:top w:val="nil"/>
              <w:left w:val="nil"/>
              <w:bottom w:val="nil"/>
              <w:right w:val="nil"/>
            </w:tcBorders>
            <w:noWrap/>
            <w:vAlign w:val="center"/>
            <w:hideMark/>
          </w:tcPr>
          <w:p w14:paraId="3788E00A" w14:textId="2216D38B"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 xml:space="preserve">100% </w:t>
            </w:r>
            <w:r w:rsidRPr="00425030">
              <w:rPr>
                <w:rFonts w:ascii="Times New Roman" w:eastAsia="Times New Roman" w:hAnsi="Times New Roman" w:cs="Times New Roman"/>
                <w:color w:val="000000"/>
                <w:kern w:val="0"/>
                <w:sz w:val="16"/>
                <w:szCs w:val="16"/>
                <w14:ligatures w14:val="none"/>
              </w:rPr>
              <w:t> </w:t>
            </w:r>
          </w:p>
        </w:tc>
        <w:tc>
          <w:tcPr>
            <w:tcW w:w="1053" w:type="dxa"/>
            <w:tcBorders>
              <w:top w:val="nil"/>
              <w:left w:val="nil"/>
              <w:bottom w:val="nil"/>
              <w:right w:val="nil"/>
            </w:tcBorders>
            <w:noWrap/>
            <w:vAlign w:val="center"/>
            <w:hideMark/>
          </w:tcPr>
          <w:p w14:paraId="1907A6E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6%</w:t>
            </w:r>
          </w:p>
        </w:tc>
      </w:tr>
      <w:tr w:rsidR="00753262" w:rsidRPr="00425030" w14:paraId="6070DCA4" w14:textId="77777777" w:rsidTr="00753262">
        <w:trPr>
          <w:trHeight w:val="288"/>
        </w:trPr>
        <w:tc>
          <w:tcPr>
            <w:tcW w:w="2552" w:type="dxa"/>
            <w:tcBorders>
              <w:top w:val="nil"/>
              <w:left w:val="nil"/>
              <w:bottom w:val="nil"/>
              <w:right w:val="nil"/>
            </w:tcBorders>
            <w:noWrap/>
            <w:vAlign w:val="center"/>
            <w:hideMark/>
          </w:tcPr>
          <w:p w14:paraId="1AE3ECFF"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Sun et al., 2015)</w:t>
            </w:r>
          </w:p>
        </w:tc>
        <w:tc>
          <w:tcPr>
            <w:tcW w:w="1417" w:type="dxa"/>
            <w:tcBorders>
              <w:top w:val="nil"/>
              <w:left w:val="nil"/>
              <w:bottom w:val="nil"/>
              <w:right w:val="nil"/>
            </w:tcBorders>
            <w:noWrap/>
            <w:vAlign w:val="center"/>
            <w:hideMark/>
          </w:tcPr>
          <w:p w14:paraId="3507B0AE"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South Korea</w:t>
            </w:r>
          </w:p>
        </w:tc>
        <w:tc>
          <w:tcPr>
            <w:tcW w:w="1843" w:type="dxa"/>
            <w:tcBorders>
              <w:top w:val="nil"/>
              <w:left w:val="nil"/>
              <w:bottom w:val="nil"/>
              <w:right w:val="nil"/>
            </w:tcBorders>
            <w:noWrap/>
            <w:vAlign w:val="center"/>
            <w:hideMark/>
          </w:tcPr>
          <w:p w14:paraId="0311C5F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32 (Mage=23.88, SD=3.35)</w:t>
            </w:r>
          </w:p>
        </w:tc>
        <w:tc>
          <w:tcPr>
            <w:tcW w:w="1418" w:type="dxa"/>
            <w:tcBorders>
              <w:top w:val="nil"/>
              <w:left w:val="nil"/>
              <w:bottom w:val="nil"/>
              <w:right w:val="nil"/>
            </w:tcBorders>
            <w:noWrap/>
            <w:vAlign w:val="center"/>
            <w:hideMark/>
          </w:tcPr>
          <w:p w14:paraId="5BE4B53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685 all Male</w:t>
            </w:r>
          </w:p>
        </w:tc>
        <w:tc>
          <w:tcPr>
            <w:tcW w:w="1134" w:type="dxa"/>
            <w:tcBorders>
              <w:top w:val="nil"/>
              <w:left w:val="nil"/>
              <w:bottom w:val="nil"/>
              <w:right w:val="nil"/>
            </w:tcBorders>
            <w:noWrap/>
            <w:vAlign w:val="center"/>
            <w:hideMark/>
          </w:tcPr>
          <w:p w14:paraId="70094EC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All Heterosexual </w:t>
            </w:r>
          </w:p>
        </w:tc>
        <w:tc>
          <w:tcPr>
            <w:tcW w:w="1417" w:type="dxa"/>
            <w:tcBorders>
              <w:top w:val="nil"/>
              <w:left w:val="nil"/>
              <w:bottom w:val="nil"/>
              <w:right w:val="nil"/>
            </w:tcBorders>
            <w:noWrap/>
            <w:vAlign w:val="center"/>
            <w:hideMark/>
          </w:tcPr>
          <w:p w14:paraId="301F4D68"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All Korean</w:t>
            </w:r>
          </w:p>
        </w:tc>
        <w:tc>
          <w:tcPr>
            <w:tcW w:w="851" w:type="dxa"/>
            <w:tcBorders>
              <w:top w:val="nil"/>
              <w:left w:val="nil"/>
              <w:bottom w:val="nil"/>
              <w:right w:val="nil"/>
            </w:tcBorders>
            <w:noWrap/>
            <w:vAlign w:val="center"/>
            <w:hideMark/>
          </w:tcPr>
          <w:p w14:paraId="3BE95C08"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Lifetime</w:t>
            </w:r>
          </w:p>
        </w:tc>
        <w:tc>
          <w:tcPr>
            <w:tcW w:w="1275" w:type="dxa"/>
            <w:tcBorders>
              <w:top w:val="nil"/>
              <w:left w:val="nil"/>
              <w:bottom w:val="nil"/>
              <w:right w:val="nil"/>
            </w:tcBorders>
            <w:noWrap/>
            <w:vAlign w:val="center"/>
            <w:hideMark/>
          </w:tcPr>
          <w:p w14:paraId="027C832A"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9.5% Male (99.1% used pornography at least occasionally for masturbation)</w:t>
            </w:r>
          </w:p>
        </w:tc>
        <w:tc>
          <w:tcPr>
            <w:tcW w:w="1053" w:type="dxa"/>
            <w:tcBorders>
              <w:top w:val="nil"/>
              <w:left w:val="nil"/>
              <w:bottom w:val="nil"/>
              <w:right w:val="nil"/>
            </w:tcBorders>
            <w:noWrap/>
            <w:vAlign w:val="center"/>
            <w:hideMark/>
          </w:tcPr>
          <w:p w14:paraId="7DC0971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2%</w:t>
            </w:r>
          </w:p>
        </w:tc>
      </w:tr>
      <w:tr w:rsidR="00753262" w:rsidRPr="00425030" w14:paraId="0D164F8E" w14:textId="77777777" w:rsidTr="00753262">
        <w:trPr>
          <w:trHeight w:val="288"/>
        </w:trPr>
        <w:tc>
          <w:tcPr>
            <w:tcW w:w="2552" w:type="dxa"/>
            <w:tcBorders>
              <w:top w:val="nil"/>
              <w:left w:val="nil"/>
              <w:bottom w:val="nil"/>
              <w:right w:val="nil"/>
            </w:tcBorders>
            <w:noWrap/>
            <w:vAlign w:val="center"/>
            <w:hideMark/>
          </w:tcPr>
          <w:p w14:paraId="64CD7297"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lastRenderedPageBreak/>
              <w:t>(Wilt et al., 2016)</w:t>
            </w:r>
          </w:p>
        </w:tc>
        <w:tc>
          <w:tcPr>
            <w:tcW w:w="1417" w:type="dxa"/>
            <w:tcBorders>
              <w:top w:val="nil"/>
              <w:left w:val="nil"/>
              <w:bottom w:val="nil"/>
              <w:right w:val="nil"/>
            </w:tcBorders>
            <w:noWrap/>
            <w:vAlign w:val="center"/>
            <w:hideMark/>
          </w:tcPr>
          <w:p w14:paraId="38B2041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United States</w:t>
            </w:r>
          </w:p>
        </w:tc>
        <w:tc>
          <w:tcPr>
            <w:tcW w:w="1843" w:type="dxa"/>
            <w:tcBorders>
              <w:top w:val="nil"/>
              <w:left w:val="nil"/>
              <w:bottom w:val="nil"/>
              <w:right w:val="nil"/>
            </w:tcBorders>
            <w:noWrap/>
            <w:vAlign w:val="center"/>
            <w:hideMark/>
          </w:tcPr>
          <w:p w14:paraId="2053BC2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Mage=19.33, SD=2.53</w:t>
            </w:r>
          </w:p>
        </w:tc>
        <w:tc>
          <w:tcPr>
            <w:tcW w:w="1418" w:type="dxa"/>
            <w:tcBorders>
              <w:top w:val="nil"/>
              <w:left w:val="nil"/>
              <w:bottom w:val="nil"/>
              <w:right w:val="nil"/>
            </w:tcBorders>
            <w:noWrap/>
            <w:vAlign w:val="center"/>
            <w:hideMark/>
          </w:tcPr>
          <w:p w14:paraId="4765D6D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070 Participants with Female 31.59%, Male 68.41%</w:t>
            </w:r>
          </w:p>
        </w:tc>
        <w:tc>
          <w:tcPr>
            <w:tcW w:w="1134" w:type="dxa"/>
            <w:tcBorders>
              <w:top w:val="nil"/>
              <w:left w:val="nil"/>
              <w:bottom w:val="nil"/>
              <w:right w:val="nil"/>
            </w:tcBorders>
            <w:noWrap/>
            <w:vAlign w:val="center"/>
            <w:hideMark/>
          </w:tcPr>
          <w:p w14:paraId="28EF080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417" w:type="dxa"/>
            <w:tcBorders>
              <w:top w:val="nil"/>
              <w:left w:val="nil"/>
              <w:bottom w:val="nil"/>
              <w:right w:val="nil"/>
            </w:tcBorders>
            <w:noWrap/>
            <w:vAlign w:val="center"/>
            <w:hideMark/>
          </w:tcPr>
          <w:p w14:paraId="751421A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White/Caucasian: 70%, Asian/Pacific Islander: 16%, </w:t>
            </w:r>
            <w:proofErr w:type="gramStart"/>
            <w:r w:rsidRPr="00425030">
              <w:rPr>
                <w:rFonts w:ascii="Times New Roman" w:eastAsia="Times New Roman" w:hAnsi="Times New Roman" w:cs="Times New Roman"/>
                <w:color w:val="000000"/>
                <w:kern w:val="0"/>
                <w:sz w:val="20"/>
                <w:szCs w:val="20"/>
                <w14:ligatures w14:val="none"/>
              </w:rPr>
              <w:t>African-American</w:t>
            </w:r>
            <w:proofErr w:type="gramEnd"/>
            <w:r w:rsidRPr="00425030">
              <w:rPr>
                <w:rFonts w:ascii="Times New Roman" w:eastAsia="Times New Roman" w:hAnsi="Times New Roman" w:cs="Times New Roman"/>
                <w:color w:val="000000"/>
                <w:kern w:val="0"/>
                <w:sz w:val="20"/>
                <w:szCs w:val="20"/>
                <w14:ligatures w14:val="none"/>
              </w:rPr>
              <w:t>/Black: 11%, Latino/Hispanic: 6%, Native American/Alaska Native: 2%, Middle Eastern: 1%, and Other/prefer not to say: 2% (participants were allowed to select more than one ethnicity)</w:t>
            </w:r>
          </w:p>
        </w:tc>
        <w:tc>
          <w:tcPr>
            <w:tcW w:w="851" w:type="dxa"/>
            <w:tcBorders>
              <w:top w:val="nil"/>
              <w:left w:val="nil"/>
              <w:bottom w:val="nil"/>
              <w:right w:val="nil"/>
            </w:tcBorders>
            <w:noWrap/>
            <w:vAlign w:val="center"/>
            <w:hideMark/>
          </w:tcPr>
          <w:p w14:paraId="205AE798"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6 Month</w:t>
            </w:r>
          </w:p>
        </w:tc>
        <w:tc>
          <w:tcPr>
            <w:tcW w:w="1275" w:type="dxa"/>
            <w:tcBorders>
              <w:top w:val="nil"/>
              <w:left w:val="nil"/>
              <w:bottom w:val="nil"/>
              <w:right w:val="nil"/>
            </w:tcBorders>
            <w:noWrap/>
            <w:vAlign w:val="center"/>
            <w:hideMark/>
          </w:tcPr>
          <w:p w14:paraId="5A737E6B" w14:textId="60BE35CA"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 xml:space="preserve">100% </w:t>
            </w:r>
            <w:r w:rsidRPr="00425030">
              <w:rPr>
                <w:rFonts w:ascii="Times New Roman" w:eastAsia="Times New Roman" w:hAnsi="Times New Roman" w:cs="Times New Roman"/>
                <w:color w:val="000000"/>
                <w:kern w:val="0"/>
                <w:sz w:val="16"/>
                <w:szCs w:val="16"/>
                <w14:ligatures w14:val="none"/>
              </w:rPr>
              <w:t>  </w:t>
            </w:r>
          </w:p>
        </w:tc>
        <w:tc>
          <w:tcPr>
            <w:tcW w:w="1053" w:type="dxa"/>
            <w:tcBorders>
              <w:top w:val="nil"/>
              <w:left w:val="nil"/>
              <w:bottom w:val="nil"/>
              <w:right w:val="nil"/>
            </w:tcBorders>
            <w:noWrap/>
            <w:vAlign w:val="center"/>
            <w:hideMark/>
          </w:tcPr>
          <w:p w14:paraId="1BC5C4A9"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5%</w:t>
            </w:r>
          </w:p>
        </w:tc>
      </w:tr>
      <w:tr w:rsidR="00753262" w:rsidRPr="00425030" w14:paraId="32AC6033" w14:textId="77777777" w:rsidTr="00753262">
        <w:trPr>
          <w:trHeight w:val="288"/>
        </w:trPr>
        <w:tc>
          <w:tcPr>
            <w:tcW w:w="2552" w:type="dxa"/>
            <w:tcBorders>
              <w:top w:val="nil"/>
              <w:left w:val="nil"/>
              <w:bottom w:val="nil"/>
              <w:right w:val="nil"/>
            </w:tcBorders>
            <w:noWrap/>
            <w:vAlign w:val="center"/>
            <w:hideMark/>
          </w:tcPr>
          <w:p w14:paraId="2BF6AAFE"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Blais-Lecours et al., 2016)</w:t>
            </w:r>
          </w:p>
        </w:tc>
        <w:tc>
          <w:tcPr>
            <w:tcW w:w="1417" w:type="dxa"/>
            <w:tcBorders>
              <w:top w:val="nil"/>
              <w:left w:val="nil"/>
              <w:bottom w:val="nil"/>
              <w:right w:val="nil"/>
            </w:tcBorders>
            <w:noWrap/>
            <w:vAlign w:val="center"/>
            <w:hideMark/>
          </w:tcPr>
          <w:p w14:paraId="310A92C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Canada</w:t>
            </w:r>
          </w:p>
        </w:tc>
        <w:tc>
          <w:tcPr>
            <w:tcW w:w="1843" w:type="dxa"/>
            <w:tcBorders>
              <w:top w:val="nil"/>
              <w:left w:val="nil"/>
              <w:bottom w:val="nil"/>
              <w:right w:val="nil"/>
            </w:tcBorders>
            <w:noWrap/>
            <w:vAlign w:val="center"/>
            <w:hideMark/>
          </w:tcPr>
          <w:p w14:paraId="7DAE11E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78 (Mage= 25.20, SD= 7.99)</w:t>
            </w:r>
          </w:p>
        </w:tc>
        <w:tc>
          <w:tcPr>
            <w:tcW w:w="1418" w:type="dxa"/>
            <w:tcBorders>
              <w:top w:val="nil"/>
              <w:left w:val="nil"/>
              <w:bottom w:val="nil"/>
              <w:right w:val="nil"/>
            </w:tcBorders>
            <w:noWrap/>
            <w:vAlign w:val="center"/>
            <w:hideMark/>
          </w:tcPr>
          <w:p w14:paraId="19F2499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832 Participants with Female 71.8%, Male 21.2%</w:t>
            </w:r>
          </w:p>
        </w:tc>
        <w:tc>
          <w:tcPr>
            <w:tcW w:w="1134" w:type="dxa"/>
            <w:tcBorders>
              <w:top w:val="nil"/>
              <w:left w:val="nil"/>
              <w:bottom w:val="nil"/>
              <w:right w:val="nil"/>
            </w:tcBorders>
            <w:noWrap/>
            <w:vAlign w:val="center"/>
            <w:hideMark/>
          </w:tcPr>
          <w:p w14:paraId="7EFE5BB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Heterosexual 86.5%, Bisexual 6.5%, Homosexual 4.5%, and Other sexual orientations 2.5%</w:t>
            </w:r>
          </w:p>
        </w:tc>
        <w:tc>
          <w:tcPr>
            <w:tcW w:w="1417" w:type="dxa"/>
            <w:tcBorders>
              <w:top w:val="nil"/>
              <w:left w:val="nil"/>
              <w:bottom w:val="nil"/>
              <w:right w:val="nil"/>
            </w:tcBorders>
            <w:noWrap/>
            <w:vAlign w:val="center"/>
            <w:hideMark/>
          </w:tcPr>
          <w:p w14:paraId="7F110285"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851" w:type="dxa"/>
            <w:tcBorders>
              <w:top w:val="nil"/>
              <w:left w:val="nil"/>
              <w:bottom w:val="nil"/>
              <w:right w:val="nil"/>
            </w:tcBorders>
            <w:noWrap/>
            <w:vAlign w:val="center"/>
            <w:hideMark/>
          </w:tcPr>
          <w:p w14:paraId="4A9AAB8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6 Month</w:t>
            </w:r>
          </w:p>
        </w:tc>
        <w:tc>
          <w:tcPr>
            <w:tcW w:w="1275" w:type="dxa"/>
            <w:tcBorders>
              <w:top w:val="nil"/>
              <w:left w:val="nil"/>
              <w:bottom w:val="nil"/>
              <w:right w:val="nil"/>
            </w:tcBorders>
            <w:noWrap/>
            <w:vAlign w:val="center"/>
            <w:hideMark/>
          </w:tcPr>
          <w:p w14:paraId="2AB2C2E4"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51% for Female and 90.2% for Male</w:t>
            </w:r>
          </w:p>
        </w:tc>
        <w:tc>
          <w:tcPr>
            <w:tcW w:w="1053" w:type="dxa"/>
            <w:tcBorders>
              <w:top w:val="nil"/>
              <w:left w:val="nil"/>
              <w:bottom w:val="nil"/>
              <w:right w:val="nil"/>
            </w:tcBorders>
            <w:noWrap/>
            <w:vAlign w:val="center"/>
            <w:hideMark/>
          </w:tcPr>
          <w:p w14:paraId="26EB79CC"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5%</w:t>
            </w:r>
          </w:p>
        </w:tc>
      </w:tr>
      <w:tr w:rsidR="00753262" w:rsidRPr="00425030" w14:paraId="02A43D72" w14:textId="77777777" w:rsidTr="00753262">
        <w:trPr>
          <w:trHeight w:val="288"/>
        </w:trPr>
        <w:tc>
          <w:tcPr>
            <w:tcW w:w="2552" w:type="dxa"/>
            <w:tcBorders>
              <w:top w:val="nil"/>
              <w:left w:val="nil"/>
              <w:bottom w:val="nil"/>
              <w:right w:val="nil"/>
            </w:tcBorders>
            <w:noWrap/>
            <w:vAlign w:val="center"/>
            <w:hideMark/>
          </w:tcPr>
          <w:p w14:paraId="19F35D3F"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Gouvernet et al., 2017)</w:t>
            </w:r>
          </w:p>
        </w:tc>
        <w:tc>
          <w:tcPr>
            <w:tcW w:w="1417" w:type="dxa"/>
            <w:tcBorders>
              <w:top w:val="nil"/>
              <w:left w:val="nil"/>
              <w:bottom w:val="nil"/>
              <w:right w:val="nil"/>
            </w:tcBorders>
            <w:noWrap/>
            <w:vAlign w:val="center"/>
            <w:hideMark/>
          </w:tcPr>
          <w:p w14:paraId="284CEFC3"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France</w:t>
            </w:r>
          </w:p>
        </w:tc>
        <w:tc>
          <w:tcPr>
            <w:tcW w:w="1843" w:type="dxa"/>
            <w:tcBorders>
              <w:top w:val="nil"/>
              <w:left w:val="nil"/>
              <w:bottom w:val="nil"/>
              <w:right w:val="nil"/>
            </w:tcBorders>
            <w:noWrap/>
            <w:vAlign w:val="center"/>
            <w:hideMark/>
          </w:tcPr>
          <w:p w14:paraId="2A96D65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 - 64 (Mage=24, SD=7.2)</w:t>
            </w:r>
          </w:p>
        </w:tc>
        <w:tc>
          <w:tcPr>
            <w:tcW w:w="1418" w:type="dxa"/>
            <w:tcBorders>
              <w:top w:val="nil"/>
              <w:left w:val="nil"/>
              <w:bottom w:val="nil"/>
              <w:right w:val="nil"/>
            </w:tcBorders>
            <w:noWrap/>
            <w:vAlign w:val="center"/>
            <w:hideMark/>
          </w:tcPr>
          <w:p w14:paraId="77A8D06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590 Participants with Female 78%, Male 22%</w:t>
            </w:r>
          </w:p>
        </w:tc>
        <w:tc>
          <w:tcPr>
            <w:tcW w:w="1134" w:type="dxa"/>
            <w:tcBorders>
              <w:top w:val="nil"/>
              <w:left w:val="nil"/>
              <w:bottom w:val="nil"/>
              <w:right w:val="nil"/>
            </w:tcBorders>
            <w:noWrap/>
            <w:vAlign w:val="center"/>
            <w:hideMark/>
          </w:tcPr>
          <w:p w14:paraId="224F8CE8"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417" w:type="dxa"/>
            <w:tcBorders>
              <w:top w:val="nil"/>
              <w:left w:val="nil"/>
              <w:bottom w:val="nil"/>
              <w:right w:val="nil"/>
            </w:tcBorders>
            <w:noWrap/>
            <w:vAlign w:val="center"/>
            <w:hideMark/>
          </w:tcPr>
          <w:p w14:paraId="60DD6E6E"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851" w:type="dxa"/>
            <w:tcBorders>
              <w:top w:val="nil"/>
              <w:left w:val="nil"/>
              <w:bottom w:val="nil"/>
              <w:right w:val="nil"/>
            </w:tcBorders>
            <w:noWrap/>
            <w:vAlign w:val="center"/>
            <w:hideMark/>
          </w:tcPr>
          <w:p w14:paraId="29E25D1C"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Lifetime</w:t>
            </w:r>
          </w:p>
        </w:tc>
        <w:tc>
          <w:tcPr>
            <w:tcW w:w="1275" w:type="dxa"/>
            <w:tcBorders>
              <w:top w:val="nil"/>
              <w:left w:val="nil"/>
              <w:bottom w:val="nil"/>
              <w:right w:val="nil"/>
            </w:tcBorders>
            <w:noWrap/>
            <w:vAlign w:val="center"/>
            <w:hideMark/>
          </w:tcPr>
          <w:p w14:paraId="6C1ACB45" w14:textId="77777777" w:rsidR="00753262" w:rsidRPr="00425030" w:rsidRDefault="00753262" w:rsidP="00E012C0">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40%</w:t>
            </w:r>
          </w:p>
        </w:tc>
        <w:tc>
          <w:tcPr>
            <w:tcW w:w="1053" w:type="dxa"/>
            <w:tcBorders>
              <w:top w:val="nil"/>
              <w:left w:val="nil"/>
              <w:bottom w:val="nil"/>
              <w:right w:val="nil"/>
            </w:tcBorders>
            <w:noWrap/>
            <w:vAlign w:val="center"/>
            <w:hideMark/>
          </w:tcPr>
          <w:p w14:paraId="5AF4F693"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1%</w:t>
            </w:r>
          </w:p>
        </w:tc>
      </w:tr>
      <w:tr w:rsidR="00753262" w:rsidRPr="00425030" w14:paraId="20A1A254" w14:textId="77777777" w:rsidTr="00753262">
        <w:trPr>
          <w:trHeight w:val="288"/>
        </w:trPr>
        <w:tc>
          <w:tcPr>
            <w:tcW w:w="2552" w:type="dxa"/>
            <w:tcBorders>
              <w:top w:val="nil"/>
              <w:left w:val="nil"/>
              <w:bottom w:val="nil"/>
              <w:right w:val="nil"/>
            </w:tcBorders>
            <w:noWrap/>
            <w:vAlign w:val="center"/>
            <w:hideMark/>
          </w:tcPr>
          <w:p w14:paraId="71D6024C"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roofErr w:type="spellStart"/>
            <w:r w:rsidRPr="00425030">
              <w:rPr>
                <w:rFonts w:ascii="Times New Roman" w:eastAsia="Times New Roman" w:hAnsi="Times New Roman" w:cs="Times New Roman"/>
                <w:color w:val="000000"/>
                <w:kern w:val="0"/>
                <w:sz w:val="20"/>
                <w:szCs w:val="20"/>
                <w14:ligatures w14:val="none"/>
              </w:rPr>
              <w:t>Daspe</w:t>
            </w:r>
            <w:proofErr w:type="spellEnd"/>
            <w:r w:rsidRPr="00425030">
              <w:rPr>
                <w:rFonts w:ascii="Times New Roman" w:eastAsia="Times New Roman" w:hAnsi="Times New Roman" w:cs="Times New Roman"/>
                <w:color w:val="000000"/>
                <w:kern w:val="0"/>
                <w:sz w:val="20"/>
                <w:szCs w:val="20"/>
                <w14:ligatures w14:val="none"/>
              </w:rPr>
              <w:t xml:space="preserve"> et al., 2018)</w:t>
            </w:r>
          </w:p>
        </w:tc>
        <w:tc>
          <w:tcPr>
            <w:tcW w:w="1417" w:type="dxa"/>
            <w:tcBorders>
              <w:top w:val="nil"/>
              <w:left w:val="nil"/>
              <w:bottom w:val="nil"/>
              <w:right w:val="nil"/>
            </w:tcBorders>
            <w:noWrap/>
            <w:vAlign w:val="center"/>
            <w:hideMark/>
          </w:tcPr>
          <w:p w14:paraId="3A230D2E"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Canada</w:t>
            </w:r>
          </w:p>
        </w:tc>
        <w:tc>
          <w:tcPr>
            <w:tcW w:w="1843" w:type="dxa"/>
            <w:tcBorders>
              <w:top w:val="nil"/>
              <w:left w:val="nil"/>
              <w:bottom w:val="nil"/>
              <w:right w:val="nil"/>
            </w:tcBorders>
            <w:noWrap/>
            <w:vAlign w:val="center"/>
            <w:hideMark/>
          </w:tcPr>
          <w:p w14:paraId="6DBD79F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 - 55 (18 - 35: 76.4%)</w:t>
            </w:r>
          </w:p>
        </w:tc>
        <w:tc>
          <w:tcPr>
            <w:tcW w:w="1418" w:type="dxa"/>
            <w:tcBorders>
              <w:top w:val="nil"/>
              <w:left w:val="nil"/>
              <w:bottom w:val="nil"/>
              <w:right w:val="nil"/>
            </w:tcBorders>
            <w:noWrap/>
            <w:vAlign w:val="center"/>
            <w:hideMark/>
          </w:tcPr>
          <w:p w14:paraId="18FC29C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1036 Participants with Female </w:t>
            </w:r>
            <w:r w:rsidRPr="00425030">
              <w:rPr>
                <w:rFonts w:ascii="Times New Roman" w:eastAsia="Times New Roman" w:hAnsi="Times New Roman" w:cs="Times New Roman"/>
                <w:color w:val="000000"/>
                <w:kern w:val="0"/>
                <w:sz w:val="20"/>
                <w:szCs w:val="20"/>
                <w14:ligatures w14:val="none"/>
              </w:rPr>
              <w:lastRenderedPageBreak/>
              <w:t>54.5%, Male 45.5%</w:t>
            </w:r>
          </w:p>
        </w:tc>
        <w:tc>
          <w:tcPr>
            <w:tcW w:w="1134" w:type="dxa"/>
            <w:tcBorders>
              <w:top w:val="nil"/>
              <w:left w:val="nil"/>
              <w:bottom w:val="nil"/>
              <w:right w:val="nil"/>
            </w:tcBorders>
            <w:noWrap/>
            <w:vAlign w:val="center"/>
            <w:hideMark/>
          </w:tcPr>
          <w:p w14:paraId="1CDAC03C"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lastRenderedPageBreak/>
              <w:t>Heterosexual: 93.2%, Homosexual: 6.8%</w:t>
            </w:r>
          </w:p>
        </w:tc>
        <w:tc>
          <w:tcPr>
            <w:tcW w:w="1417" w:type="dxa"/>
            <w:tcBorders>
              <w:top w:val="nil"/>
              <w:left w:val="nil"/>
              <w:bottom w:val="nil"/>
              <w:right w:val="nil"/>
            </w:tcBorders>
            <w:noWrap/>
            <w:vAlign w:val="center"/>
            <w:hideMark/>
          </w:tcPr>
          <w:p w14:paraId="0F0D7F96"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851" w:type="dxa"/>
            <w:tcBorders>
              <w:top w:val="nil"/>
              <w:left w:val="nil"/>
              <w:bottom w:val="nil"/>
              <w:right w:val="nil"/>
            </w:tcBorders>
            <w:noWrap/>
            <w:vAlign w:val="center"/>
            <w:hideMark/>
          </w:tcPr>
          <w:p w14:paraId="13E4636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6 Month</w:t>
            </w:r>
          </w:p>
        </w:tc>
        <w:tc>
          <w:tcPr>
            <w:tcW w:w="1275" w:type="dxa"/>
            <w:tcBorders>
              <w:top w:val="nil"/>
              <w:left w:val="nil"/>
              <w:bottom w:val="nil"/>
              <w:right w:val="nil"/>
            </w:tcBorders>
            <w:noWrap/>
            <w:vAlign w:val="center"/>
            <w:hideMark/>
          </w:tcPr>
          <w:p w14:paraId="3BC62BF4"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 xml:space="preserve">73% for Female and 98.1% for Male used </w:t>
            </w:r>
            <w:r w:rsidRPr="00425030">
              <w:rPr>
                <w:rFonts w:ascii="Times New Roman" w:eastAsia="Times New Roman" w:hAnsi="Times New Roman" w:cs="Times New Roman"/>
                <w:color w:val="000000"/>
                <w:kern w:val="0"/>
                <w14:ligatures w14:val="none"/>
              </w:rPr>
              <w:lastRenderedPageBreak/>
              <w:t>porn in the last year</w:t>
            </w:r>
          </w:p>
        </w:tc>
        <w:tc>
          <w:tcPr>
            <w:tcW w:w="1053" w:type="dxa"/>
            <w:tcBorders>
              <w:top w:val="nil"/>
              <w:left w:val="nil"/>
              <w:bottom w:val="nil"/>
              <w:right w:val="nil"/>
            </w:tcBorders>
            <w:noWrap/>
            <w:vAlign w:val="center"/>
            <w:hideMark/>
          </w:tcPr>
          <w:p w14:paraId="3C90F8B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lastRenderedPageBreak/>
              <w:t>95%</w:t>
            </w:r>
          </w:p>
        </w:tc>
      </w:tr>
      <w:tr w:rsidR="00753262" w:rsidRPr="00425030" w14:paraId="4B347C0F" w14:textId="77777777" w:rsidTr="00753262">
        <w:trPr>
          <w:trHeight w:val="288"/>
        </w:trPr>
        <w:tc>
          <w:tcPr>
            <w:tcW w:w="2552" w:type="dxa"/>
            <w:tcBorders>
              <w:top w:val="nil"/>
              <w:left w:val="nil"/>
              <w:bottom w:val="nil"/>
              <w:right w:val="nil"/>
            </w:tcBorders>
            <w:noWrap/>
            <w:vAlign w:val="center"/>
            <w:hideMark/>
          </w:tcPr>
          <w:p w14:paraId="73DD25F0"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Rasmussen et al., 2018)</w:t>
            </w:r>
          </w:p>
        </w:tc>
        <w:tc>
          <w:tcPr>
            <w:tcW w:w="1417" w:type="dxa"/>
            <w:tcBorders>
              <w:top w:val="nil"/>
              <w:left w:val="nil"/>
              <w:bottom w:val="nil"/>
              <w:right w:val="nil"/>
            </w:tcBorders>
            <w:noWrap/>
            <w:vAlign w:val="center"/>
            <w:hideMark/>
          </w:tcPr>
          <w:p w14:paraId="06055596"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United States</w:t>
            </w:r>
          </w:p>
        </w:tc>
        <w:tc>
          <w:tcPr>
            <w:tcW w:w="1843" w:type="dxa"/>
            <w:tcBorders>
              <w:top w:val="nil"/>
              <w:left w:val="nil"/>
              <w:bottom w:val="nil"/>
              <w:right w:val="nil"/>
            </w:tcBorders>
            <w:noWrap/>
            <w:vAlign w:val="center"/>
            <w:hideMark/>
          </w:tcPr>
          <w:p w14:paraId="15B1167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Mage = 19.09, SD = 2.06</w:t>
            </w:r>
          </w:p>
        </w:tc>
        <w:tc>
          <w:tcPr>
            <w:tcW w:w="1418" w:type="dxa"/>
            <w:tcBorders>
              <w:top w:val="nil"/>
              <w:left w:val="nil"/>
              <w:bottom w:val="nil"/>
              <w:right w:val="nil"/>
            </w:tcBorders>
            <w:noWrap/>
            <w:vAlign w:val="center"/>
            <w:hideMark/>
          </w:tcPr>
          <w:p w14:paraId="45B784D5"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4,006 Participants with Women 62.5%, Men 37.4% and Others 0.1%</w:t>
            </w:r>
          </w:p>
        </w:tc>
        <w:tc>
          <w:tcPr>
            <w:tcW w:w="1134" w:type="dxa"/>
            <w:tcBorders>
              <w:top w:val="nil"/>
              <w:left w:val="nil"/>
              <w:bottom w:val="nil"/>
              <w:right w:val="nil"/>
            </w:tcBorders>
            <w:noWrap/>
            <w:vAlign w:val="center"/>
            <w:hideMark/>
          </w:tcPr>
          <w:p w14:paraId="2C6FC2A9"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Heterosexual: 93.3%, </w:t>
            </w:r>
            <w:proofErr w:type="spellStart"/>
            <w:r w:rsidRPr="00425030">
              <w:rPr>
                <w:rFonts w:ascii="Times New Roman" w:eastAsia="Times New Roman" w:hAnsi="Times New Roman" w:cs="Times New Roman"/>
                <w:color w:val="000000"/>
                <w:kern w:val="0"/>
                <w:sz w:val="20"/>
                <w:szCs w:val="20"/>
                <w14:ligatures w14:val="none"/>
              </w:rPr>
              <w:t>Nonheterosexual</w:t>
            </w:r>
            <w:proofErr w:type="spellEnd"/>
            <w:r w:rsidRPr="00425030">
              <w:rPr>
                <w:rFonts w:ascii="Times New Roman" w:eastAsia="Times New Roman" w:hAnsi="Times New Roman" w:cs="Times New Roman"/>
                <w:color w:val="000000"/>
                <w:kern w:val="0"/>
                <w:sz w:val="20"/>
                <w:szCs w:val="20"/>
                <w14:ligatures w14:val="none"/>
              </w:rPr>
              <w:t>: 6.7%</w:t>
            </w:r>
          </w:p>
        </w:tc>
        <w:tc>
          <w:tcPr>
            <w:tcW w:w="1417" w:type="dxa"/>
            <w:tcBorders>
              <w:top w:val="nil"/>
              <w:left w:val="nil"/>
              <w:bottom w:val="nil"/>
              <w:right w:val="nil"/>
            </w:tcBorders>
            <w:noWrap/>
            <w:vAlign w:val="center"/>
            <w:hideMark/>
          </w:tcPr>
          <w:p w14:paraId="568B9AB8"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White: 63.5%, Black: 8.8%, Hispanic: 8.0%, </w:t>
            </w:r>
            <w:proofErr w:type="gramStart"/>
            <w:r w:rsidRPr="00425030">
              <w:rPr>
                <w:rFonts w:ascii="Times New Roman" w:eastAsia="Times New Roman" w:hAnsi="Times New Roman" w:cs="Times New Roman"/>
                <w:color w:val="000000"/>
                <w:kern w:val="0"/>
                <w:sz w:val="20"/>
                <w:szCs w:val="20"/>
                <w14:ligatures w14:val="none"/>
              </w:rPr>
              <w:t>Other</w:t>
            </w:r>
            <w:proofErr w:type="gramEnd"/>
            <w:r w:rsidRPr="00425030">
              <w:rPr>
                <w:rFonts w:ascii="Times New Roman" w:eastAsia="Times New Roman" w:hAnsi="Times New Roman" w:cs="Times New Roman"/>
                <w:color w:val="000000"/>
                <w:kern w:val="0"/>
                <w:sz w:val="20"/>
                <w:szCs w:val="20"/>
                <w14:ligatures w14:val="none"/>
              </w:rPr>
              <w:t xml:space="preserve"> race: 19.7%</w:t>
            </w:r>
          </w:p>
        </w:tc>
        <w:tc>
          <w:tcPr>
            <w:tcW w:w="851" w:type="dxa"/>
            <w:tcBorders>
              <w:top w:val="nil"/>
              <w:left w:val="nil"/>
              <w:bottom w:val="nil"/>
              <w:right w:val="nil"/>
            </w:tcBorders>
            <w:noWrap/>
            <w:vAlign w:val="center"/>
            <w:hideMark/>
          </w:tcPr>
          <w:p w14:paraId="44BB701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6 Month</w:t>
            </w:r>
          </w:p>
        </w:tc>
        <w:tc>
          <w:tcPr>
            <w:tcW w:w="1275" w:type="dxa"/>
            <w:tcBorders>
              <w:top w:val="nil"/>
              <w:left w:val="nil"/>
              <w:bottom w:val="nil"/>
              <w:right w:val="nil"/>
            </w:tcBorders>
            <w:noWrap/>
            <w:vAlign w:val="center"/>
            <w:hideMark/>
          </w:tcPr>
          <w:p w14:paraId="65C7133E"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77.3% (66.5% for Female and 94.7% for Male)</w:t>
            </w:r>
          </w:p>
        </w:tc>
        <w:tc>
          <w:tcPr>
            <w:tcW w:w="1053" w:type="dxa"/>
            <w:tcBorders>
              <w:top w:val="nil"/>
              <w:left w:val="nil"/>
              <w:bottom w:val="nil"/>
              <w:right w:val="nil"/>
            </w:tcBorders>
            <w:noWrap/>
            <w:vAlign w:val="center"/>
            <w:hideMark/>
          </w:tcPr>
          <w:p w14:paraId="213A0DE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00%</w:t>
            </w:r>
          </w:p>
        </w:tc>
      </w:tr>
      <w:tr w:rsidR="00753262" w:rsidRPr="00425030" w14:paraId="31BF55D4" w14:textId="77777777" w:rsidTr="00753262">
        <w:trPr>
          <w:trHeight w:val="288"/>
        </w:trPr>
        <w:tc>
          <w:tcPr>
            <w:tcW w:w="2552" w:type="dxa"/>
            <w:tcBorders>
              <w:top w:val="nil"/>
              <w:left w:val="nil"/>
              <w:bottom w:val="nil"/>
              <w:right w:val="nil"/>
            </w:tcBorders>
            <w:noWrap/>
            <w:vAlign w:val="center"/>
            <w:hideMark/>
          </w:tcPr>
          <w:p w14:paraId="3788322D"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French &amp; Hamilton, 2018)</w:t>
            </w:r>
          </w:p>
        </w:tc>
        <w:tc>
          <w:tcPr>
            <w:tcW w:w="1417" w:type="dxa"/>
            <w:tcBorders>
              <w:top w:val="nil"/>
              <w:left w:val="nil"/>
              <w:bottom w:val="nil"/>
              <w:right w:val="nil"/>
            </w:tcBorders>
            <w:noWrap/>
            <w:vAlign w:val="center"/>
            <w:hideMark/>
          </w:tcPr>
          <w:p w14:paraId="7EF9C34F"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Canada</w:t>
            </w:r>
          </w:p>
        </w:tc>
        <w:tc>
          <w:tcPr>
            <w:tcW w:w="1843" w:type="dxa"/>
            <w:tcBorders>
              <w:top w:val="nil"/>
              <w:left w:val="nil"/>
              <w:bottom w:val="nil"/>
              <w:right w:val="nil"/>
            </w:tcBorders>
            <w:noWrap/>
            <w:vAlign w:val="center"/>
            <w:hideMark/>
          </w:tcPr>
          <w:p w14:paraId="4EC69B2B"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Female (Mage = 19.8, SD = 3.8) and Male (Mage = 19.84, SD = 2.7)</w:t>
            </w:r>
          </w:p>
        </w:tc>
        <w:tc>
          <w:tcPr>
            <w:tcW w:w="1418" w:type="dxa"/>
            <w:tcBorders>
              <w:top w:val="nil"/>
              <w:left w:val="nil"/>
              <w:bottom w:val="nil"/>
              <w:right w:val="nil"/>
            </w:tcBorders>
            <w:noWrap/>
            <w:vAlign w:val="center"/>
            <w:hideMark/>
          </w:tcPr>
          <w:p w14:paraId="343BA8FF"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505 Participants with Women 61.4% and Men 38.6%</w:t>
            </w:r>
          </w:p>
        </w:tc>
        <w:tc>
          <w:tcPr>
            <w:tcW w:w="1134" w:type="dxa"/>
            <w:tcBorders>
              <w:top w:val="nil"/>
              <w:left w:val="nil"/>
              <w:bottom w:val="nil"/>
              <w:right w:val="nil"/>
            </w:tcBorders>
            <w:noWrap/>
            <w:vAlign w:val="center"/>
            <w:hideMark/>
          </w:tcPr>
          <w:p w14:paraId="6FCF197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Heterosexual (Female: 84.2% and Male 84.6%), Bisexual (Female: 5.8% and Male 6.2%), Lesbian/gay (Female: 1.6% and Male 6.2%), </w:t>
            </w:r>
            <w:proofErr w:type="spellStart"/>
            <w:r w:rsidRPr="00425030">
              <w:rPr>
                <w:rFonts w:ascii="Times New Roman" w:eastAsia="Times New Roman" w:hAnsi="Times New Roman" w:cs="Times New Roman"/>
                <w:color w:val="000000"/>
                <w:kern w:val="0"/>
                <w:sz w:val="20"/>
                <w:szCs w:val="20"/>
                <w14:ligatures w14:val="none"/>
              </w:rPr>
              <w:t>Unlabeled</w:t>
            </w:r>
            <w:proofErr w:type="spellEnd"/>
            <w:r w:rsidRPr="00425030">
              <w:rPr>
                <w:rFonts w:ascii="Times New Roman" w:eastAsia="Times New Roman" w:hAnsi="Times New Roman" w:cs="Times New Roman"/>
                <w:color w:val="000000"/>
                <w:kern w:val="0"/>
                <w:sz w:val="20"/>
                <w:szCs w:val="20"/>
                <w14:ligatures w14:val="none"/>
              </w:rPr>
              <w:t xml:space="preserve"> (Female:4.5% and Male 2.1%), Other/not reported (Female:3.7% and Male: 1%)</w:t>
            </w:r>
          </w:p>
        </w:tc>
        <w:tc>
          <w:tcPr>
            <w:tcW w:w="1417" w:type="dxa"/>
            <w:tcBorders>
              <w:top w:val="nil"/>
              <w:left w:val="nil"/>
              <w:bottom w:val="nil"/>
              <w:right w:val="nil"/>
            </w:tcBorders>
            <w:noWrap/>
            <w:vAlign w:val="center"/>
            <w:hideMark/>
          </w:tcPr>
          <w:p w14:paraId="7710304F"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Asian (Female: 6.8% and Male: 6.2%), Aboriginal/First Nation (Female: 1.9% and Male: 0.5%), Black/African/Caribbean (Male: 2.1%), Canadian (Female: 13.2% and Male: 4.1%), Latino/a (Female: 0.3% and Male: 1.5%), White (Female: 73.2% and Male: 83.6%), Multiple ethnicities (Female: 0.6% and Male: 1%), Other/Not reported (Female: 3.8% and Male: 1%)</w:t>
            </w:r>
          </w:p>
        </w:tc>
        <w:tc>
          <w:tcPr>
            <w:tcW w:w="851" w:type="dxa"/>
            <w:tcBorders>
              <w:top w:val="nil"/>
              <w:left w:val="nil"/>
              <w:bottom w:val="nil"/>
              <w:right w:val="nil"/>
            </w:tcBorders>
            <w:noWrap/>
            <w:vAlign w:val="center"/>
            <w:hideMark/>
          </w:tcPr>
          <w:p w14:paraId="431A375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Lifetime</w:t>
            </w:r>
          </w:p>
        </w:tc>
        <w:tc>
          <w:tcPr>
            <w:tcW w:w="1275" w:type="dxa"/>
            <w:tcBorders>
              <w:top w:val="nil"/>
              <w:left w:val="nil"/>
              <w:bottom w:val="nil"/>
              <w:right w:val="nil"/>
            </w:tcBorders>
            <w:noWrap/>
            <w:vAlign w:val="center"/>
            <w:hideMark/>
          </w:tcPr>
          <w:p w14:paraId="5FC8F890"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 xml:space="preserve">67.7% for Female and 96.9% for Male </w:t>
            </w:r>
          </w:p>
        </w:tc>
        <w:tc>
          <w:tcPr>
            <w:tcW w:w="1053" w:type="dxa"/>
            <w:tcBorders>
              <w:top w:val="nil"/>
              <w:left w:val="nil"/>
              <w:bottom w:val="nil"/>
              <w:right w:val="nil"/>
            </w:tcBorders>
            <w:noWrap/>
            <w:vAlign w:val="center"/>
            <w:hideMark/>
          </w:tcPr>
          <w:p w14:paraId="3BF499DC"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00%</w:t>
            </w:r>
          </w:p>
        </w:tc>
      </w:tr>
      <w:tr w:rsidR="00753262" w:rsidRPr="00425030" w14:paraId="436F46A2" w14:textId="77777777" w:rsidTr="00753262">
        <w:trPr>
          <w:trHeight w:val="288"/>
        </w:trPr>
        <w:tc>
          <w:tcPr>
            <w:tcW w:w="2552" w:type="dxa"/>
            <w:vMerge w:val="restart"/>
            <w:tcBorders>
              <w:top w:val="nil"/>
              <w:left w:val="nil"/>
              <w:bottom w:val="nil"/>
              <w:right w:val="nil"/>
            </w:tcBorders>
            <w:noWrap/>
            <w:vAlign w:val="center"/>
            <w:hideMark/>
          </w:tcPr>
          <w:p w14:paraId="144C75BE"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lastRenderedPageBreak/>
              <w:t>(Maas &amp; Dewey, 2018)</w:t>
            </w:r>
          </w:p>
        </w:tc>
        <w:tc>
          <w:tcPr>
            <w:tcW w:w="1417" w:type="dxa"/>
            <w:vMerge w:val="restart"/>
            <w:tcBorders>
              <w:top w:val="nil"/>
              <w:left w:val="nil"/>
              <w:bottom w:val="nil"/>
              <w:right w:val="nil"/>
            </w:tcBorders>
            <w:noWrap/>
            <w:vAlign w:val="center"/>
            <w:hideMark/>
          </w:tcPr>
          <w:p w14:paraId="544DB7B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United States</w:t>
            </w:r>
          </w:p>
        </w:tc>
        <w:tc>
          <w:tcPr>
            <w:tcW w:w="1843" w:type="dxa"/>
            <w:vMerge w:val="restart"/>
            <w:tcBorders>
              <w:top w:val="nil"/>
              <w:left w:val="nil"/>
              <w:bottom w:val="nil"/>
              <w:right w:val="nil"/>
            </w:tcBorders>
            <w:noWrap/>
            <w:vAlign w:val="center"/>
            <w:hideMark/>
          </w:tcPr>
          <w:p w14:paraId="448CC795"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 - 29 (Mage=22.26, SD=3.45)</w:t>
            </w:r>
          </w:p>
        </w:tc>
        <w:tc>
          <w:tcPr>
            <w:tcW w:w="1418" w:type="dxa"/>
            <w:vMerge w:val="restart"/>
            <w:tcBorders>
              <w:top w:val="nil"/>
              <w:left w:val="nil"/>
              <w:bottom w:val="nil"/>
              <w:right w:val="nil"/>
            </w:tcBorders>
            <w:noWrap/>
            <w:vAlign w:val="center"/>
            <w:hideMark/>
          </w:tcPr>
          <w:p w14:paraId="67D1878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168 </w:t>
            </w:r>
            <w:proofErr w:type="spellStart"/>
            <w:r w:rsidRPr="00425030">
              <w:rPr>
                <w:rFonts w:ascii="Times New Roman" w:eastAsia="Times New Roman" w:hAnsi="Times New Roman" w:cs="Times New Roman"/>
                <w:color w:val="000000"/>
                <w:kern w:val="0"/>
                <w:sz w:val="20"/>
                <w:szCs w:val="20"/>
                <w14:ligatures w14:val="none"/>
              </w:rPr>
              <w:t>all Female</w:t>
            </w:r>
            <w:proofErr w:type="spellEnd"/>
          </w:p>
        </w:tc>
        <w:tc>
          <w:tcPr>
            <w:tcW w:w="1134" w:type="dxa"/>
            <w:vMerge w:val="restart"/>
            <w:tcBorders>
              <w:top w:val="nil"/>
              <w:left w:val="nil"/>
              <w:bottom w:val="nil"/>
              <w:right w:val="nil"/>
            </w:tcBorders>
            <w:noWrap/>
            <w:vAlign w:val="center"/>
            <w:hideMark/>
          </w:tcPr>
          <w:p w14:paraId="6C483AAD"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All Heterosexual</w:t>
            </w:r>
          </w:p>
        </w:tc>
        <w:tc>
          <w:tcPr>
            <w:tcW w:w="1417" w:type="dxa"/>
            <w:vMerge w:val="restart"/>
            <w:tcBorders>
              <w:top w:val="nil"/>
              <w:left w:val="nil"/>
              <w:bottom w:val="nil"/>
              <w:right w:val="nil"/>
            </w:tcBorders>
            <w:noWrap/>
            <w:vAlign w:val="center"/>
            <w:hideMark/>
          </w:tcPr>
          <w:p w14:paraId="29FFDE6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European American: 52%, Asian American: 16%, Latina American: 13%, Multiracial/Ethnic: 13%, African American:  6%</w:t>
            </w:r>
          </w:p>
        </w:tc>
        <w:tc>
          <w:tcPr>
            <w:tcW w:w="851" w:type="dxa"/>
            <w:tcBorders>
              <w:top w:val="nil"/>
              <w:left w:val="nil"/>
              <w:bottom w:val="nil"/>
              <w:right w:val="nil"/>
            </w:tcBorders>
            <w:noWrap/>
            <w:vAlign w:val="center"/>
            <w:hideMark/>
          </w:tcPr>
          <w:p w14:paraId="58031FDB"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3 Month</w:t>
            </w:r>
          </w:p>
        </w:tc>
        <w:tc>
          <w:tcPr>
            <w:tcW w:w="1275" w:type="dxa"/>
            <w:tcBorders>
              <w:top w:val="nil"/>
              <w:left w:val="nil"/>
              <w:bottom w:val="nil"/>
              <w:right w:val="nil"/>
            </w:tcBorders>
            <w:noWrap/>
            <w:vAlign w:val="center"/>
            <w:hideMark/>
          </w:tcPr>
          <w:p w14:paraId="0AE9EEA0"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46% Female (intentionally)</w:t>
            </w:r>
          </w:p>
        </w:tc>
        <w:tc>
          <w:tcPr>
            <w:tcW w:w="1053" w:type="dxa"/>
            <w:vMerge w:val="restart"/>
            <w:tcBorders>
              <w:top w:val="nil"/>
              <w:left w:val="nil"/>
              <w:bottom w:val="nil"/>
              <w:right w:val="nil"/>
            </w:tcBorders>
            <w:noWrap/>
            <w:vAlign w:val="center"/>
            <w:hideMark/>
          </w:tcPr>
          <w:p w14:paraId="4B74305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1%</w:t>
            </w:r>
          </w:p>
        </w:tc>
      </w:tr>
      <w:tr w:rsidR="00753262" w:rsidRPr="00425030" w14:paraId="0BE5468C" w14:textId="77777777" w:rsidTr="00753262">
        <w:trPr>
          <w:trHeight w:val="288"/>
        </w:trPr>
        <w:tc>
          <w:tcPr>
            <w:tcW w:w="2552" w:type="dxa"/>
            <w:vMerge/>
            <w:tcBorders>
              <w:top w:val="nil"/>
              <w:left w:val="nil"/>
              <w:bottom w:val="nil"/>
              <w:right w:val="nil"/>
            </w:tcBorders>
            <w:vAlign w:val="center"/>
            <w:hideMark/>
          </w:tcPr>
          <w:p w14:paraId="1EF58434"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7" w:type="dxa"/>
            <w:vMerge/>
            <w:tcBorders>
              <w:top w:val="nil"/>
              <w:left w:val="nil"/>
              <w:bottom w:val="nil"/>
              <w:right w:val="nil"/>
            </w:tcBorders>
            <w:vAlign w:val="center"/>
            <w:hideMark/>
          </w:tcPr>
          <w:p w14:paraId="4BDD8014"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843" w:type="dxa"/>
            <w:vMerge/>
            <w:tcBorders>
              <w:top w:val="nil"/>
              <w:left w:val="nil"/>
              <w:bottom w:val="nil"/>
              <w:right w:val="nil"/>
            </w:tcBorders>
            <w:vAlign w:val="center"/>
            <w:hideMark/>
          </w:tcPr>
          <w:p w14:paraId="0B875A28"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8" w:type="dxa"/>
            <w:vMerge/>
            <w:tcBorders>
              <w:top w:val="nil"/>
              <w:left w:val="nil"/>
              <w:bottom w:val="nil"/>
              <w:right w:val="nil"/>
            </w:tcBorders>
            <w:vAlign w:val="center"/>
            <w:hideMark/>
          </w:tcPr>
          <w:p w14:paraId="629A70AB"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134" w:type="dxa"/>
            <w:vMerge/>
            <w:tcBorders>
              <w:top w:val="nil"/>
              <w:left w:val="nil"/>
              <w:bottom w:val="nil"/>
              <w:right w:val="nil"/>
            </w:tcBorders>
            <w:vAlign w:val="center"/>
            <w:hideMark/>
          </w:tcPr>
          <w:p w14:paraId="59E13C8B"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7" w:type="dxa"/>
            <w:vMerge/>
            <w:tcBorders>
              <w:top w:val="nil"/>
              <w:left w:val="nil"/>
              <w:bottom w:val="nil"/>
              <w:right w:val="nil"/>
            </w:tcBorders>
            <w:vAlign w:val="center"/>
            <w:hideMark/>
          </w:tcPr>
          <w:p w14:paraId="30DC73F8"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851" w:type="dxa"/>
            <w:tcBorders>
              <w:top w:val="nil"/>
              <w:left w:val="nil"/>
              <w:bottom w:val="nil"/>
              <w:right w:val="nil"/>
            </w:tcBorders>
            <w:noWrap/>
            <w:vAlign w:val="center"/>
            <w:hideMark/>
          </w:tcPr>
          <w:p w14:paraId="1459B1E9"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 Year</w:t>
            </w:r>
          </w:p>
        </w:tc>
        <w:tc>
          <w:tcPr>
            <w:tcW w:w="1275" w:type="dxa"/>
            <w:tcBorders>
              <w:top w:val="nil"/>
              <w:left w:val="nil"/>
              <w:bottom w:val="nil"/>
              <w:right w:val="nil"/>
            </w:tcBorders>
            <w:noWrap/>
            <w:vAlign w:val="center"/>
            <w:hideMark/>
          </w:tcPr>
          <w:p w14:paraId="500AEFB1"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57%Female (intentionally)</w:t>
            </w:r>
          </w:p>
        </w:tc>
        <w:tc>
          <w:tcPr>
            <w:tcW w:w="1053" w:type="dxa"/>
            <w:vMerge/>
            <w:tcBorders>
              <w:top w:val="nil"/>
              <w:left w:val="nil"/>
              <w:bottom w:val="nil"/>
              <w:right w:val="nil"/>
            </w:tcBorders>
            <w:vAlign w:val="center"/>
            <w:hideMark/>
          </w:tcPr>
          <w:p w14:paraId="4E9A2E0B"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p>
        </w:tc>
      </w:tr>
      <w:tr w:rsidR="00753262" w:rsidRPr="00425030" w14:paraId="668B09FA" w14:textId="77777777" w:rsidTr="00753262">
        <w:trPr>
          <w:trHeight w:val="288"/>
        </w:trPr>
        <w:tc>
          <w:tcPr>
            <w:tcW w:w="2552" w:type="dxa"/>
            <w:tcBorders>
              <w:top w:val="nil"/>
              <w:left w:val="nil"/>
              <w:bottom w:val="nil"/>
              <w:right w:val="nil"/>
            </w:tcBorders>
            <w:noWrap/>
            <w:vAlign w:val="center"/>
            <w:hideMark/>
          </w:tcPr>
          <w:p w14:paraId="75D02792"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Arikewuyo et al., 2019)</w:t>
            </w:r>
          </w:p>
        </w:tc>
        <w:tc>
          <w:tcPr>
            <w:tcW w:w="1417" w:type="dxa"/>
            <w:tcBorders>
              <w:top w:val="nil"/>
              <w:left w:val="nil"/>
              <w:bottom w:val="nil"/>
              <w:right w:val="nil"/>
            </w:tcBorders>
            <w:noWrap/>
            <w:vAlign w:val="center"/>
            <w:hideMark/>
          </w:tcPr>
          <w:p w14:paraId="4D8B0D8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Spanish</w:t>
            </w:r>
          </w:p>
        </w:tc>
        <w:tc>
          <w:tcPr>
            <w:tcW w:w="1843" w:type="dxa"/>
            <w:tcBorders>
              <w:top w:val="nil"/>
              <w:left w:val="nil"/>
              <w:bottom w:val="nil"/>
              <w:right w:val="nil"/>
            </w:tcBorders>
            <w:noWrap/>
            <w:vAlign w:val="center"/>
            <w:hideMark/>
          </w:tcPr>
          <w:p w14:paraId="6A9255FF"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 - 35</w:t>
            </w:r>
          </w:p>
        </w:tc>
        <w:tc>
          <w:tcPr>
            <w:tcW w:w="1418" w:type="dxa"/>
            <w:tcBorders>
              <w:top w:val="nil"/>
              <w:left w:val="nil"/>
              <w:bottom w:val="nil"/>
              <w:right w:val="nil"/>
            </w:tcBorders>
            <w:noWrap/>
            <w:vAlign w:val="center"/>
            <w:hideMark/>
          </w:tcPr>
          <w:p w14:paraId="0AF9F7B3"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379 Participants with Female 46.6%, Male 55.4%</w:t>
            </w:r>
          </w:p>
        </w:tc>
        <w:tc>
          <w:tcPr>
            <w:tcW w:w="1134" w:type="dxa"/>
            <w:tcBorders>
              <w:top w:val="nil"/>
              <w:left w:val="nil"/>
              <w:bottom w:val="nil"/>
              <w:right w:val="nil"/>
            </w:tcBorders>
            <w:noWrap/>
            <w:vAlign w:val="center"/>
            <w:hideMark/>
          </w:tcPr>
          <w:p w14:paraId="32A03C4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417" w:type="dxa"/>
            <w:tcBorders>
              <w:top w:val="nil"/>
              <w:left w:val="nil"/>
              <w:bottom w:val="nil"/>
              <w:right w:val="nil"/>
            </w:tcBorders>
            <w:noWrap/>
            <w:vAlign w:val="center"/>
            <w:hideMark/>
          </w:tcPr>
          <w:p w14:paraId="48348C96"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851" w:type="dxa"/>
            <w:tcBorders>
              <w:top w:val="nil"/>
              <w:left w:val="nil"/>
              <w:bottom w:val="nil"/>
              <w:right w:val="nil"/>
            </w:tcBorders>
            <w:noWrap/>
            <w:vAlign w:val="center"/>
            <w:hideMark/>
          </w:tcPr>
          <w:p w14:paraId="230243D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Lifetime</w:t>
            </w:r>
          </w:p>
        </w:tc>
        <w:tc>
          <w:tcPr>
            <w:tcW w:w="1275" w:type="dxa"/>
            <w:tcBorders>
              <w:top w:val="nil"/>
              <w:left w:val="nil"/>
              <w:bottom w:val="nil"/>
              <w:right w:val="nil"/>
            </w:tcBorders>
            <w:noWrap/>
            <w:vAlign w:val="center"/>
            <w:hideMark/>
          </w:tcPr>
          <w:p w14:paraId="28F05CEE" w14:textId="7C226C5B"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 xml:space="preserve">100% </w:t>
            </w:r>
          </w:p>
        </w:tc>
        <w:tc>
          <w:tcPr>
            <w:tcW w:w="1053" w:type="dxa"/>
            <w:tcBorders>
              <w:top w:val="nil"/>
              <w:left w:val="nil"/>
              <w:bottom w:val="nil"/>
              <w:right w:val="nil"/>
            </w:tcBorders>
            <w:noWrap/>
            <w:vAlign w:val="center"/>
            <w:hideMark/>
          </w:tcPr>
          <w:p w14:paraId="2829CC3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1%</w:t>
            </w:r>
          </w:p>
        </w:tc>
      </w:tr>
      <w:tr w:rsidR="00753262" w:rsidRPr="00425030" w14:paraId="4BD9347A" w14:textId="77777777" w:rsidTr="00753262">
        <w:trPr>
          <w:trHeight w:val="288"/>
        </w:trPr>
        <w:tc>
          <w:tcPr>
            <w:tcW w:w="2552" w:type="dxa"/>
            <w:tcBorders>
              <w:top w:val="nil"/>
              <w:left w:val="nil"/>
              <w:bottom w:val="nil"/>
              <w:right w:val="nil"/>
            </w:tcBorders>
            <w:noWrap/>
            <w:vAlign w:val="center"/>
            <w:hideMark/>
          </w:tcPr>
          <w:p w14:paraId="7F0AB307"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Bennett et al., 2019)</w:t>
            </w:r>
          </w:p>
        </w:tc>
        <w:tc>
          <w:tcPr>
            <w:tcW w:w="1417" w:type="dxa"/>
            <w:tcBorders>
              <w:top w:val="nil"/>
              <w:left w:val="nil"/>
              <w:bottom w:val="nil"/>
              <w:right w:val="nil"/>
            </w:tcBorders>
            <w:noWrap/>
            <w:vAlign w:val="center"/>
            <w:hideMark/>
          </w:tcPr>
          <w:p w14:paraId="5883135F"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United States</w:t>
            </w:r>
          </w:p>
        </w:tc>
        <w:tc>
          <w:tcPr>
            <w:tcW w:w="1843" w:type="dxa"/>
            <w:tcBorders>
              <w:top w:val="nil"/>
              <w:left w:val="nil"/>
              <w:bottom w:val="nil"/>
              <w:right w:val="nil"/>
            </w:tcBorders>
            <w:noWrap/>
            <w:vAlign w:val="center"/>
            <w:hideMark/>
          </w:tcPr>
          <w:p w14:paraId="378AF8DB"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 - 28 (Mage = 19.52)</w:t>
            </w:r>
          </w:p>
        </w:tc>
        <w:tc>
          <w:tcPr>
            <w:tcW w:w="1418" w:type="dxa"/>
            <w:tcBorders>
              <w:top w:val="nil"/>
              <w:left w:val="nil"/>
              <w:bottom w:val="nil"/>
              <w:right w:val="nil"/>
            </w:tcBorders>
            <w:noWrap/>
            <w:vAlign w:val="center"/>
            <w:hideMark/>
          </w:tcPr>
          <w:p w14:paraId="6979BF2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11 Participants with Female 34.2%, Male 65.8%</w:t>
            </w:r>
          </w:p>
        </w:tc>
        <w:tc>
          <w:tcPr>
            <w:tcW w:w="1134" w:type="dxa"/>
            <w:tcBorders>
              <w:top w:val="nil"/>
              <w:left w:val="nil"/>
              <w:bottom w:val="nil"/>
              <w:right w:val="nil"/>
            </w:tcBorders>
            <w:noWrap/>
            <w:vAlign w:val="center"/>
            <w:hideMark/>
          </w:tcPr>
          <w:p w14:paraId="7EA61918"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Heterosexual: 94.6%, Other: 5.4%</w:t>
            </w:r>
          </w:p>
        </w:tc>
        <w:tc>
          <w:tcPr>
            <w:tcW w:w="1417" w:type="dxa"/>
            <w:tcBorders>
              <w:top w:val="nil"/>
              <w:left w:val="nil"/>
              <w:bottom w:val="nil"/>
              <w:right w:val="nil"/>
            </w:tcBorders>
            <w:noWrap/>
            <w:vAlign w:val="center"/>
            <w:hideMark/>
          </w:tcPr>
          <w:p w14:paraId="451DB23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hite: 63.5%, Asian: 15.9%, African American: 9.5%, Hispanic: 5.3%, Multiracial: 4.2%, Native American:  0.5%, Other: 1.1%</w:t>
            </w:r>
          </w:p>
        </w:tc>
        <w:tc>
          <w:tcPr>
            <w:tcW w:w="851" w:type="dxa"/>
            <w:tcBorders>
              <w:top w:val="nil"/>
              <w:left w:val="nil"/>
              <w:bottom w:val="nil"/>
              <w:right w:val="nil"/>
            </w:tcBorders>
            <w:noWrap/>
            <w:vAlign w:val="center"/>
            <w:hideMark/>
          </w:tcPr>
          <w:p w14:paraId="1F49E109"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 Month/ per Month</w:t>
            </w:r>
          </w:p>
        </w:tc>
        <w:tc>
          <w:tcPr>
            <w:tcW w:w="1275" w:type="dxa"/>
            <w:tcBorders>
              <w:top w:val="nil"/>
              <w:left w:val="nil"/>
              <w:bottom w:val="nil"/>
              <w:right w:val="nil"/>
            </w:tcBorders>
            <w:noWrap/>
            <w:vAlign w:val="center"/>
            <w:hideMark/>
          </w:tcPr>
          <w:p w14:paraId="704AEAF0" w14:textId="4FA3E76D"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 xml:space="preserve">100% </w:t>
            </w:r>
          </w:p>
        </w:tc>
        <w:tc>
          <w:tcPr>
            <w:tcW w:w="1053" w:type="dxa"/>
            <w:tcBorders>
              <w:top w:val="nil"/>
              <w:left w:val="nil"/>
              <w:bottom w:val="nil"/>
              <w:right w:val="nil"/>
            </w:tcBorders>
            <w:noWrap/>
            <w:vAlign w:val="center"/>
            <w:hideMark/>
          </w:tcPr>
          <w:p w14:paraId="0523DCC5"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1%</w:t>
            </w:r>
          </w:p>
        </w:tc>
      </w:tr>
      <w:tr w:rsidR="00753262" w:rsidRPr="00425030" w14:paraId="7DB68C9C" w14:textId="77777777" w:rsidTr="00753262">
        <w:trPr>
          <w:trHeight w:val="288"/>
        </w:trPr>
        <w:tc>
          <w:tcPr>
            <w:tcW w:w="2552" w:type="dxa"/>
            <w:tcBorders>
              <w:top w:val="nil"/>
              <w:left w:val="nil"/>
              <w:bottom w:val="nil"/>
              <w:right w:val="nil"/>
            </w:tcBorders>
            <w:noWrap/>
            <w:vAlign w:val="center"/>
            <w:hideMark/>
          </w:tcPr>
          <w:p w14:paraId="66BF0E06"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Dwulit &amp; Rzymski, 2019)</w:t>
            </w:r>
          </w:p>
        </w:tc>
        <w:tc>
          <w:tcPr>
            <w:tcW w:w="1417" w:type="dxa"/>
            <w:tcBorders>
              <w:top w:val="nil"/>
              <w:left w:val="nil"/>
              <w:bottom w:val="nil"/>
              <w:right w:val="nil"/>
            </w:tcBorders>
            <w:noWrap/>
            <w:vAlign w:val="center"/>
            <w:hideMark/>
          </w:tcPr>
          <w:p w14:paraId="4A89F6FD"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Poland</w:t>
            </w:r>
          </w:p>
        </w:tc>
        <w:tc>
          <w:tcPr>
            <w:tcW w:w="1843" w:type="dxa"/>
            <w:tcBorders>
              <w:top w:val="nil"/>
              <w:left w:val="nil"/>
              <w:bottom w:val="nil"/>
              <w:right w:val="nil"/>
            </w:tcBorders>
            <w:noWrap/>
            <w:vAlign w:val="center"/>
            <w:hideMark/>
          </w:tcPr>
          <w:p w14:paraId="29D51696"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 - 26 (Mage=22.1, SD=1.7)</w:t>
            </w:r>
          </w:p>
        </w:tc>
        <w:tc>
          <w:tcPr>
            <w:tcW w:w="1418" w:type="dxa"/>
            <w:tcBorders>
              <w:top w:val="nil"/>
              <w:left w:val="nil"/>
              <w:bottom w:val="nil"/>
              <w:right w:val="nil"/>
            </w:tcBorders>
            <w:noWrap/>
            <w:vAlign w:val="center"/>
            <w:hideMark/>
          </w:tcPr>
          <w:p w14:paraId="6ED047B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6463 Participants with Female 40.74%, Male 59.26%</w:t>
            </w:r>
          </w:p>
        </w:tc>
        <w:tc>
          <w:tcPr>
            <w:tcW w:w="1134" w:type="dxa"/>
            <w:tcBorders>
              <w:top w:val="nil"/>
              <w:left w:val="nil"/>
              <w:bottom w:val="nil"/>
              <w:right w:val="nil"/>
            </w:tcBorders>
            <w:noWrap/>
            <w:vAlign w:val="center"/>
            <w:hideMark/>
          </w:tcPr>
          <w:p w14:paraId="475B2AE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417" w:type="dxa"/>
            <w:tcBorders>
              <w:top w:val="nil"/>
              <w:left w:val="nil"/>
              <w:bottom w:val="nil"/>
              <w:right w:val="nil"/>
            </w:tcBorders>
            <w:noWrap/>
            <w:vAlign w:val="center"/>
            <w:hideMark/>
          </w:tcPr>
          <w:p w14:paraId="0F8A362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851" w:type="dxa"/>
            <w:tcBorders>
              <w:top w:val="nil"/>
              <w:left w:val="nil"/>
              <w:bottom w:val="nil"/>
              <w:right w:val="nil"/>
            </w:tcBorders>
            <w:noWrap/>
            <w:vAlign w:val="center"/>
            <w:hideMark/>
          </w:tcPr>
          <w:p w14:paraId="444BC278"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Lifetime</w:t>
            </w:r>
          </w:p>
        </w:tc>
        <w:tc>
          <w:tcPr>
            <w:tcW w:w="1275" w:type="dxa"/>
            <w:tcBorders>
              <w:top w:val="nil"/>
              <w:left w:val="nil"/>
              <w:bottom w:val="nil"/>
              <w:right w:val="nil"/>
            </w:tcBorders>
            <w:noWrap/>
            <w:vAlign w:val="center"/>
            <w:hideMark/>
          </w:tcPr>
          <w:p w14:paraId="297042B2"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78.6% (78.4% for Female and 79.0% for Male)</w:t>
            </w:r>
          </w:p>
        </w:tc>
        <w:tc>
          <w:tcPr>
            <w:tcW w:w="1053" w:type="dxa"/>
            <w:tcBorders>
              <w:top w:val="nil"/>
              <w:left w:val="nil"/>
              <w:bottom w:val="nil"/>
              <w:right w:val="nil"/>
            </w:tcBorders>
            <w:noWrap/>
            <w:vAlign w:val="center"/>
            <w:hideMark/>
          </w:tcPr>
          <w:p w14:paraId="52BB7CFB"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73%</w:t>
            </w:r>
          </w:p>
        </w:tc>
      </w:tr>
      <w:tr w:rsidR="00753262" w:rsidRPr="00425030" w14:paraId="0AD406AF" w14:textId="77777777" w:rsidTr="00753262">
        <w:trPr>
          <w:trHeight w:val="288"/>
        </w:trPr>
        <w:tc>
          <w:tcPr>
            <w:tcW w:w="2552" w:type="dxa"/>
            <w:tcBorders>
              <w:top w:val="nil"/>
              <w:left w:val="nil"/>
              <w:bottom w:val="nil"/>
              <w:right w:val="nil"/>
            </w:tcBorders>
            <w:noWrap/>
            <w:vAlign w:val="center"/>
            <w:hideMark/>
          </w:tcPr>
          <w:p w14:paraId="5F3D3E4C"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Efrati &amp; Amichai-Hamburger, 2019)</w:t>
            </w:r>
          </w:p>
        </w:tc>
        <w:tc>
          <w:tcPr>
            <w:tcW w:w="1417" w:type="dxa"/>
            <w:tcBorders>
              <w:top w:val="nil"/>
              <w:left w:val="nil"/>
              <w:bottom w:val="nil"/>
              <w:right w:val="nil"/>
            </w:tcBorders>
            <w:noWrap/>
            <w:vAlign w:val="center"/>
            <w:hideMark/>
          </w:tcPr>
          <w:p w14:paraId="4B8BCCBD"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Israel</w:t>
            </w:r>
          </w:p>
        </w:tc>
        <w:tc>
          <w:tcPr>
            <w:tcW w:w="1843" w:type="dxa"/>
            <w:tcBorders>
              <w:top w:val="nil"/>
              <w:left w:val="nil"/>
              <w:bottom w:val="nil"/>
              <w:right w:val="nil"/>
            </w:tcBorders>
            <w:noWrap/>
            <w:vAlign w:val="center"/>
            <w:hideMark/>
          </w:tcPr>
          <w:p w14:paraId="4D3A546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4 - 18 (Mage=16.71, SD=1.17)</w:t>
            </w:r>
          </w:p>
        </w:tc>
        <w:tc>
          <w:tcPr>
            <w:tcW w:w="1418" w:type="dxa"/>
            <w:tcBorders>
              <w:top w:val="nil"/>
              <w:left w:val="nil"/>
              <w:bottom w:val="nil"/>
              <w:right w:val="nil"/>
            </w:tcBorders>
            <w:noWrap/>
            <w:vAlign w:val="center"/>
            <w:hideMark/>
          </w:tcPr>
          <w:p w14:paraId="51C5339C"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713 Participants with Female 46.3%, Male 53.7%</w:t>
            </w:r>
          </w:p>
        </w:tc>
        <w:tc>
          <w:tcPr>
            <w:tcW w:w="1134" w:type="dxa"/>
            <w:tcBorders>
              <w:top w:val="nil"/>
              <w:left w:val="nil"/>
              <w:bottom w:val="nil"/>
              <w:right w:val="nil"/>
            </w:tcBorders>
            <w:noWrap/>
            <w:vAlign w:val="center"/>
            <w:hideMark/>
          </w:tcPr>
          <w:p w14:paraId="1559BDFE"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417" w:type="dxa"/>
            <w:tcBorders>
              <w:top w:val="nil"/>
              <w:left w:val="nil"/>
              <w:bottom w:val="nil"/>
              <w:right w:val="nil"/>
            </w:tcBorders>
            <w:noWrap/>
            <w:vAlign w:val="center"/>
            <w:hideMark/>
          </w:tcPr>
          <w:p w14:paraId="2EDA765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Native Israelis:  93.4%</w:t>
            </w:r>
          </w:p>
        </w:tc>
        <w:tc>
          <w:tcPr>
            <w:tcW w:w="851" w:type="dxa"/>
            <w:tcBorders>
              <w:top w:val="nil"/>
              <w:left w:val="nil"/>
              <w:bottom w:val="nil"/>
              <w:right w:val="nil"/>
            </w:tcBorders>
            <w:noWrap/>
            <w:vAlign w:val="center"/>
            <w:hideMark/>
          </w:tcPr>
          <w:p w14:paraId="0DFAC2DF"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275" w:type="dxa"/>
            <w:tcBorders>
              <w:top w:val="nil"/>
              <w:left w:val="nil"/>
              <w:bottom w:val="nil"/>
              <w:right w:val="nil"/>
            </w:tcBorders>
            <w:noWrap/>
            <w:vAlign w:val="center"/>
            <w:hideMark/>
          </w:tcPr>
          <w:p w14:paraId="6812A1A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053" w:type="dxa"/>
            <w:tcBorders>
              <w:top w:val="nil"/>
              <w:left w:val="nil"/>
              <w:bottom w:val="nil"/>
              <w:right w:val="nil"/>
            </w:tcBorders>
            <w:noWrap/>
            <w:vAlign w:val="center"/>
            <w:hideMark/>
          </w:tcPr>
          <w:p w14:paraId="2DCF754E"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77%</w:t>
            </w:r>
          </w:p>
        </w:tc>
      </w:tr>
      <w:tr w:rsidR="00753262" w:rsidRPr="00425030" w14:paraId="526A01B6" w14:textId="77777777" w:rsidTr="00753262">
        <w:trPr>
          <w:trHeight w:val="288"/>
        </w:trPr>
        <w:tc>
          <w:tcPr>
            <w:tcW w:w="2552" w:type="dxa"/>
            <w:tcBorders>
              <w:top w:val="nil"/>
              <w:left w:val="nil"/>
              <w:bottom w:val="nil"/>
              <w:right w:val="nil"/>
            </w:tcBorders>
            <w:noWrap/>
            <w:vAlign w:val="center"/>
            <w:hideMark/>
          </w:tcPr>
          <w:p w14:paraId="031116C8"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lastRenderedPageBreak/>
              <w:t>(Camilleri et al., 2020)</w:t>
            </w:r>
          </w:p>
        </w:tc>
        <w:tc>
          <w:tcPr>
            <w:tcW w:w="1417" w:type="dxa"/>
            <w:tcBorders>
              <w:top w:val="nil"/>
              <w:left w:val="nil"/>
              <w:bottom w:val="nil"/>
              <w:right w:val="nil"/>
            </w:tcBorders>
            <w:noWrap/>
            <w:vAlign w:val="center"/>
            <w:hideMark/>
          </w:tcPr>
          <w:p w14:paraId="41A3BAC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United States</w:t>
            </w:r>
          </w:p>
        </w:tc>
        <w:tc>
          <w:tcPr>
            <w:tcW w:w="1843" w:type="dxa"/>
            <w:tcBorders>
              <w:top w:val="nil"/>
              <w:left w:val="nil"/>
              <w:bottom w:val="nil"/>
              <w:right w:val="nil"/>
            </w:tcBorders>
            <w:noWrap/>
            <w:vAlign w:val="center"/>
            <w:hideMark/>
          </w:tcPr>
          <w:p w14:paraId="4140CF5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Not explicitly stated but more than 75% participants are in 18 - 24 years</w:t>
            </w:r>
          </w:p>
        </w:tc>
        <w:tc>
          <w:tcPr>
            <w:tcW w:w="1418" w:type="dxa"/>
            <w:tcBorders>
              <w:top w:val="nil"/>
              <w:left w:val="nil"/>
              <w:bottom w:val="nil"/>
              <w:right w:val="nil"/>
            </w:tcBorders>
            <w:noWrap/>
            <w:vAlign w:val="center"/>
            <w:hideMark/>
          </w:tcPr>
          <w:p w14:paraId="6E5E264C"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031 Participants with Female 66%, Male 34%</w:t>
            </w:r>
          </w:p>
        </w:tc>
        <w:tc>
          <w:tcPr>
            <w:tcW w:w="1134" w:type="dxa"/>
            <w:tcBorders>
              <w:top w:val="nil"/>
              <w:left w:val="nil"/>
              <w:bottom w:val="nil"/>
              <w:right w:val="nil"/>
            </w:tcBorders>
            <w:noWrap/>
            <w:vAlign w:val="center"/>
            <w:hideMark/>
          </w:tcPr>
          <w:p w14:paraId="2CF0239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417" w:type="dxa"/>
            <w:tcBorders>
              <w:top w:val="nil"/>
              <w:left w:val="nil"/>
              <w:bottom w:val="nil"/>
              <w:right w:val="nil"/>
            </w:tcBorders>
            <w:noWrap/>
            <w:vAlign w:val="center"/>
            <w:hideMark/>
          </w:tcPr>
          <w:p w14:paraId="1391A2E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851" w:type="dxa"/>
            <w:tcBorders>
              <w:top w:val="nil"/>
              <w:left w:val="nil"/>
              <w:bottom w:val="nil"/>
              <w:right w:val="nil"/>
            </w:tcBorders>
            <w:noWrap/>
            <w:vAlign w:val="center"/>
            <w:hideMark/>
          </w:tcPr>
          <w:p w14:paraId="552281D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Lifetime</w:t>
            </w:r>
          </w:p>
        </w:tc>
        <w:tc>
          <w:tcPr>
            <w:tcW w:w="1275" w:type="dxa"/>
            <w:tcBorders>
              <w:top w:val="nil"/>
              <w:left w:val="nil"/>
              <w:bottom w:val="nil"/>
              <w:right w:val="nil"/>
            </w:tcBorders>
            <w:noWrap/>
            <w:vAlign w:val="center"/>
            <w:hideMark/>
          </w:tcPr>
          <w:p w14:paraId="27DB9808" w14:textId="77777777" w:rsidR="00753262" w:rsidRPr="00425030" w:rsidRDefault="00753262" w:rsidP="00E012C0">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56.60%</w:t>
            </w:r>
          </w:p>
        </w:tc>
        <w:tc>
          <w:tcPr>
            <w:tcW w:w="1053" w:type="dxa"/>
            <w:tcBorders>
              <w:top w:val="nil"/>
              <w:left w:val="nil"/>
              <w:bottom w:val="nil"/>
              <w:right w:val="nil"/>
            </w:tcBorders>
            <w:noWrap/>
            <w:vAlign w:val="center"/>
            <w:hideMark/>
          </w:tcPr>
          <w:p w14:paraId="2E64219B" w14:textId="77777777" w:rsidR="00753262" w:rsidRPr="00425030" w:rsidRDefault="00753262" w:rsidP="00E012C0">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1%</w:t>
            </w:r>
          </w:p>
        </w:tc>
      </w:tr>
      <w:tr w:rsidR="00753262" w:rsidRPr="00425030" w14:paraId="25A9C629" w14:textId="77777777" w:rsidTr="00753262">
        <w:trPr>
          <w:trHeight w:val="288"/>
        </w:trPr>
        <w:tc>
          <w:tcPr>
            <w:tcW w:w="2552" w:type="dxa"/>
            <w:tcBorders>
              <w:top w:val="nil"/>
              <w:left w:val="nil"/>
              <w:bottom w:val="nil"/>
              <w:right w:val="nil"/>
            </w:tcBorders>
            <w:noWrap/>
            <w:vAlign w:val="center"/>
            <w:hideMark/>
          </w:tcPr>
          <w:p w14:paraId="47D08B1E"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De Jong &amp; Cook, 2021)</w:t>
            </w:r>
          </w:p>
        </w:tc>
        <w:tc>
          <w:tcPr>
            <w:tcW w:w="1417" w:type="dxa"/>
            <w:tcBorders>
              <w:top w:val="nil"/>
              <w:left w:val="nil"/>
              <w:bottom w:val="nil"/>
              <w:right w:val="nil"/>
            </w:tcBorders>
            <w:noWrap/>
            <w:vAlign w:val="center"/>
            <w:hideMark/>
          </w:tcPr>
          <w:p w14:paraId="2675DC3C"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United States</w:t>
            </w:r>
          </w:p>
        </w:tc>
        <w:tc>
          <w:tcPr>
            <w:tcW w:w="1843" w:type="dxa"/>
            <w:tcBorders>
              <w:top w:val="nil"/>
              <w:left w:val="nil"/>
              <w:bottom w:val="nil"/>
              <w:right w:val="nil"/>
            </w:tcBorders>
            <w:noWrap/>
            <w:vAlign w:val="center"/>
            <w:hideMark/>
          </w:tcPr>
          <w:p w14:paraId="128EB793"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 - 69 (Mage=24.9, SD=9.5)</w:t>
            </w:r>
          </w:p>
        </w:tc>
        <w:tc>
          <w:tcPr>
            <w:tcW w:w="1418" w:type="dxa"/>
            <w:tcBorders>
              <w:top w:val="nil"/>
              <w:left w:val="nil"/>
              <w:bottom w:val="nil"/>
              <w:right w:val="nil"/>
            </w:tcBorders>
            <w:noWrap/>
            <w:vAlign w:val="center"/>
            <w:hideMark/>
          </w:tcPr>
          <w:p w14:paraId="08254AB6"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646 Participants with Female 36.5%, Male 63.0% and Other 0.5%  </w:t>
            </w:r>
          </w:p>
        </w:tc>
        <w:tc>
          <w:tcPr>
            <w:tcW w:w="1134" w:type="dxa"/>
            <w:tcBorders>
              <w:top w:val="nil"/>
              <w:left w:val="nil"/>
              <w:bottom w:val="nil"/>
              <w:right w:val="nil"/>
            </w:tcBorders>
            <w:noWrap/>
            <w:vAlign w:val="center"/>
            <w:hideMark/>
          </w:tcPr>
          <w:p w14:paraId="19AFE676"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Heterosexual/straight:77.7%, Bisexual: 9.8%, Gay/</w:t>
            </w:r>
            <w:proofErr w:type="spellStart"/>
            <w:r w:rsidRPr="00425030">
              <w:rPr>
                <w:rFonts w:ascii="Times New Roman" w:eastAsia="Times New Roman" w:hAnsi="Times New Roman" w:cs="Times New Roman"/>
                <w:color w:val="000000"/>
                <w:kern w:val="0"/>
                <w:sz w:val="20"/>
                <w:szCs w:val="20"/>
                <w14:ligatures w14:val="none"/>
              </w:rPr>
              <w:t>lesbia</w:t>
            </w:r>
            <w:proofErr w:type="spellEnd"/>
            <w:r w:rsidRPr="00425030">
              <w:rPr>
                <w:rFonts w:ascii="Times New Roman" w:eastAsia="Times New Roman" w:hAnsi="Times New Roman" w:cs="Times New Roman"/>
                <w:color w:val="000000"/>
                <w:kern w:val="0"/>
                <w:sz w:val="20"/>
                <w:szCs w:val="20"/>
                <w14:ligatures w14:val="none"/>
              </w:rPr>
              <w:t xml:space="preserve">: 6.2%, Pansexual: 2.6%, Asexual: 1.2%, Other sexual orientations: 2.3% </w:t>
            </w:r>
          </w:p>
        </w:tc>
        <w:tc>
          <w:tcPr>
            <w:tcW w:w="1417" w:type="dxa"/>
            <w:tcBorders>
              <w:top w:val="nil"/>
              <w:left w:val="nil"/>
              <w:bottom w:val="nil"/>
              <w:right w:val="nil"/>
            </w:tcBorders>
            <w:noWrap/>
            <w:vAlign w:val="center"/>
            <w:hideMark/>
          </w:tcPr>
          <w:p w14:paraId="0C28F524"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White: 78.6%, Asian: 6.8%, Black or </w:t>
            </w:r>
            <w:proofErr w:type="gramStart"/>
            <w:r w:rsidRPr="00425030">
              <w:rPr>
                <w:rFonts w:ascii="Times New Roman" w:eastAsia="Times New Roman" w:hAnsi="Times New Roman" w:cs="Times New Roman"/>
                <w:color w:val="000000"/>
                <w:kern w:val="0"/>
                <w:sz w:val="20"/>
                <w:szCs w:val="20"/>
                <w14:ligatures w14:val="none"/>
              </w:rPr>
              <w:t>African-American</w:t>
            </w:r>
            <w:proofErr w:type="gramEnd"/>
            <w:r w:rsidRPr="00425030">
              <w:rPr>
                <w:rFonts w:ascii="Times New Roman" w:eastAsia="Times New Roman" w:hAnsi="Times New Roman" w:cs="Times New Roman"/>
                <w:color w:val="000000"/>
                <w:kern w:val="0"/>
                <w:sz w:val="20"/>
                <w:szCs w:val="20"/>
                <w14:ligatures w14:val="none"/>
              </w:rPr>
              <w:t>: 10.7%, American Indian or Alaskan Native: 2.6%, Other: 8.2%</w:t>
            </w:r>
          </w:p>
        </w:tc>
        <w:tc>
          <w:tcPr>
            <w:tcW w:w="851" w:type="dxa"/>
            <w:tcBorders>
              <w:top w:val="nil"/>
              <w:left w:val="nil"/>
              <w:bottom w:val="nil"/>
              <w:right w:val="nil"/>
            </w:tcBorders>
            <w:noWrap/>
            <w:vAlign w:val="center"/>
            <w:hideMark/>
          </w:tcPr>
          <w:p w14:paraId="1A51295E"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6 Month</w:t>
            </w:r>
          </w:p>
        </w:tc>
        <w:tc>
          <w:tcPr>
            <w:tcW w:w="1275" w:type="dxa"/>
            <w:tcBorders>
              <w:top w:val="nil"/>
              <w:left w:val="nil"/>
              <w:bottom w:val="nil"/>
              <w:right w:val="nil"/>
            </w:tcBorders>
            <w:noWrap/>
            <w:vAlign w:val="center"/>
            <w:hideMark/>
          </w:tcPr>
          <w:p w14:paraId="36ACB2F9" w14:textId="5DF230EA"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 xml:space="preserve">100% </w:t>
            </w:r>
          </w:p>
        </w:tc>
        <w:tc>
          <w:tcPr>
            <w:tcW w:w="1053" w:type="dxa"/>
            <w:tcBorders>
              <w:top w:val="nil"/>
              <w:left w:val="nil"/>
              <w:bottom w:val="nil"/>
              <w:right w:val="nil"/>
            </w:tcBorders>
            <w:noWrap/>
            <w:vAlign w:val="center"/>
            <w:hideMark/>
          </w:tcPr>
          <w:p w14:paraId="1A5ABA4C"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00%</w:t>
            </w:r>
          </w:p>
        </w:tc>
      </w:tr>
      <w:tr w:rsidR="00753262" w:rsidRPr="00425030" w14:paraId="389941BD" w14:textId="77777777" w:rsidTr="00753262">
        <w:trPr>
          <w:trHeight w:val="288"/>
        </w:trPr>
        <w:tc>
          <w:tcPr>
            <w:tcW w:w="2552" w:type="dxa"/>
            <w:vMerge w:val="restart"/>
            <w:tcBorders>
              <w:top w:val="nil"/>
              <w:left w:val="nil"/>
              <w:bottom w:val="nil"/>
              <w:right w:val="nil"/>
            </w:tcBorders>
            <w:noWrap/>
            <w:vAlign w:val="center"/>
            <w:hideMark/>
          </w:tcPr>
          <w:p w14:paraId="7D23D07B"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Goh et al., 2023)</w:t>
            </w:r>
          </w:p>
        </w:tc>
        <w:tc>
          <w:tcPr>
            <w:tcW w:w="1417" w:type="dxa"/>
            <w:vMerge w:val="restart"/>
            <w:tcBorders>
              <w:top w:val="nil"/>
              <w:left w:val="nil"/>
              <w:bottom w:val="nil"/>
              <w:right w:val="nil"/>
            </w:tcBorders>
            <w:noWrap/>
            <w:vAlign w:val="center"/>
            <w:hideMark/>
          </w:tcPr>
          <w:p w14:paraId="62020AB9"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Malaysia</w:t>
            </w:r>
          </w:p>
        </w:tc>
        <w:tc>
          <w:tcPr>
            <w:tcW w:w="1843" w:type="dxa"/>
            <w:vMerge w:val="restart"/>
            <w:tcBorders>
              <w:top w:val="nil"/>
              <w:left w:val="nil"/>
              <w:bottom w:val="nil"/>
              <w:right w:val="nil"/>
            </w:tcBorders>
            <w:noWrap/>
            <w:vAlign w:val="center"/>
            <w:hideMark/>
          </w:tcPr>
          <w:p w14:paraId="036247C8"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 - 30 (Mage=23.05, SD=2.55)</w:t>
            </w:r>
          </w:p>
        </w:tc>
        <w:tc>
          <w:tcPr>
            <w:tcW w:w="1418" w:type="dxa"/>
            <w:vMerge w:val="restart"/>
            <w:tcBorders>
              <w:top w:val="nil"/>
              <w:left w:val="nil"/>
              <w:bottom w:val="nil"/>
              <w:right w:val="nil"/>
            </w:tcBorders>
            <w:noWrap/>
            <w:vAlign w:val="center"/>
            <w:hideMark/>
          </w:tcPr>
          <w:p w14:paraId="6C687EB3"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386 Participants with Female 58% and Male 42%  </w:t>
            </w:r>
          </w:p>
        </w:tc>
        <w:tc>
          <w:tcPr>
            <w:tcW w:w="1134" w:type="dxa"/>
            <w:vMerge w:val="restart"/>
            <w:tcBorders>
              <w:top w:val="nil"/>
              <w:left w:val="nil"/>
              <w:bottom w:val="nil"/>
              <w:right w:val="nil"/>
            </w:tcBorders>
            <w:noWrap/>
            <w:vAlign w:val="center"/>
            <w:hideMark/>
          </w:tcPr>
          <w:p w14:paraId="7FD177F5"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Heterosexual: 84%, Bisexual: 9%, Homosexual: 3%, Asexual or greysexual: 4%</w:t>
            </w:r>
          </w:p>
        </w:tc>
        <w:tc>
          <w:tcPr>
            <w:tcW w:w="1417" w:type="dxa"/>
            <w:vMerge w:val="restart"/>
            <w:tcBorders>
              <w:top w:val="nil"/>
              <w:left w:val="nil"/>
              <w:bottom w:val="nil"/>
              <w:right w:val="nil"/>
            </w:tcBorders>
            <w:noWrap/>
            <w:vAlign w:val="center"/>
            <w:hideMark/>
          </w:tcPr>
          <w:p w14:paraId="21F3F79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Malay: 25%, Chinese: 52%, Indian: 16%, Others: 7%</w:t>
            </w:r>
          </w:p>
        </w:tc>
        <w:tc>
          <w:tcPr>
            <w:tcW w:w="851" w:type="dxa"/>
            <w:tcBorders>
              <w:top w:val="nil"/>
              <w:left w:val="nil"/>
              <w:bottom w:val="nil"/>
              <w:right w:val="nil"/>
            </w:tcBorders>
            <w:noWrap/>
            <w:vAlign w:val="center"/>
            <w:hideMark/>
          </w:tcPr>
          <w:p w14:paraId="276EA3B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 Month/ per Month</w:t>
            </w:r>
          </w:p>
        </w:tc>
        <w:tc>
          <w:tcPr>
            <w:tcW w:w="1275" w:type="dxa"/>
            <w:tcBorders>
              <w:top w:val="nil"/>
              <w:left w:val="nil"/>
              <w:bottom w:val="nil"/>
              <w:right w:val="nil"/>
            </w:tcBorders>
            <w:noWrap/>
            <w:vAlign w:val="center"/>
            <w:hideMark/>
          </w:tcPr>
          <w:p w14:paraId="5A8A817C" w14:textId="77777777" w:rsidR="00753262" w:rsidRPr="00425030" w:rsidRDefault="00753262" w:rsidP="00E012C0">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76%</w:t>
            </w:r>
          </w:p>
        </w:tc>
        <w:tc>
          <w:tcPr>
            <w:tcW w:w="1053" w:type="dxa"/>
            <w:vMerge w:val="restart"/>
            <w:tcBorders>
              <w:top w:val="nil"/>
              <w:left w:val="nil"/>
              <w:bottom w:val="nil"/>
              <w:right w:val="nil"/>
            </w:tcBorders>
            <w:noWrap/>
            <w:vAlign w:val="center"/>
            <w:hideMark/>
          </w:tcPr>
          <w:p w14:paraId="0E96572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5%</w:t>
            </w:r>
          </w:p>
        </w:tc>
      </w:tr>
      <w:tr w:rsidR="00753262" w:rsidRPr="00425030" w14:paraId="7DC099BF" w14:textId="77777777" w:rsidTr="00753262">
        <w:trPr>
          <w:trHeight w:val="288"/>
        </w:trPr>
        <w:tc>
          <w:tcPr>
            <w:tcW w:w="2552" w:type="dxa"/>
            <w:vMerge/>
            <w:tcBorders>
              <w:top w:val="nil"/>
              <w:left w:val="nil"/>
              <w:bottom w:val="nil"/>
              <w:right w:val="nil"/>
            </w:tcBorders>
            <w:vAlign w:val="center"/>
            <w:hideMark/>
          </w:tcPr>
          <w:p w14:paraId="6A7BC4B4"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7" w:type="dxa"/>
            <w:vMerge/>
            <w:tcBorders>
              <w:top w:val="nil"/>
              <w:left w:val="nil"/>
              <w:bottom w:val="nil"/>
              <w:right w:val="nil"/>
            </w:tcBorders>
            <w:vAlign w:val="center"/>
            <w:hideMark/>
          </w:tcPr>
          <w:p w14:paraId="29360D73"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843" w:type="dxa"/>
            <w:vMerge/>
            <w:tcBorders>
              <w:top w:val="nil"/>
              <w:left w:val="nil"/>
              <w:bottom w:val="nil"/>
              <w:right w:val="nil"/>
            </w:tcBorders>
            <w:vAlign w:val="center"/>
            <w:hideMark/>
          </w:tcPr>
          <w:p w14:paraId="19AEC960"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8" w:type="dxa"/>
            <w:vMerge/>
            <w:tcBorders>
              <w:top w:val="nil"/>
              <w:left w:val="nil"/>
              <w:bottom w:val="nil"/>
              <w:right w:val="nil"/>
            </w:tcBorders>
            <w:vAlign w:val="center"/>
            <w:hideMark/>
          </w:tcPr>
          <w:p w14:paraId="61701E1F"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134" w:type="dxa"/>
            <w:vMerge/>
            <w:tcBorders>
              <w:top w:val="nil"/>
              <w:left w:val="nil"/>
              <w:bottom w:val="nil"/>
              <w:right w:val="nil"/>
            </w:tcBorders>
            <w:vAlign w:val="center"/>
            <w:hideMark/>
          </w:tcPr>
          <w:p w14:paraId="25407896"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7" w:type="dxa"/>
            <w:vMerge/>
            <w:tcBorders>
              <w:top w:val="nil"/>
              <w:left w:val="nil"/>
              <w:bottom w:val="nil"/>
              <w:right w:val="nil"/>
            </w:tcBorders>
            <w:vAlign w:val="center"/>
            <w:hideMark/>
          </w:tcPr>
          <w:p w14:paraId="355EC67E"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851" w:type="dxa"/>
            <w:tcBorders>
              <w:top w:val="nil"/>
              <w:left w:val="nil"/>
              <w:bottom w:val="nil"/>
              <w:right w:val="nil"/>
            </w:tcBorders>
            <w:noWrap/>
            <w:vAlign w:val="center"/>
            <w:hideMark/>
          </w:tcPr>
          <w:p w14:paraId="0FF1ABDD"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6 Month</w:t>
            </w:r>
          </w:p>
        </w:tc>
        <w:tc>
          <w:tcPr>
            <w:tcW w:w="1275" w:type="dxa"/>
            <w:tcBorders>
              <w:top w:val="nil"/>
              <w:left w:val="nil"/>
              <w:bottom w:val="nil"/>
              <w:right w:val="nil"/>
            </w:tcBorders>
            <w:noWrap/>
            <w:vAlign w:val="center"/>
            <w:hideMark/>
          </w:tcPr>
          <w:p w14:paraId="455AF9D4" w14:textId="77777777" w:rsidR="00753262" w:rsidRPr="00425030" w:rsidRDefault="00753262" w:rsidP="00E012C0">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88%</w:t>
            </w:r>
          </w:p>
        </w:tc>
        <w:tc>
          <w:tcPr>
            <w:tcW w:w="1053" w:type="dxa"/>
            <w:vMerge/>
            <w:tcBorders>
              <w:top w:val="nil"/>
              <w:left w:val="nil"/>
              <w:bottom w:val="nil"/>
              <w:right w:val="nil"/>
            </w:tcBorders>
            <w:vAlign w:val="center"/>
            <w:hideMark/>
          </w:tcPr>
          <w:p w14:paraId="4E2F0ADD"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p>
        </w:tc>
      </w:tr>
      <w:tr w:rsidR="00753262" w:rsidRPr="00425030" w14:paraId="7A4B0AE0" w14:textId="77777777" w:rsidTr="00753262">
        <w:trPr>
          <w:trHeight w:val="288"/>
        </w:trPr>
        <w:tc>
          <w:tcPr>
            <w:tcW w:w="2552" w:type="dxa"/>
            <w:vMerge/>
            <w:tcBorders>
              <w:top w:val="nil"/>
              <w:left w:val="nil"/>
              <w:bottom w:val="nil"/>
              <w:right w:val="nil"/>
            </w:tcBorders>
            <w:vAlign w:val="center"/>
            <w:hideMark/>
          </w:tcPr>
          <w:p w14:paraId="60D72FF1"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7" w:type="dxa"/>
            <w:vMerge/>
            <w:tcBorders>
              <w:top w:val="nil"/>
              <w:left w:val="nil"/>
              <w:bottom w:val="nil"/>
              <w:right w:val="nil"/>
            </w:tcBorders>
            <w:vAlign w:val="center"/>
            <w:hideMark/>
          </w:tcPr>
          <w:p w14:paraId="3A571E9F"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843" w:type="dxa"/>
            <w:vMerge/>
            <w:tcBorders>
              <w:top w:val="nil"/>
              <w:left w:val="nil"/>
              <w:bottom w:val="nil"/>
              <w:right w:val="nil"/>
            </w:tcBorders>
            <w:vAlign w:val="center"/>
            <w:hideMark/>
          </w:tcPr>
          <w:p w14:paraId="3B3E8D15"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8" w:type="dxa"/>
            <w:vMerge/>
            <w:tcBorders>
              <w:top w:val="nil"/>
              <w:left w:val="nil"/>
              <w:bottom w:val="nil"/>
              <w:right w:val="nil"/>
            </w:tcBorders>
            <w:vAlign w:val="center"/>
            <w:hideMark/>
          </w:tcPr>
          <w:p w14:paraId="69B737DE"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134" w:type="dxa"/>
            <w:vMerge/>
            <w:tcBorders>
              <w:top w:val="nil"/>
              <w:left w:val="nil"/>
              <w:bottom w:val="nil"/>
              <w:right w:val="nil"/>
            </w:tcBorders>
            <w:vAlign w:val="center"/>
            <w:hideMark/>
          </w:tcPr>
          <w:p w14:paraId="34E7264D"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1417" w:type="dxa"/>
            <w:vMerge/>
            <w:tcBorders>
              <w:top w:val="nil"/>
              <w:left w:val="nil"/>
              <w:bottom w:val="nil"/>
              <w:right w:val="nil"/>
            </w:tcBorders>
            <w:vAlign w:val="center"/>
            <w:hideMark/>
          </w:tcPr>
          <w:p w14:paraId="22B52BF8"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p>
        </w:tc>
        <w:tc>
          <w:tcPr>
            <w:tcW w:w="851" w:type="dxa"/>
            <w:tcBorders>
              <w:top w:val="nil"/>
              <w:left w:val="nil"/>
              <w:bottom w:val="nil"/>
              <w:right w:val="nil"/>
            </w:tcBorders>
            <w:noWrap/>
            <w:vAlign w:val="center"/>
            <w:hideMark/>
          </w:tcPr>
          <w:p w14:paraId="1B649453"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Lifetime</w:t>
            </w:r>
          </w:p>
        </w:tc>
        <w:tc>
          <w:tcPr>
            <w:tcW w:w="1275" w:type="dxa"/>
            <w:tcBorders>
              <w:top w:val="nil"/>
              <w:left w:val="nil"/>
              <w:bottom w:val="nil"/>
              <w:right w:val="nil"/>
            </w:tcBorders>
            <w:noWrap/>
            <w:vAlign w:val="center"/>
            <w:hideMark/>
          </w:tcPr>
          <w:p w14:paraId="7C9AF5B6"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1% (81% intentionally)</w:t>
            </w:r>
          </w:p>
        </w:tc>
        <w:tc>
          <w:tcPr>
            <w:tcW w:w="1053" w:type="dxa"/>
            <w:vMerge/>
            <w:tcBorders>
              <w:top w:val="nil"/>
              <w:left w:val="nil"/>
              <w:bottom w:val="nil"/>
              <w:right w:val="nil"/>
            </w:tcBorders>
            <w:vAlign w:val="center"/>
            <w:hideMark/>
          </w:tcPr>
          <w:p w14:paraId="5FD144D8"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p>
        </w:tc>
      </w:tr>
      <w:tr w:rsidR="00753262" w:rsidRPr="00425030" w14:paraId="4CD46702" w14:textId="77777777" w:rsidTr="00753262">
        <w:trPr>
          <w:trHeight w:val="288"/>
        </w:trPr>
        <w:tc>
          <w:tcPr>
            <w:tcW w:w="2552" w:type="dxa"/>
            <w:tcBorders>
              <w:top w:val="nil"/>
              <w:left w:val="nil"/>
              <w:bottom w:val="nil"/>
              <w:right w:val="nil"/>
            </w:tcBorders>
            <w:noWrap/>
            <w:vAlign w:val="center"/>
            <w:hideMark/>
          </w:tcPr>
          <w:p w14:paraId="2BED2F9C"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Sommet et al., 2023)</w:t>
            </w:r>
          </w:p>
        </w:tc>
        <w:tc>
          <w:tcPr>
            <w:tcW w:w="1417" w:type="dxa"/>
            <w:tcBorders>
              <w:top w:val="nil"/>
              <w:left w:val="nil"/>
              <w:bottom w:val="nil"/>
              <w:right w:val="nil"/>
            </w:tcBorders>
            <w:noWrap/>
            <w:vAlign w:val="center"/>
            <w:hideMark/>
          </w:tcPr>
          <w:p w14:paraId="45482D7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France, Belgium, Switzerland, Luxembourg and Canada</w:t>
            </w:r>
          </w:p>
        </w:tc>
        <w:tc>
          <w:tcPr>
            <w:tcW w:w="1843" w:type="dxa"/>
            <w:tcBorders>
              <w:top w:val="nil"/>
              <w:left w:val="nil"/>
              <w:bottom w:val="nil"/>
              <w:right w:val="nil"/>
            </w:tcBorders>
            <w:noWrap/>
            <w:vAlign w:val="center"/>
            <w:hideMark/>
          </w:tcPr>
          <w:p w14:paraId="7D04239C"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Female Mage=21.45 and Male Mage=21.07</w:t>
            </w:r>
          </w:p>
        </w:tc>
        <w:tc>
          <w:tcPr>
            <w:tcW w:w="1418" w:type="dxa"/>
            <w:tcBorders>
              <w:top w:val="nil"/>
              <w:left w:val="nil"/>
              <w:bottom w:val="nil"/>
              <w:right w:val="nil"/>
            </w:tcBorders>
            <w:noWrap/>
            <w:vAlign w:val="center"/>
            <w:hideMark/>
          </w:tcPr>
          <w:p w14:paraId="22D7168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002 Participants with Female 38.55% and Male 61.45%</w:t>
            </w:r>
          </w:p>
        </w:tc>
        <w:tc>
          <w:tcPr>
            <w:tcW w:w="1134" w:type="dxa"/>
            <w:tcBorders>
              <w:top w:val="nil"/>
              <w:left w:val="nil"/>
              <w:bottom w:val="nil"/>
              <w:right w:val="nil"/>
            </w:tcBorders>
            <w:noWrap/>
            <w:vAlign w:val="center"/>
            <w:hideMark/>
          </w:tcPr>
          <w:p w14:paraId="30880073"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All Heterosexual </w:t>
            </w:r>
          </w:p>
        </w:tc>
        <w:tc>
          <w:tcPr>
            <w:tcW w:w="1417" w:type="dxa"/>
            <w:tcBorders>
              <w:top w:val="nil"/>
              <w:left w:val="nil"/>
              <w:bottom w:val="nil"/>
              <w:right w:val="nil"/>
            </w:tcBorders>
            <w:noWrap/>
            <w:vAlign w:val="center"/>
            <w:hideMark/>
          </w:tcPr>
          <w:p w14:paraId="6C861996"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851" w:type="dxa"/>
            <w:tcBorders>
              <w:top w:val="nil"/>
              <w:left w:val="nil"/>
              <w:bottom w:val="nil"/>
              <w:right w:val="nil"/>
            </w:tcBorders>
            <w:noWrap/>
            <w:vAlign w:val="center"/>
            <w:hideMark/>
          </w:tcPr>
          <w:p w14:paraId="6F90793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6 Month</w:t>
            </w:r>
          </w:p>
        </w:tc>
        <w:tc>
          <w:tcPr>
            <w:tcW w:w="1275" w:type="dxa"/>
            <w:tcBorders>
              <w:top w:val="nil"/>
              <w:left w:val="nil"/>
              <w:bottom w:val="nil"/>
              <w:right w:val="nil"/>
            </w:tcBorders>
            <w:noWrap/>
            <w:vAlign w:val="center"/>
            <w:hideMark/>
          </w:tcPr>
          <w:p w14:paraId="14871836"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2.17% (intentionally)</w:t>
            </w:r>
          </w:p>
        </w:tc>
        <w:tc>
          <w:tcPr>
            <w:tcW w:w="1053" w:type="dxa"/>
            <w:tcBorders>
              <w:top w:val="nil"/>
              <w:left w:val="nil"/>
              <w:bottom w:val="nil"/>
              <w:right w:val="nil"/>
            </w:tcBorders>
            <w:noWrap/>
            <w:vAlign w:val="center"/>
            <w:hideMark/>
          </w:tcPr>
          <w:p w14:paraId="1DB8926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5%</w:t>
            </w:r>
          </w:p>
        </w:tc>
      </w:tr>
      <w:tr w:rsidR="00753262" w:rsidRPr="00425030" w14:paraId="1A35446F" w14:textId="77777777" w:rsidTr="00753262">
        <w:trPr>
          <w:trHeight w:val="288"/>
        </w:trPr>
        <w:tc>
          <w:tcPr>
            <w:tcW w:w="2552" w:type="dxa"/>
            <w:tcBorders>
              <w:top w:val="nil"/>
              <w:left w:val="nil"/>
              <w:bottom w:val="nil"/>
              <w:right w:val="nil"/>
            </w:tcBorders>
            <w:noWrap/>
            <w:vAlign w:val="center"/>
            <w:hideMark/>
          </w:tcPr>
          <w:p w14:paraId="0B80946B"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Maitland &amp; Neilson, 2023)</w:t>
            </w:r>
          </w:p>
        </w:tc>
        <w:tc>
          <w:tcPr>
            <w:tcW w:w="1417" w:type="dxa"/>
            <w:tcBorders>
              <w:top w:val="nil"/>
              <w:left w:val="nil"/>
              <w:bottom w:val="nil"/>
              <w:right w:val="nil"/>
            </w:tcBorders>
            <w:noWrap/>
            <w:vAlign w:val="center"/>
            <w:hideMark/>
          </w:tcPr>
          <w:p w14:paraId="5ECA746F"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United States</w:t>
            </w:r>
          </w:p>
        </w:tc>
        <w:tc>
          <w:tcPr>
            <w:tcW w:w="1843" w:type="dxa"/>
            <w:tcBorders>
              <w:top w:val="nil"/>
              <w:left w:val="nil"/>
              <w:bottom w:val="nil"/>
              <w:right w:val="nil"/>
            </w:tcBorders>
            <w:noWrap/>
            <w:vAlign w:val="center"/>
            <w:hideMark/>
          </w:tcPr>
          <w:p w14:paraId="17E19C9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 - 39 (Mage=22.93, SD=10.17)</w:t>
            </w:r>
          </w:p>
        </w:tc>
        <w:tc>
          <w:tcPr>
            <w:tcW w:w="1418" w:type="dxa"/>
            <w:tcBorders>
              <w:top w:val="nil"/>
              <w:left w:val="nil"/>
              <w:bottom w:val="nil"/>
              <w:right w:val="nil"/>
            </w:tcBorders>
            <w:noWrap/>
            <w:vAlign w:val="center"/>
            <w:hideMark/>
          </w:tcPr>
          <w:p w14:paraId="45404323"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389 Participants with Female 83.7% and Male 16.3% </w:t>
            </w:r>
          </w:p>
        </w:tc>
        <w:tc>
          <w:tcPr>
            <w:tcW w:w="1134" w:type="dxa"/>
            <w:tcBorders>
              <w:top w:val="nil"/>
              <w:left w:val="nil"/>
              <w:bottom w:val="nil"/>
              <w:right w:val="nil"/>
            </w:tcBorders>
            <w:noWrap/>
            <w:vAlign w:val="center"/>
            <w:hideMark/>
          </w:tcPr>
          <w:p w14:paraId="4D5C7519"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1417" w:type="dxa"/>
            <w:tcBorders>
              <w:top w:val="nil"/>
              <w:left w:val="nil"/>
              <w:bottom w:val="nil"/>
              <w:right w:val="nil"/>
            </w:tcBorders>
            <w:noWrap/>
            <w:vAlign w:val="center"/>
            <w:hideMark/>
          </w:tcPr>
          <w:p w14:paraId="6F0522AF"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Asian or Asian American: 2.2%, American Indian or </w:t>
            </w:r>
            <w:r w:rsidRPr="00425030">
              <w:rPr>
                <w:rFonts w:ascii="Times New Roman" w:eastAsia="Times New Roman" w:hAnsi="Times New Roman" w:cs="Times New Roman"/>
                <w:color w:val="000000"/>
                <w:kern w:val="0"/>
                <w:sz w:val="20"/>
                <w:szCs w:val="20"/>
                <w14:ligatures w14:val="none"/>
              </w:rPr>
              <w:lastRenderedPageBreak/>
              <w:t>Alaska Native: 0.8%, Black or African American: 6.1%, Multiracial: 12.9%, Native Hawaiian or Pacific Islander: 0.6%, White: 77.4%</w:t>
            </w:r>
          </w:p>
        </w:tc>
        <w:tc>
          <w:tcPr>
            <w:tcW w:w="851" w:type="dxa"/>
            <w:tcBorders>
              <w:top w:val="nil"/>
              <w:left w:val="nil"/>
              <w:bottom w:val="nil"/>
              <w:right w:val="nil"/>
            </w:tcBorders>
            <w:noWrap/>
            <w:vAlign w:val="center"/>
            <w:hideMark/>
          </w:tcPr>
          <w:p w14:paraId="33109547"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lastRenderedPageBreak/>
              <w:t>Lifetime</w:t>
            </w:r>
          </w:p>
        </w:tc>
        <w:tc>
          <w:tcPr>
            <w:tcW w:w="1275" w:type="dxa"/>
            <w:tcBorders>
              <w:top w:val="nil"/>
              <w:left w:val="nil"/>
              <w:bottom w:val="nil"/>
              <w:right w:val="nil"/>
            </w:tcBorders>
            <w:noWrap/>
            <w:vAlign w:val="center"/>
            <w:hideMark/>
          </w:tcPr>
          <w:p w14:paraId="1E3B8875" w14:textId="77777777" w:rsidR="00753262" w:rsidRPr="00425030" w:rsidRDefault="00753262" w:rsidP="00E012C0">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79.20%</w:t>
            </w:r>
          </w:p>
        </w:tc>
        <w:tc>
          <w:tcPr>
            <w:tcW w:w="1053" w:type="dxa"/>
            <w:tcBorders>
              <w:top w:val="nil"/>
              <w:left w:val="nil"/>
              <w:bottom w:val="nil"/>
              <w:right w:val="nil"/>
            </w:tcBorders>
            <w:noWrap/>
            <w:vAlign w:val="center"/>
            <w:hideMark/>
          </w:tcPr>
          <w:p w14:paraId="6CEEA4CD"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73%</w:t>
            </w:r>
          </w:p>
        </w:tc>
      </w:tr>
      <w:tr w:rsidR="00753262" w:rsidRPr="00425030" w14:paraId="2CE042C0" w14:textId="77777777" w:rsidTr="00753262">
        <w:trPr>
          <w:trHeight w:val="300"/>
        </w:trPr>
        <w:tc>
          <w:tcPr>
            <w:tcW w:w="2552" w:type="dxa"/>
            <w:tcBorders>
              <w:top w:val="nil"/>
              <w:left w:val="nil"/>
              <w:bottom w:val="nil"/>
              <w:right w:val="nil"/>
            </w:tcBorders>
            <w:noWrap/>
            <w:vAlign w:val="center"/>
            <w:hideMark/>
          </w:tcPr>
          <w:p w14:paraId="088F28D3"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t>(Nolin et al., 2024)</w:t>
            </w:r>
          </w:p>
        </w:tc>
        <w:tc>
          <w:tcPr>
            <w:tcW w:w="1417" w:type="dxa"/>
            <w:tcBorders>
              <w:top w:val="nil"/>
              <w:left w:val="nil"/>
              <w:bottom w:val="nil"/>
              <w:right w:val="nil"/>
            </w:tcBorders>
            <w:noWrap/>
            <w:vAlign w:val="center"/>
            <w:hideMark/>
          </w:tcPr>
          <w:p w14:paraId="771DD99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Canada</w:t>
            </w:r>
          </w:p>
        </w:tc>
        <w:tc>
          <w:tcPr>
            <w:tcW w:w="1843" w:type="dxa"/>
            <w:tcBorders>
              <w:top w:val="nil"/>
              <w:left w:val="nil"/>
              <w:bottom w:val="nil"/>
              <w:right w:val="nil"/>
            </w:tcBorders>
            <w:noWrap/>
            <w:vAlign w:val="center"/>
            <w:hideMark/>
          </w:tcPr>
          <w:p w14:paraId="4F31D69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7 - 30 (Mage=23.44, SD=3.14)</w:t>
            </w:r>
          </w:p>
        </w:tc>
        <w:tc>
          <w:tcPr>
            <w:tcW w:w="1418" w:type="dxa"/>
            <w:tcBorders>
              <w:top w:val="nil"/>
              <w:left w:val="nil"/>
              <w:bottom w:val="nil"/>
              <w:right w:val="nil"/>
            </w:tcBorders>
            <w:noWrap/>
            <w:vAlign w:val="center"/>
            <w:hideMark/>
          </w:tcPr>
          <w:p w14:paraId="460148A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827 Participants with Female 62.5% and Male 37.5% </w:t>
            </w:r>
          </w:p>
        </w:tc>
        <w:tc>
          <w:tcPr>
            <w:tcW w:w="1134" w:type="dxa"/>
            <w:tcBorders>
              <w:top w:val="nil"/>
              <w:left w:val="nil"/>
              <w:bottom w:val="nil"/>
              <w:right w:val="nil"/>
            </w:tcBorders>
            <w:noWrap/>
            <w:vAlign w:val="center"/>
            <w:hideMark/>
          </w:tcPr>
          <w:p w14:paraId="3A4BF4B2"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Heterosexual: 77.1%, Heteroflexible: 5.7%, Bisexual: 5.4%, Gay or lesbian: 5.1%, Pansexual or omnisexual: 2.6%, Queer: 1.3%, Asexual: 0.6%, Homoflexible: 0.4%, Demisexual: 0.2%, Uncertain or questioning their sexual orientation: 1.6%</w:t>
            </w:r>
          </w:p>
        </w:tc>
        <w:tc>
          <w:tcPr>
            <w:tcW w:w="1417" w:type="dxa"/>
            <w:tcBorders>
              <w:top w:val="nil"/>
              <w:left w:val="nil"/>
              <w:bottom w:val="nil"/>
              <w:right w:val="nil"/>
            </w:tcBorders>
            <w:noWrap/>
            <w:vAlign w:val="center"/>
            <w:hideMark/>
          </w:tcPr>
          <w:p w14:paraId="0EF730F3"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
        </w:tc>
        <w:tc>
          <w:tcPr>
            <w:tcW w:w="851" w:type="dxa"/>
            <w:tcBorders>
              <w:top w:val="nil"/>
              <w:left w:val="nil"/>
              <w:bottom w:val="nil"/>
              <w:right w:val="nil"/>
            </w:tcBorders>
            <w:noWrap/>
            <w:vAlign w:val="center"/>
            <w:hideMark/>
          </w:tcPr>
          <w:p w14:paraId="3C1D9D6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Lifetime</w:t>
            </w:r>
          </w:p>
        </w:tc>
        <w:tc>
          <w:tcPr>
            <w:tcW w:w="1275" w:type="dxa"/>
            <w:tcBorders>
              <w:top w:val="nil"/>
              <w:left w:val="nil"/>
              <w:bottom w:val="nil"/>
              <w:right w:val="nil"/>
            </w:tcBorders>
            <w:noWrap/>
            <w:vAlign w:val="center"/>
            <w:hideMark/>
          </w:tcPr>
          <w:p w14:paraId="572CBBC1" w14:textId="77777777"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91.3% (intentionally)</w:t>
            </w:r>
          </w:p>
        </w:tc>
        <w:tc>
          <w:tcPr>
            <w:tcW w:w="1053" w:type="dxa"/>
            <w:tcBorders>
              <w:top w:val="nil"/>
              <w:left w:val="nil"/>
              <w:bottom w:val="nil"/>
              <w:right w:val="nil"/>
            </w:tcBorders>
            <w:noWrap/>
            <w:vAlign w:val="center"/>
            <w:hideMark/>
          </w:tcPr>
          <w:p w14:paraId="6A2BC98E"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88%</w:t>
            </w:r>
          </w:p>
        </w:tc>
      </w:tr>
      <w:tr w:rsidR="00753262" w:rsidRPr="00425030" w14:paraId="759D0B23" w14:textId="77777777" w:rsidTr="00753262">
        <w:trPr>
          <w:trHeight w:val="288"/>
        </w:trPr>
        <w:tc>
          <w:tcPr>
            <w:tcW w:w="2552" w:type="dxa"/>
            <w:tcBorders>
              <w:top w:val="nil"/>
              <w:left w:val="nil"/>
              <w:bottom w:val="nil"/>
              <w:right w:val="nil"/>
            </w:tcBorders>
            <w:noWrap/>
            <w:vAlign w:val="center"/>
            <w:hideMark/>
          </w:tcPr>
          <w:p w14:paraId="326D8463"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noProof/>
                <w:color w:val="000000"/>
                <w:kern w:val="0"/>
                <w:sz w:val="20"/>
                <w:szCs w:val="20"/>
                <w14:ligatures w14:val="none"/>
              </w:rPr>
              <w:lastRenderedPageBreak/>
              <w:t>(McGraw et al., 2024)</w:t>
            </w:r>
          </w:p>
        </w:tc>
        <w:tc>
          <w:tcPr>
            <w:tcW w:w="1417" w:type="dxa"/>
            <w:tcBorders>
              <w:top w:val="nil"/>
              <w:left w:val="nil"/>
              <w:bottom w:val="nil"/>
              <w:right w:val="nil"/>
            </w:tcBorders>
            <w:noWrap/>
            <w:vAlign w:val="center"/>
            <w:hideMark/>
          </w:tcPr>
          <w:p w14:paraId="2E7C8C21"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United States</w:t>
            </w:r>
          </w:p>
        </w:tc>
        <w:tc>
          <w:tcPr>
            <w:tcW w:w="1843" w:type="dxa"/>
            <w:tcBorders>
              <w:top w:val="nil"/>
              <w:left w:val="nil"/>
              <w:bottom w:val="nil"/>
              <w:right w:val="nil"/>
            </w:tcBorders>
            <w:noWrap/>
            <w:vAlign w:val="center"/>
            <w:hideMark/>
          </w:tcPr>
          <w:p w14:paraId="7B18905F"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Mage=19.5, SD=2.37</w:t>
            </w:r>
          </w:p>
        </w:tc>
        <w:tc>
          <w:tcPr>
            <w:tcW w:w="1418" w:type="dxa"/>
            <w:tcBorders>
              <w:top w:val="nil"/>
              <w:left w:val="nil"/>
              <w:bottom w:val="nil"/>
              <w:right w:val="nil"/>
            </w:tcBorders>
            <w:noWrap/>
            <w:vAlign w:val="center"/>
            <w:hideMark/>
          </w:tcPr>
          <w:p w14:paraId="78678A2A"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422 Participants with Female 64%, Male 33.6%, Transgender male 0.5%, Agender 0.2%, Genderqueer 1.2% and Other 0.5%</w:t>
            </w:r>
          </w:p>
        </w:tc>
        <w:tc>
          <w:tcPr>
            <w:tcW w:w="1134" w:type="dxa"/>
            <w:tcBorders>
              <w:top w:val="nil"/>
              <w:left w:val="nil"/>
              <w:bottom w:val="nil"/>
              <w:right w:val="nil"/>
            </w:tcBorders>
            <w:noWrap/>
            <w:vAlign w:val="center"/>
            <w:hideMark/>
          </w:tcPr>
          <w:p w14:paraId="372C5EA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 xml:space="preserve">Heterosexual 78.4%, Gay 2.1%, Lesbian 2.4%, Bisexual 12.1%, Asexual 0.2%, Pansexual 1.9%, Other 0.9% and </w:t>
            </w:r>
            <w:proofErr w:type="gramStart"/>
            <w:r w:rsidRPr="00425030">
              <w:rPr>
                <w:rFonts w:ascii="Times New Roman" w:eastAsia="Times New Roman" w:hAnsi="Times New Roman" w:cs="Times New Roman"/>
                <w:color w:val="000000"/>
                <w:kern w:val="0"/>
                <w:sz w:val="20"/>
                <w:szCs w:val="20"/>
                <w14:ligatures w14:val="none"/>
              </w:rPr>
              <w:t>Prefer</w:t>
            </w:r>
            <w:proofErr w:type="gramEnd"/>
            <w:r w:rsidRPr="00425030">
              <w:rPr>
                <w:rFonts w:ascii="Times New Roman" w:eastAsia="Times New Roman" w:hAnsi="Times New Roman" w:cs="Times New Roman"/>
                <w:color w:val="000000"/>
                <w:kern w:val="0"/>
                <w:sz w:val="20"/>
                <w:szCs w:val="20"/>
                <w14:ligatures w14:val="none"/>
              </w:rPr>
              <w:t xml:space="preserve"> not to say 1.9%</w:t>
            </w:r>
          </w:p>
        </w:tc>
        <w:tc>
          <w:tcPr>
            <w:tcW w:w="1417" w:type="dxa"/>
            <w:tcBorders>
              <w:top w:val="nil"/>
              <w:left w:val="nil"/>
              <w:bottom w:val="nil"/>
              <w:right w:val="nil"/>
            </w:tcBorders>
            <w:noWrap/>
            <w:vAlign w:val="center"/>
            <w:hideMark/>
          </w:tcPr>
          <w:p w14:paraId="3C36F339"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hite: 82%, African American/Black: 13.7%, American Indian/Native American/Alaska Native: 1.7%, Asian/Pacific Islander: 3.3%, Middle Eastern: 0.7%, Latino/Hispanic: 4.3%, Mixed: 2.6%, Other: .5%, Prefer not to say: 0.2%</w:t>
            </w:r>
          </w:p>
        </w:tc>
        <w:tc>
          <w:tcPr>
            <w:tcW w:w="851" w:type="dxa"/>
            <w:tcBorders>
              <w:top w:val="nil"/>
              <w:left w:val="nil"/>
              <w:bottom w:val="nil"/>
              <w:right w:val="nil"/>
            </w:tcBorders>
            <w:noWrap/>
            <w:vAlign w:val="center"/>
            <w:hideMark/>
          </w:tcPr>
          <w:p w14:paraId="231D960B"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 Year</w:t>
            </w:r>
          </w:p>
        </w:tc>
        <w:tc>
          <w:tcPr>
            <w:tcW w:w="1275" w:type="dxa"/>
            <w:tcBorders>
              <w:top w:val="nil"/>
              <w:left w:val="nil"/>
              <w:bottom w:val="nil"/>
              <w:right w:val="nil"/>
            </w:tcBorders>
            <w:noWrap/>
            <w:vAlign w:val="center"/>
            <w:hideMark/>
          </w:tcPr>
          <w:p w14:paraId="4111F0A6" w14:textId="2F4B6590" w:rsidR="00753262" w:rsidRPr="00425030" w:rsidRDefault="00753262" w:rsidP="00753262">
            <w:pPr>
              <w:spacing w:after="0" w:line="240" w:lineRule="auto"/>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 xml:space="preserve">100% </w:t>
            </w:r>
          </w:p>
        </w:tc>
        <w:tc>
          <w:tcPr>
            <w:tcW w:w="1053" w:type="dxa"/>
            <w:tcBorders>
              <w:top w:val="nil"/>
              <w:left w:val="nil"/>
              <w:bottom w:val="nil"/>
              <w:right w:val="nil"/>
            </w:tcBorders>
            <w:noWrap/>
            <w:vAlign w:val="center"/>
            <w:hideMark/>
          </w:tcPr>
          <w:p w14:paraId="6849E32C"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100%</w:t>
            </w:r>
          </w:p>
        </w:tc>
      </w:tr>
      <w:tr w:rsidR="00753262" w:rsidRPr="00425030" w14:paraId="1BB122FA" w14:textId="77777777" w:rsidTr="00753262">
        <w:trPr>
          <w:trHeight w:val="300"/>
        </w:trPr>
        <w:tc>
          <w:tcPr>
            <w:tcW w:w="2552" w:type="dxa"/>
            <w:tcBorders>
              <w:top w:val="nil"/>
              <w:left w:val="nil"/>
              <w:bottom w:val="single" w:sz="8" w:space="0" w:color="auto"/>
              <w:right w:val="nil"/>
            </w:tcBorders>
            <w:noWrap/>
            <w:vAlign w:val="center"/>
            <w:hideMark/>
          </w:tcPr>
          <w:p w14:paraId="24C13D18"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w:t>
            </w:r>
            <w:proofErr w:type="spellStart"/>
            <w:r w:rsidRPr="00425030">
              <w:rPr>
                <w:rFonts w:ascii="Times New Roman" w:eastAsia="Times New Roman" w:hAnsi="Times New Roman" w:cs="Times New Roman"/>
                <w:color w:val="000000"/>
                <w:kern w:val="0"/>
                <w:sz w:val="20"/>
                <w:szCs w:val="20"/>
                <w14:ligatures w14:val="none"/>
              </w:rPr>
              <w:t>Singareddy</w:t>
            </w:r>
            <w:proofErr w:type="spellEnd"/>
            <w:r w:rsidRPr="00425030">
              <w:rPr>
                <w:rFonts w:ascii="Times New Roman" w:eastAsia="Times New Roman" w:hAnsi="Times New Roman" w:cs="Times New Roman"/>
                <w:color w:val="000000"/>
                <w:kern w:val="0"/>
                <w:sz w:val="20"/>
                <w:szCs w:val="20"/>
                <w14:ligatures w14:val="none"/>
              </w:rPr>
              <w:t xml:space="preserve"> et al., 2025)</w:t>
            </w:r>
          </w:p>
        </w:tc>
        <w:tc>
          <w:tcPr>
            <w:tcW w:w="1417" w:type="dxa"/>
            <w:tcBorders>
              <w:top w:val="nil"/>
              <w:left w:val="nil"/>
              <w:bottom w:val="single" w:sz="8" w:space="0" w:color="auto"/>
              <w:right w:val="nil"/>
            </w:tcBorders>
            <w:noWrap/>
            <w:vAlign w:val="center"/>
            <w:hideMark/>
          </w:tcPr>
          <w:p w14:paraId="24519378"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United States</w:t>
            </w:r>
          </w:p>
        </w:tc>
        <w:tc>
          <w:tcPr>
            <w:tcW w:w="1843" w:type="dxa"/>
            <w:tcBorders>
              <w:top w:val="nil"/>
              <w:left w:val="nil"/>
              <w:bottom w:val="single" w:sz="8" w:space="0" w:color="auto"/>
              <w:right w:val="nil"/>
            </w:tcBorders>
            <w:noWrap/>
            <w:vAlign w:val="center"/>
            <w:hideMark/>
          </w:tcPr>
          <w:p w14:paraId="68931C96"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Mage=21.2</w:t>
            </w:r>
          </w:p>
        </w:tc>
        <w:tc>
          <w:tcPr>
            <w:tcW w:w="1418" w:type="dxa"/>
            <w:tcBorders>
              <w:top w:val="nil"/>
              <w:left w:val="nil"/>
              <w:bottom w:val="single" w:sz="8" w:space="0" w:color="auto"/>
              <w:right w:val="nil"/>
            </w:tcBorders>
            <w:noWrap/>
            <w:vAlign w:val="center"/>
            <w:hideMark/>
          </w:tcPr>
          <w:p w14:paraId="6EBC96F5"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1864 Participants with Male 37.2%, Female 59.4%, Transgender or Non-binary 2.0%, Missing/Prefer not to answer 1.3%</w:t>
            </w:r>
          </w:p>
        </w:tc>
        <w:tc>
          <w:tcPr>
            <w:tcW w:w="1134" w:type="dxa"/>
            <w:tcBorders>
              <w:top w:val="nil"/>
              <w:left w:val="nil"/>
              <w:bottom w:val="single" w:sz="8" w:space="0" w:color="auto"/>
              <w:right w:val="nil"/>
            </w:tcBorders>
            <w:noWrap/>
            <w:vAlign w:val="center"/>
            <w:hideMark/>
          </w:tcPr>
          <w:p w14:paraId="53F8277E"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Heterosexual 76.9%, Sexual Minority 21.3%, and Missing/Prefer not to answer 1.8%</w:t>
            </w:r>
          </w:p>
        </w:tc>
        <w:tc>
          <w:tcPr>
            <w:tcW w:w="1417" w:type="dxa"/>
            <w:tcBorders>
              <w:top w:val="nil"/>
              <w:left w:val="nil"/>
              <w:bottom w:val="single" w:sz="8" w:space="0" w:color="auto"/>
              <w:right w:val="nil"/>
            </w:tcBorders>
            <w:noWrap/>
            <w:vAlign w:val="center"/>
            <w:hideMark/>
          </w:tcPr>
          <w:p w14:paraId="720FFB97" w14:textId="77777777" w:rsidR="00753262" w:rsidRPr="00425030" w:rsidRDefault="00753262" w:rsidP="00753262">
            <w:pPr>
              <w:spacing w:after="0" w:line="240" w:lineRule="auto"/>
              <w:rPr>
                <w:rFonts w:ascii="Times New Roman" w:eastAsia="Times New Roman" w:hAnsi="Times New Roman" w:cs="Times New Roman"/>
                <w:color w:val="000000"/>
                <w:kern w:val="0"/>
                <w:sz w:val="20"/>
                <w:szCs w:val="20"/>
                <w14:ligatures w14:val="none"/>
              </w:rPr>
            </w:pPr>
            <w:r w:rsidRPr="00425030">
              <w:rPr>
                <w:rFonts w:ascii="Times New Roman" w:eastAsia="Times New Roman" w:hAnsi="Times New Roman" w:cs="Times New Roman"/>
                <w:color w:val="000000"/>
                <w:kern w:val="0"/>
                <w:sz w:val="20"/>
                <w:szCs w:val="20"/>
                <w14:ligatures w14:val="none"/>
              </w:rPr>
              <w:t>Hispanic/Latinx 46.4%, Asian 19.0%, White 16.6%, Black or African American 4.2%, Native Hawaiian/Pacific Islander 3.9%, Multi-racial/Multi-ethnic 6.3%, American Indian/Alaska native 0.01%, Other/unknown 3.1%</w:t>
            </w:r>
          </w:p>
        </w:tc>
        <w:tc>
          <w:tcPr>
            <w:tcW w:w="851" w:type="dxa"/>
            <w:tcBorders>
              <w:top w:val="nil"/>
              <w:left w:val="nil"/>
              <w:bottom w:val="single" w:sz="8" w:space="0" w:color="auto"/>
              <w:right w:val="nil"/>
            </w:tcBorders>
            <w:noWrap/>
            <w:vAlign w:val="center"/>
            <w:hideMark/>
          </w:tcPr>
          <w:p w14:paraId="6A33C27E"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6 Month</w:t>
            </w:r>
          </w:p>
        </w:tc>
        <w:tc>
          <w:tcPr>
            <w:tcW w:w="1275" w:type="dxa"/>
            <w:tcBorders>
              <w:top w:val="nil"/>
              <w:left w:val="nil"/>
              <w:bottom w:val="single" w:sz="8" w:space="0" w:color="auto"/>
              <w:right w:val="nil"/>
            </w:tcBorders>
            <w:noWrap/>
            <w:vAlign w:val="center"/>
            <w:hideMark/>
          </w:tcPr>
          <w:p w14:paraId="5EB958AD" w14:textId="77777777" w:rsidR="00753262" w:rsidRPr="00425030" w:rsidRDefault="00753262" w:rsidP="00753262">
            <w:pPr>
              <w:spacing w:after="0" w:line="240" w:lineRule="auto"/>
              <w:jc w:val="right"/>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66.10%</w:t>
            </w:r>
          </w:p>
        </w:tc>
        <w:tc>
          <w:tcPr>
            <w:tcW w:w="1053" w:type="dxa"/>
            <w:tcBorders>
              <w:top w:val="nil"/>
              <w:left w:val="nil"/>
              <w:bottom w:val="single" w:sz="8" w:space="0" w:color="auto"/>
              <w:right w:val="nil"/>
            </w:tcBorders>
            <w:noWrap/>
            <w:vAlign w:val="center"/>
            <w:hideMark/>
          </w:tcPr>
          <w:p w14:paraId="078BDD30" w14:textId="77777777" w:rsidR="00753262" w:rsidRPr="00425030" w:rsidRDefault="00753262" w:rsidP="00753262">
            <w:pPr>
              <w:spacing w:after="0" w:line="240" w:lineRule="auto"/>
              <w:jc w:val="center"/>
              <w:rPr>
                <w:rFonts w:ascii="Times New Roman" w:eastAsia="Times New Roman" w:hAnsi="Times New Roman" w:cs="Times New Roman"/>
                <w:color w:val="000000"/>
                <w:kern w:val="0"/>
                <w14:ligatures w14:val="none"/>
              </w:rPr>
            </w:pPr>
            <w:r w:rsidRPr="00425030">
              <w:rPr>
                <w:rFonts w:ascii="Times New Roman" w:eastAsia="Times New Roman" w:hAnsi="Times New Roman" w:cs="Times New Roman"/>
                <w:color w:val="000000"/>
                <w:kern w:val="0"/>
                <w14:ligatures w14:val="none"/>
              </w:rPr>
              <w:t>82%</w:t>
            </w:r>
          </w:p>
        </w:tc>
      </w:tr>
    </w:tbl>
    <w:p w14:paraId="74F2951B" w14:textId="2BBCDC66" w:rsidR="007A0157" w:rsidRPr="00425030" w:rsidRDefault="00DA6DB2" w:rsidP="00693681">
      <w:pPr>
        <w:spacing w:line="240" w:lineRule="auto"/>
        <w:rPr>
          <w:rFonts w:ascii="Times New Roman" w:hAnsi="Times New Roman" w:cs="Times New Roman"/>
          <w:sz w:val="20"/>
          <w:szCs w:val="20"/>
        </w:rPr>
        <w:sectPr w:rsidR="007A0157" w:rsidRPr="00425030" w:rsidSect="00D01F6F">
          <w:type w:val="continuous"/>
          <w:pgSz w:w="15840" w:h="12240" w:orient="landscape"/>
          <w:pgMar w:top="1440" w:right="1440" w:bottom="1440" w:left="1440" w:header="720" w:footer="720" w:gutter="0"/>
          <w:lnNumType w:countBy="1" w:restart="continuous"/>
          <w:cols w:space="720"/>
          <w:docGrid w:linePitch="299"/>
        </w:sectPr>
      </w:pPr>
      <w:r w:rsidRPr="00425030">
        <w:rPr>
          <w:rFonts w:ascii="Times New Roman" w:hAnsi="Times New Roman" w:cs="Times New Roman"/>
          <w:i/>
          <w:iCs/>
          <w:sz w:val="20"/>
          <w:szCs w:val="20"/>
        </w:rPr>
        <w:t>Note</w:t>
      </w:r>
      <w:r w:rsidRPr="00425030">
        <w:rPr>
          <w:rFonts w:ascii="Times New Roman" w:hAnsi="Times New Roman" w:cs="Times New Roman"/>
          <w:sz w:val="20"/>
          <w:szCs w:val="20"/>
        </w:rPr>
        <w:t>. Quality Score refers to the evaluation of study quality based on standardised criteria. A detailed breakdown of the quality evaluation for each study is provided in Supplementary Material 2: "Quality Evaluation of Included Studies Using the Standard Quality Assessment Criteria for Evaluating Primary Research Papers."</w:t>
      </w:r>
    </w:p>
    <w:p w14:paraId="2BA42C5C" w14:textId="3FE8B27A" w:rsidR="000E7103" w:rsidRPr="00425030" w:rsidRDefault="00E51114" w:rsidP="00176E4C">
      <w:pPr>
        <w:spacing w:line="240" w:lineRule="auto"/>
        <w:rPr>
          <w:rFonts w:ascii="Times New Roman" w:hAnsi="Times New Roman" w:cs="Times New Roman"/>
          <w:b/>
          <w:bCs/>
          <w:sz w:val="24"/>
          <w:szCs w:val="24"/>
        </w:rPr>
      </w:pPr>
      <w:r w:rsidRPr="00425030">
        <w:rPr>
          <w:rFonts w:ascii="Times New Roman" w:hAnsi="Times New Roman" w:cs="Times New Roman"/>
          <w:b/>
          <w:bCs/>
          <w:noProof/>
          <w:sz w:val="24"/>
          <w:szCs w:val="24"/>
        </w:rPr>
        <w:lastRenderedPageBreak/>
        <w:drawing>
          <wp:inline distT="0" distB="0" distL="0" distR="0" wp14:anchorId="5D13C27E" wp14:editId="560DE3D9">
            <wp:extent cx="5711483" cy="5889370"/>
            <wp:effectExtent l="0" t="0" r="3810" b="0"/>
            <wp:docPr id="1849051427"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051427" name="Picture 2" descr="A screenshot of a computer screen&#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717599" cy="5895676"/>
                    </a:xfrm>
                    <a:prstGeom prst="rect">
                      <a:avLst/>
                    </a:prstGeom>
                  </pic:spPr>
                </pic:pic>
              </a:graphicData>
            </a:graphic>
          </wp:inline>
        </w:drawing>
      </w:r>
    </w:p>
    <w:p w14:paraId="02DA837A" w14:textId="77777777" w:rsidR="004E02A8" w:rsidRPr="00425030" w:rsidRDefault="004E02A8" w:rsidP="00176E4C">
      <w:pPr>
        <w:spacing w:line="240" w:lineRule="auto"/>
        <w:rPr>
          <w:rFonts w:ascii="Times New Roman" w:hAnsi="Times New Roman" w:cs="Times New Roman"/>
          <w:b/>
          <w:bCs/>
          <w:sz w:val="24"/>
          <w:szCs w:val="24"/>
        </w:rPr>
      </w:pPr>
    </w:p>
    <w:p w14:paraId="42C75EE8" w14:textId="77777777" w:rsidR="004E02A8" w:rsidRPr="00425030" w:rsidRDefault="004E02A8" w:rsidP="004E02A8">
      <w:pPr>
        <w:spacing w:line="480" w:lineRule="auto"/>
        <w:outlineLvl w:val="1"/>
        <w:rPr>
          <w:rFonts w:ascii="Times New Roman" w:hAnsi="Times New Roman" w:cs="Times New Roman"/>
          <w:b/>
          <w:bCs/>
          <w:sz w:val="24"/>
          <w:szCs w:val="24"/>
        </w:rPr>
      </w:pPr>
      <w:r w:rsidRPr="00425030">
        <w:rPr>
          <w:rFonts w:ascii="Times New Roman" w:hAnsi="Times New Roman" w:cs="Times New Roman"/>
          <w:b/>
          <w:bCs/>
          <w:sz w:val="24"/>
          <w:szCs w:val="24"/>
        </w:rPr>
        <w:t>Figure 1</w:t>
      </w:r>
    </w:p>
    <w:p w14:paraId="7590CA90" w14:textId="77777777" w:rsidR="004E02A8" w:rsidRDefault="004E02A8" w:rsidP="004E02A8">
      <w:pPr>
        <w:spacing w:line="240" w:lineRule="auto"/>
        <w:rPr>
          <w:rFonts w:ascii="Times New Roman" w:hAnsi="Times New Roman" w:cs="Times New Roman"/>
          <w:i/>
          <w:iCs/>
          <w:sz w:val="24"/>
          <w:szCs w:val="24"/>
        </w:rPr>
      </w:pPr>
      <w:r w:rsidRPr="00425030">
        <w:rPr>
          <w:rFonts w:ascii="Times New Roman" w:hAnsi="Times New Roman" w:cs="Times New Roman"/>
          <w:i/>
          <w:iCs/>
          <w:sz w:val="24"/>
          <w:szCs w:val="24"/>
        </w:rPr>
        <w:t>The PRISMA flowchart.</w:t>
      </w:r>
    </w:p>
    <w:p w14:paraId="4A448C4E" w14:textId="77777777" w:rsidR="004E02A8" w:rsidRPr="00E47236" w:rsidRDefault="004E02A8" w:rsidP="00176E4C">
      <w:pPr>
        <w:spacing w:line="240" w:lineRule="auto"/>
        <w:rPr>
          <w:rFonts w:ascii="Times New Roman" w:hAnsi="Times New Roman" w:cs="Times New Roman"/>
          <w:b/>
          <w:bCs/>
          <w:sz w:val="24"/>
          <w:szCs w:val="24"/>
        </w:rPr>
      </w:pPr>
    </w:p>
    <w:sectPr w:rsidR="004E02A8" w:rsidRPr="00E47236" w:rsidSect="00D01F6F">
      <w:type w:val="continuous"/>
      <w:pgSz w:w="12240" w:h="15840"/>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FC28B3" w14:textId="77777777" w:rsidR="004B68B9" w:rsidRDefault="004B68B9" w:rsidP="00AF6EE9">
      <w:pPr>
        <w:spacing w:after="0" w:line="240" w:lineRule="auto"/>
      </w:pPr>
      <w:r>
        <w:separator/>
      </w:r>
    </w:p>
  </w:endnote>
  <w:endnote w:type="continuationSeparator" w:id="0">
    <w:p w14:paraId="30C8DB2C" w14:textId="77777777" w:rsidR="004B68B9" w:rsidRDefault="004B68B9" w:rsidP="00AF6E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0471910"/>
      <w:docPartObj>
        <w:docPartGallery w:val="Page Numbers (Bottom of Page)"/>
        <w:docPartUnique/>
      </w:docPartObj>
    </w:sdtPr>
    <w:sdtEndPr/>
    <w:sdtContent>
      <w:p w14:paraId="6E1B9E42" w14:textId="0588786B" w:rsidR="00995DF0" w:rsidRDefault="00995DF0">
        <w:pPr>
          <w:pStyle w:val="Footer"/>
          <w:jc w:val="right"/>
        </w:pPr>
        <w:r>
          <w:fldChar w:fldCharType="begin"/>
        </w:r>
        <w:r>
          <w:instrText>PAGE   \* MERGEFORMAT</w:instrText>
        </w:r>
        <w:r>
          <w:fldChar w:fldCharType="separate"/>
        </w:r>
        <w:r>
          <w:t>2</w:t>
        </w:r>
        <w:r>
          <w:fldChar w:fldCharType="end"/>
        </w:r>
      </w:p>
    </w:sdtContent>
  </w:sdt>
  <w:p w14:paraId="54664C76" w14:textId="77777777" w:rsidR="00995DF0" w:rsidRDefault="00995D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B0ACA2" w14:textId="77777777" w:rsidR="004B68B9" w:rsidRDefault="004B68B9" w:rsidP="00AF6EE9">
      <w:pPr>
        <w:spacing w:after="0" w:line="240" w:lineRule="auto"/>
      </w:pPr>
      <w:r>
        <w:separator/>
      </w:r>
    </w:p>
  </w:footnote>
  <w:footnote w:type="continuationSeparator" w:id="0">
    <w:p w14:paraId="634D7601" w14:textId="77777777" w:rsidR="004B68B9" w:rsidRDefault="004B68B9" w:rsidP="00AF6EE9">
      <w:pPr>
        <w:spacing w:after="0" w:line="240" w:lineRule="auto"/>
      </w:pPr>
      <w:r>
        <w:continuationSeparator/>
      </w:r>
    </w:p>
  </w:footnote>
  <w:footnote w:id="1">
    <w:p w14:paraId="03BFB376" w14:textId="45BE8207" w:rsidR="00DE5A4E" w:rsidRPr="00B54448" w:rsidRDefault="00DE5A4E">
      <w:pPr>
        <w:pStyle w:val="FootnoteText"/>
      </w:pPr>
      <w:r w:rsidRPr="00980086">
        <w:rPr>
          <w:rStyle w:val="FootnoteReference"/>
        </w:rPr>
        <w:footnoteRef/>
      </w:r>
      <w:r w:rsidRPr="00B54448">
        <w:t xml:space="preserve"> </w:t>
      </w:r>
      <w:r w:rsidR="000924A0" w:rsidRPr="00B54448">
        <w:rPr>
          <w:rFonts w:ascii="Times New Roman" w:eastAsia="SimSun" w:hAnsi="Times New Roman" w:cs="Times New Roman"/>
          <w:lang w:bidi="ar"/>
        </w:rPr>
        <w:t>Regarding the term ‘use’ of pornography, the words: use, watch, consume, view, engage, expose to and access are also used interchangeably, although we recognise that these may have somewhat different implications.</w:t>
      </w:r>
    </w:p>
  </w:footnote>
  <w:footnote w:id="2">
    <w:p w14:paraId="66E66458" w14:textId="388123B5" w:rsidR="00D2321E" w:rsidRPr="00B54448" w:rsidRDefault="00D2321E" w:rsidP="00D2321E">
      <w:pPr>
        <w:rPr>
          <w:rFonts w:ascii="Times New Roman" w:hAnsi="Times New Roman" w:cs="Times New Roman"/>
          <w:sz w:val="20"/>
          <w:szCs w:val="20"/>
        </w:rPr>
      </w:pPr>
      <w:r w:rsidRPr="00980086">
        <w:rPr>
          <w:rStyle w:val="FootnoteReference"/>
        </w:rPr>
        <w:footnoteRef/>
      </w:r>
      <w:r w:rsidRPr="00B54448">
        <w:rPr>
          <w:rFonts w:ascii="Times New Roman" w:hAnsi="Times New Roman" w:cs="Times New Roman"/>
          <w:sz w:val="20"/>
          <w:szCs w:val="20"/>
        </w:rPr>
        <w:t xml:space="preserve"> Although many studies use terms such as "effect" and other causal language to describe relationships between variables in cross-sectional studies that cannot establish causality, this study employs the term "association" to describe all relationships where causality cannot be inferred. </w:t>
      </w:r>
      <w:r w:rsidR="00220133">
        <w:rPr>
          <w:rFonts w:ascii="Times New Roman" w:hAnsi="Times New Roman" w:cs="Times New Roman"/>
          <w:sz w:val="20"/>
          <w:szCs w:val="20"/>
        </w:rPr>
        <w:t>C</w:t>
      </w:r>
      <w:r w:rsidR="00220133" w:rsidRPr="00B54448">
        <w:rPr>
          <w:rFonts w:ascii="Times New Roman" w:hAnsi="Times New Roman" w:cs="Times New Roman"/>
          <w:sz w:val="20"/>
          <w:szCs w:val="20"/>
        </w:rPr>
        <w:t>onsequently</w:t>
      </w:r>
      <w:r w:rsidR="00220133">
        <w:rPr>
          <w:rFonts w:ascii="Times New Roman" w:hAnsi="Times New Roman" w:cs="Times New Roman"/>
          <w:sz w:val="20"/>
          <w:szCs w:val="20"/>
        </w:rPr>
        <w:t>,</w:t>
      </w:r>
      <w:r w:rsidR="00220133" w:rsidRPr="00B54448">
        <w:rPr>
          <w:rFonts w:ascii="Times New Roman" w:hAnsi="Times New Roman" w:cs="Times New Roman"/>
          <w:sz w:val="20"/>
          <w:szCs w:val="20"/>
        </w:rPr>
        <w:t xml:space="preserve"> </w:t>
      </w:r>
      <w:r w:rsidR="00220133">
        <w:rPr>
          <w:rFonts w:ascii="Times New Roman" w:hAnsi="Times New Roman" w:cs="Times New Roman"/>
          <w:sz w:val="20"/>
          <w:szCs w:val="20"/>
        </w:rPr>
        <w:t>t</w:t>
      </w:r>
      <w:r w:rsidRPr="00B54448">
        <w:rPr>
          <w:rFonts w:ascii="Times New Roman" w:hAnsi="Times New Roman" w:cs="Times New Roman"/>
          <w:sz w:val="20"/>
          <w:szCs w:val="20"/>
        </w:rPr>
        <w:t>he frequent use of the term "association" is necessary to maintain the accuracy of our statements and findings.</w:t>
      </w:r>
    </w:p>
    <w:p w14:paraId="700EA8B5" w14:textId="2FA47DCE" w:rsidR="00D2321E" w:rsidRDefault="00D2321E">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9995168"/>
      <w:docPartObj>
        <w:docPartGallery w:val="Page Numbers (Top of Page)"/>
        <w:docPartUnique/>
      </w:docPartObj>
    </w:sdtPr>
    <w:sdtEndPr/>
    <w:sdtContent>
      <w:p w14:paraId="57FDE9F0" w14:textId="0592C293" w:rsidR="00995DF0" w:rsidRDefault="00995DF0">
        <w:pPr>
          <w:pStyle w:val="Header"/>
          <w:jc w:val="right"/>
        </w:pPr>
        <w:r>
          <w:fldChar w:fldCharType="begin"/>
        </w:r>
        <w:r>
          <w:instrText>PAGE   \* MERGEFORMAT</w:instrText>
        </w:r>
        <w:r>
          <w:fldChar w:fldCharType="separate"/>
        </w:r>
        <w:r>
          <w:t>2</w:t>
        </w:r>
        <w:r>
          <w:fldChar w:fldCharType="end"/>
        </w:r>
      </w:p>
    </w:sdtContent>
  </w:sdt>
  <w:p w14:paraId="72674C8A" w14:textId="77777777" w:rsidR="00995DF0" w:rsidRDefault="00995D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FD7775"/>
    <w:multiLevelType w:val="hybridMultilevel"/>
    <w:tmpl w:val="2C5C4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1A7589"/>
    <w:multiLevelType w:val="hybridMultilevel"/>
    <w:tmpl w:val="E76CC820"/>
    <w:lvl w:ilvl="0" w:tplc="FB9C38C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3A9B0790"/>
    <w:multiLevelType w:val="hybridMultilevel"/>
    <w:tmpl w:val="99C46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99305444">
    <w:abstractNumId w:val="0"/>
  </w:num>
  <w:num w:numId="2" w16cid:durableId="1578514806">
    <w:abstractNumId w:val="2"/>
  </w:num>
  <w:num w:numId="3" w16cid:durableId="795276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1"/>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vdvdfw3e0e5eee9sbpsfv7ff590ass09p0&quot;&gt;SS_Writ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3&lt;/item&gt;&lt;item&gt;34&lt;/item&gt;&lt;item&gt;35&lt;/item&gt;&lt;item&gt;37&lt;/item&gt;&lt;item&gt;38&lt;/item&gt;&lt;item&gt;39&lt;/item&gt;&lt;item&gt;40&lt;/item&gt;&lt;item&gt;41&lt;/item&gt;&lt;item&gt;42&lt;/item&gt;&lt;item&gt;45&lt;/item&gt;&lt;item&gt;48&lt;/item&gt;&lt;item&gt;49&lt;/item&gt;&lt;item&gt;50&lt;/item&gt;&lt;item&gt;51&lt;/item&gt;&lt;item&gt;52&lt;/item&gt;&lt;item&gt;53&lt;/item&gt;&lt;item&gt;54&lt;/item&gt;&lt;item&gt;55&lt;/item&gt;&lt;item&gt;56&lt;/item&gt;&lt;item&gt;57&lt;/item&gt;&lt;item&gt;58&lt;/item&gt;&lt;item&gt;59&lt;/item&gt;&lt;item&gt;60&lt;/item&gt;&lt;item&gt;62&lt;/item&gt;&lt;item&gt;64&lt;/item&gt;&lt;item&gt;67&lt;/item&gt;&lt;item&gt;68&lt;/item&gt;&lt;item&gt;69&lt;/item&gt;&lt;item&gt;70&lt;/item&gt;&lt;item&gt;72&lt;/item&gt;&lt;item&gt;73&lt;/item&gt;&lt;item&gt;74&lt;/item&gt;&lt;item&gt;77&lt;/item&gt;&lt;item&gt;80&lt;/item&gt;&lt;item&gt;82&lt;/item&gt;&lt;item&gt;84&lt;/item&gt;&lt;item&gt;85&lt;/item&gt;&lt;item&gt;86&lt;/item&gt;&lt;/record-ids&gt;&lt;/item&gt;&lt;/Libraries&gt;"/>
  </w:docVars>
  <w:rsids>
    <w:rsidRoot w:val="009E2104"/>
    <w:rsid w:val="00002FFC"/>
    <w:rsid w:val="000030B2"/>
    <w:rsid w:val="000034C6"/>
    <w:rsid w:val="00003BEA"/>
    <w:rsid w:val="0000515F"/>
    <w:rsid w:val="000060D0"/>
    <w:rsid w:val="00010E23"/>
    <w:rsid w:val="00011062"/>
    <w:rsid w:val="00011FDE"/>
    <w:rsid w:val="00012D31"/>
    <w:rsid w:val="00015B88"/>
    <w:rsid w:val="00017890"/>
    <w:rsid w:val="00017F47"/>
    <w:rsid w:val="00020110"/>
    <w:rsid w:val="000214E8"/>
    <w:rsid w:val="000216DD"/>
    <w:rsid w:val="00021813"/>
    <w:rsid w:val="0002227B"/>
    <w:rsid w:val="000236F3"/>
    <w:rsid w:val="00023EA9"/>
    <w:rsid w:val="000248A5"/>
    <w:rsid w:val="00035B7A"/>
    <w:rsid w:val="00037C39"/>
    <w:rsid w:val="00042EBC"/>
    <w:rsid w:val="00043B3C"/>
    <w:rsid w:val="00045AC1"/>
    <w:rsid w:val="00046C06"/>
    <w:rsid w:val="0005148A"/>
    <w:rsid w:val="00052FE0"/>
    <w:rsid w:val="000536A5"/>
    <w:rsid w:val="000549CB"/>
    <w:rsid w:val="00055FA8"/>
    <w:rsid w:val="000569BE"/>
    <w:rsid w:val="00056F33"/>
    <w:rsid w:val="00057B88"/>
    <w:rsid w:val="00062D95"/>
    <w:rsid w:val="00063481"/>
    <w:rsid w:val="000655B2"/>
    <w:rsid w:val="00066852"/>
    <w:rsid w:val="00066E6F"/>
    <w:rsid w:val="00071293"/>
    <w:rsid w:val="00071B61"/>
    <w:rsid w:val="00072276"/>
    <w:rsid w:val="00073052"/>
    <w:rsid w:val="00074A43"/>
    <w:rsid w:val="00075C01"/>
    <w:rsid w:val="00081695"/>
    <w:rsid w:val="00082879"/>
    <w:rsid w:val="000834FE"/>
    <w:rsid w:val="00086086"/>
    <w:rsid w:val="000867BC"/>
    <w:rsid w:val="00087BC2"/>
    <w:rsid w:val="0009233A"/>
    <w:rsid w:val="000924A0"/>
    <w:rsid w:val="00093165"/>
    <w:rsid w:val="00095814"/>
    <w:rsid w:val="0009736C"/>
    <w:rsid w:val="000A15E8"/>
    <w:rsid w:val="000A1892"/>
    <w:rsid w:val="000A31CA"/>
    <w:rsid w:val="000A3EDB"/>
    <w:rsid w:val="000A503D"/>
    <w:rsid w:val="000A59D1"/>
    <w:rsid w:val="000A61BF"/>
    <w:rsid w:val="000A6AEB"/>
    <w:rsid w:val="000A6E36"/>
    <w:rsid w:val="000A7610"/>
    <w:rsid w:val="000B03EC"/>
    <w:rsid w:val="000B0F37"/>
    <w:rsid w:val="000B1291"/>
    <w:rsid w:val="000B14AC"/>
    <w:rsid w:val="000B2A28"/>
    <w:rsid w:val="000B712F"/>
    <w:rsid w:val="000C0386"/>
    <w:rsid w:val="000C216D"/>
    <w:rsid w:val="000C5A1F"/>
    <w:rsid w:val="000C6116"/>
    <w:rsid w:val="000C6890"/>
    <w:rsid w:val="000C7D42"/>
    <w:rsid w:val="000D3D8A"/>
    <w:rsid w:val="000D4B55"/>
    <w:rsid w:val="000D73E9"/>
    <w:rsid w:val="000E5145"/>
    <w:rsid w:val="000E51D8"/>
    <w:rsid w:val="000E671A"/>
    <w:rsid w:val="000E6E0A"/>
    <w:rsid w:val="000E7103"/>
    <w:rsid w:val="000E7FB9"/>
    <w:rsid w:val="001011B5"/>
    <w:rsid w:val="00104E33"/>
    <w:rsid w:val="00106E98"/>
    <w:rsid w:val="00110F3D"/>
    <w:rsid w:val="0011378A"/>
    <w:rsid w:val="001143CA"/>
    <w:rsid w:val="00116527"/>
    <w:rsid w:val="00116A65"/>
    <w:rsid w:val="001227A7"/>
    <w:rsid w:val="00125023"/>
    <w:rsid w:val="0012517B"/>
    <w:rsid w:val="00131BA7"/>
    <w:rsid w:val="001362E2"/>
    <w:rsid w:val="00137571"/>
    <w:rsid w:val="00137E48"/>
    <w:rsid w:val="00140B33"/>
    <w:rsid w:val="0014134C"/>
    <w:rsid w:val="00142152"/>
    <w:rsid w:val="001430DA"/>
    <w:rsid w:val="00143CCD"/>
    <w:rsid w:val="001443BF"/>
    <w:rsid w:val="00146EC3"/>
    <w:rsid w:val="00147D88"/>
    <w:rsid w:val="0015023B"/>
    <w:rsid w:val="0015384E"/>
    <w:rsid w:val="00154049"/>
    <w:rsid w:val="00157BA8"/>
    <w:rsid w:val="00160C93"/>
    <w:rsid w:val="0016119C"/>
    <w:rsid w:val="00164CED"/>
    <w:rsid w:val="001662FB"/>
    <w:rsid w:val="00166C68"/>
    <w:rsid w:val="00167280"/>
    <w:rsid w:val="0017354F"/>
    <w:rsid w:val="00173CBD"/>
    <w:rsid w:val="00174C27"/>
    <w:rsid w:val="00176E4C"/>
    <w:rsid w:val="00184D67"/>
    <w:rsid w:val="0018573C"/>
    <w:rsid w:val="00186E17"/>
    <w:rsid w:val="0018754E"/>
    <w:rsid w:val="00190085"/>
    <w:rsid w:val="0019039E"/>
    <w:rsid w:val="001913D3"/>
    <w:rsid w:val="00192B58"/>
    <w:rsid w:val="00192E11"/>
    <w:rsid w:val="00196D65"/>
    <w:rsid w:val="00196F88"/>
    <w:rsid w:val="001972FF"/>
    <w:rsid w:val="001A0333"/>
    <w:rsid w:val="001A17F8"/>
    <w:rsid w:val="001A57F2"/>
    <w:rsid w:val="001A5D14"/>
    <w:rsid w:val="001B06DB"/>
    <w:rsid w:val="001B2408"/>
    <w:rsid w:val="001B659C"/>
    <w:rsid w:val="001C4CE2"/>
    <w:rsid w:val="001C6096"/>
    <w:rsid w:val="001C614E"/>
    <w:rsid w:val="001C6CF9"/>
    <w:rsid w:val="001D0EBE"/>
    <w:rsid w:val="001D13D4"/>
    <w:rsid w:val="001D740C"/>
    <w:rsid w:val="001E364C"/>
    <w:rsid w:val="001E3E5D"/>
    <w:rsid w:val="001F0D04"/>
    <w:rsid w:val="001F0E08"/>
    <w:rsid w:val="001F26C1"/>
    <w:rsid w:val="001F383D"/>
    <w:rsid w:val="001F51BB"/>
    <w:rsid w:val="001F5980"/>
    <w:rsid w:val="00200AC2"/>
    <w:rsid w:val="00200EE8"/>
    <w:rsid w:val="00210B1F"/>
    <w:rsid w:val="002116E6"/>
    <w:rsid w:val="002133B0"/>
    <w:rsid w:val="00213478"/>
    <w:rsid w:val="00220133"/>
    <w:rsid w:val="00223B92"/>
    <w:rsid w:val="002325A6"/>
    <w:rsid w:val="002379E3"/>
    <w:rsid w:val="0024159D"/>
    <w:rsid w:val="00242664"/>
    <w:rsid w:val="00243A4A"/>
    <w:rsid w:val="00244656"/>
    <w:rsid w:val="002456AA"/>
    <w:rsid w:val="00247CB4"/>
    <w:rsid w:val="00247F37"/>
    <w:rsid w:val="00251F58"/>
    <w:rsid w:val="002530EC"/>
    <w:rsid w:val="002533F9"/>
    <w:rsid w:val="00254F19"/>
    <w:rsid w:val="00256BF7"/>
    <w:rsid w:val="00257DFC"/>
    <w:rsid w:val="00260672"/>
    <w:rsid w:val="0026124B"/>
    <w:rsid w:val="002627AD"/>
    <w:rsid w:val="002641A6"/>
    <w:rsid w:val="00266AAE"/>
    <w:rsid w:val="00267478"/>
    <w:rsid w:val="00270314"/>
    <w:rsid w:val="00271553"/>
    <w:rsid w:val="00272117"/>
    <w:rsid w:val="00272F65"/>
    <w:rsid w:val="002732E4"/>
    <w:rsid w:val="00276D1C"/>
    <w:rsid w:val="00283521"/>
    <w:rsid w:val="0028387B"/>
    <w:rsid w:val="00284F9D"/>
    <w:rsid w:val="00290974"/>
    <w:rsid w:val="00293DFB"/>
    <w:rsid w:val="00294899"/>
    <w:rsid w:val="00296A41"/>
    <w:rsid w:val="00296F3A"/>
    <w:rsid w:val="002977D4"/>
    <w:rsid w:val="002A1BE3"/>
    <w:rsid w:val="002A1F83"/>
    <w:rsid w:val="002B435F"/>
    <w:rsid w:val="002C02A9"/>
    <w:rsid w:val="002C1909"/>
    <w:rsid w:val="002C25DE"/>
    <w:rsid w:val="002C2975"/>
    <w:rsid w:val="002C3163"/>
    <w:rsid w:val="002C3427"/>
    <w:rsid w:val="002C3F5E"/>
    <w:rsid w:val="002C411C"/>
    <w:rsid w:val="002C5B92"/>
    <w:rsid w:val="002C6714"/>
    <w:rsid w:val="002C7CA1"/>
    <w:rsid w:val="002D113D"/>
    <w:rsid w:val="002D2E34"/>
    <w:rsid w:val="002D2FC7"/>
    <w:rsid w:val="002D4100"/>
    <w:rsid w:val="002E26B8"/>
    <w:rsid w:val="002E31F9"/>
    <w:rsid w:val="002E5306"/>
    <w:rsid w:val="002E6778"/>
    <w:rsid w:val="002E6D88"/>
    <w:rsid w:val="002F0B9B"/>
    <w:rsid w:val="002F23AC"/>
    <w:rsid w:val="002F38C9"/>
    <w:rsid w:val="002F3B1A"/>
    <w:rsid w:val="002F4465"/>
    <w:rsid w:val="002F57AA"/>
    <w:rsid w:val="002F5CAB"/>
    <w:rsid w:val="002F6A95"/>
    <w:rsid w:val="00300A8C"/>
    <w:rsid w:val="00305260"/>
    <w:rsid w:val="00310358"/>
    <w:rsid w:val="0031416E"/>
    <w:rsid w:val="0031489F"/>
    <w:rsid w:val="003156F1"/>
    <w:rsid w:val="00316641"/>
    <w:rsid w:val="00316D7F"/>
    <w:rsid w:val="00316F13"/>
    <w:rsid w:val="0032056E"/>
    <w:rsid w:val="0032491B"/>
    <w:rsid w:val="00325550"/>
    <w:rsid w:val="003255E5"/>
    <w:rsid w:val="00330889"/>
    <w:rsid w:val="00330A0A"/>
    <w:rsid w:val="0033346E"/>
    <w:rsid w:val="003348D3"/>
    <w:rsid w:val="00340534"/>
    <w:rsid w:val="00342487"/>
    <w:rsid w:val="00342FA5"/>
    <w:rsid w:val="003431C2"/>
    <w:rsid w:val="00343BB5"/>
    <w:rsid w:val="003443C0"/>
    <w:rsid w:val="00345A0D"/>
    <w:rsid w:val="00350037"/>
    <w:rsid w:val="00356624"/>
    <w:rsid w:val="00356A38"/>
    <w:rsid w:val="003570F2"/>
    <w:rsid w:val="003608FD"/>
    <w:rsid w:val="00362A28"/>
    <w:rsid w:val="00363196"/>
    <w:rsid w:val="00364ACA"/>
    <w:rsid w:val="00365277"/>
    <w:rsid w:val="00365C3F"/>
    <w:rsid w:val="00371715"/>
    <w:rsid w:val="00377867"/>
    <w:rsid w:val="003801F1"/>
    <w:rsid w:val="003811D9"/>
    <w:rsid w:val="0038213C"/>
    <w:rsid w:val="003855F6"/>
    <w:rsid w:val="00387C93"/>
    <w:rsid w:val="003903F6"/>
    <w:rsid w:val="00390411"/>
    <w:rsid w:val="00390C55"/>
    <w:rsid w:val="00392818"/>
    <w:rsid w:val="00397086"/>
    <w:rsid w:val="0039715E"/>
    <w:rsid w:val="003A0E03"/>
    <w:rsid w:val="003A1046"/>
    <w:rsid w:val="003A34DF"/>
    <w:rsid w:val="003A66AA"/>
    <w:rsid w:val="003A6D86"/>
    <w:rsid w:val="003A780A"/>
    <w:rsid w:val="003B3A62"/>
    <w:rsid w:val="003B3E34"/>
    <w:rsid w:val="003B513E"/>
    <w:rsid w:val="003C1487"/>
    <w:rsid w:val="003C766E"/>
    <w:rsid w:val="003C77DD"/>
    <w:rsid w:val="003D1841"/>
    <w:rsid w:val="003D5966"/>
    <w:rsid w:val="003D6968"/>
    <w:rsid w:val="003E0E0A"/>
    <w:rsid w:val="003E306C"/>
    <w:rsid w:val="003E4F20"/>
    <w:rsid w:val="003E5DA2"/>
    <w:rsid w:val="003E6E60"/>
    <w:rsid w:val="003E767A"/>
    <w:rsid w:val="003E7C14"/>
    <w:rsid w:val="003F0EB1"/>
    <w:rsid w:val="003F13FD"/>
    <w:rsid w:val="003F1F12"/>
    <w:rsid w:val="003F26AE"/>
    <w:rsid w:val="003F4B50"/>
    <w:rsid w:val="003F647B"/>
    <w:rsid w:val="00404C68"/>
    <w:rsid w:val="00405229"/>
    <w:rsid w:val="004071A0"/>
    <w:rsid w:val="004111B0"/>
    <w:rsid w:val="0041149C"/>
    <w:rsid w:val="004117F2"/>
    <w:rsid w:val="00412770"/>
    <w:rsid w:val="00417EEC"/>
    <w:rsid w:val="004219D1"/>
    <w:rsid w:val="004224DA"/>
    <w:rsid w:val="0042323E"/>
    <w:rsid w:val="00423C0D"/>
    <w:rsid w:val="00424392"/>
    <w:rsid w:val="0042465C"/>
    <w:rsid w:val="00425030"/>
    <w:rsid w:val="00425B02"/>
    <w:rsid w:val="00426FAD"/>
    <w:rsid w:val="00427752"/>
    <w:rsid w:val="004300DB"/>
    <w:rsid w:val="00430107"/>
    <w:rsid w:val="00431848"/>
    <w:rsid w:val="00436C3F"/>
    <w:rsid w:val="0043717B"/>
    <w:rsid w:val="004429B2"/>
    <w:rsid w:val="00443E14"/>
    <w:rsid w:val="00444B43"/>
    <w:rsid w:val="00445E6A"/>
    <w:rsid w:val="004473F9"/>
    <w:rsid w:val="00450CC6"/>
    <w:rsid w:val="004530CD"/>
    <w:rsid w:val="004543F8"/>
    <w:rsid w:val="00457C2A"/>
    <w:rsid w:val="004602E3"/>
    <w:rsid w:val="0046070A"/>
    <w:rsid w:val="004628F8"/>
    <w:rsid w:val="00464171"/>
    <w:rsid w:val="00465003"/>
    <w:rsid w:val="00465169"/>
    <w:rsid w:val="00471CB6"/>
    <w:rsid w:val="004729FE"/>
    <w:rsid w:val="004779C5"/>
    <w:rsid w:val="00477D31"/>
    <w:rsid w:val="00480284"/>
    <w:rsid w:val="00482A08"/>
    <w:rsid w:val="004843CF"/>
    <w:rsid w:val="00484D6B"/>
    <w:rsid w:val="004861CF"/>
    <w:rsid w:val="0049057C"/>
    <w:rsid w:val="0049303C"/>
    <w:rsid w:val="004934DD"/>
    <w:rsid w:val="0049441D"/>
    <w:rsid w:val="00496CF8"/>
    <w:rsid w:val="004A2515"/>
    <w:rsid w:val="004A2AC0"/>
    <w:rsid w:val="004A2FC3"/>
    <w:rsid w:val="004A48EA"/>
    <w:rsid w:val="004A644A"/>
    <w:rsid w:val="004A79BE"/>
    <w:rsid w:val="004A79F0"/>
    <w:rsid w:val="004B0941"/>
    <w:rsid w:val="004B0AA4"/>
    <w:rsid w:val="004B0B84"/>
    <w:rsid w:val="004B2A63"/>
    <w:rsid w:val="004B2C63"/>
    <w:rsid w:val="004B5537"/>
    <w:rsid w:val="004B5D50"/>
    <w:rsid w:val="004B6688"/>
    <w:rsid w:val="004B6718"/>
    <w:rsid w:val="004B68B9"/>
    <w:rsid w:val="004C4858"/>
    <w:rsid w:val="004C7A3E"/>
    <w:rsid w:val="004D05ED"/>
    <w:rsid w:val="004D0957"/>
    <w:rsid w:val="004D2AFF"/>
    <w:rsid w:val="004D3952"/>
    <w:rsid w:val="004D41DA"/>
    <w:rsid w:val="004D4A6B"/>
    <w:rsid w:val="004D4ED3"/>
    <w:rsid w:val="004D58B2"/>
    <w:rsid w:val="004D5E5A"/>
    <w:rsid w:val="004E02A8"/>
    <w:rsid w:val="004E53A9"/>
    <w:rsid w:val="004E55AB"/>
    <w:rsid w:val="004E64C7"/>
    <w:rsid w:val="004E67F3"/>
    <w:rsid w:val="004E7573"/>
    <w:rsid w:val="004F1499"/>
    <w:rsid w:val="004F1EE9"/>
    <w:rsid w:val="004F3767"/>
    <w:rsid w:val="004F3964"/>
    <w:rsid w:val="004F4B6A"/>
    <w:rsid w:val="004F6ED0"/>
    <w:rsid w:val="00500721"/>
    <w:rsid w:val="00501B92"/>
    <w:rsid w:val="00507F46"/>
    <w:rsid w:val="00512EEB"/>
    <w:rsid w:val="0051643B"/>
    <w:rsid w:val="00520564"/>
    <w:rsid w:val="005235EF"/>
    <w:rsid w:val="00523BD8"/>
    <w:rsid w:val="00530337"/>
    <w:rsid w:val="005327F3"/>
    <w:rsid w:val="00535374"/>
    <w:rsid w:val="00536A06"/>
    <w:rsid w:val="005417DA"/>
    <w:rsid w:val="00541FE5"/>
    <w:rsid w:val="0054386E"/>
    <w:rsid w:val="00545190"/>
    <w:rsid w:val="00550189"/>
    <w:rsid w:val="005506EB"/>
    <w:rsid w:val="00551E19"/>
    <w:rsid w:val="00552C60"/>
    <w:rsid w:val="005530C1"/>
    <w:rsid w:val="00553AAD"/>
    <w:rsid w:val="005566A4"/>
    <w:rsid w:val="00561AC9"/>
    <w:rsid w:val="00563F40"/>
    <w:rsid w:val="005646A4"/>
    <w:rsid w:val="00564EE1"/>
    <w:rsid w:val="005650B5"/>
    <w:rsid w:val="0056514B"/>
    <w:rsid w:val="0056537D"/>
    <w:rsid w:val="00566B37"/>
    <w:rsid w:val="0056796D"/>
    <w:rsid w:val="00567ABE"/>
    <w:rsid w:val="0057250B"/>
    <w:rsid w:val="005726F5"/>
    <w:rsid w:val="0057276C"/>
    <w:rsid w:val="0057400B"/>
    <w:rsid w:val="005745DB"/>
    <w:rsid w:val="00574C03"/>
    <w:rsid w:val="005757A0"/>
    <w:rsid w:val="00576FE6"/>
    <w:rsid w:val="005811DA"/>
    <w:rsid w:val="005815C0"/>
    <w:rsid w:val="00582415"/>
    <w:rsid w:val="00582764"/>
    <w:rsid w:val="005829AB"/>
    <w:rsid w:val="005838BA"/>
    <w:rsid w:val="005844D2"/>
    <w:rsid w:val="00584696"/>
    <w:rsid w:val="00585F81"/>
    <w:rsid w:val="00586CB7"/>
    <w:rsid w:val="005906FA"/>
    <w:rsid w:val="005914F4"/>
    <w:rsid w:val="00592234"/>
    <w:rsid w:val="0059281B"/>
    <w:rsid w:val="00592DFD"/>
    <w:rsid w:val="00592E84"/>
    <w:rsid w:val="005931BE"/>
    <w:rsid w:val="005A0949"/>
    <w:rsid w:val="005A1D7C"/>
    <w:rsid w:val="005A3406"/>
    <w:rsid w:val="005A4549"/>
    <w:rsid w:val="005A4803"/>
    <w:rsid w:val="005A5450"/>
    <w:rsid w:val="005A6139"/>
    <w:rsid w:val="005A63FA"/>
    <w:rsid w:val="005B0F09"/>
    <w:rsid w:val="005B3E6E"/>
    <w:rsid w:val="005B65F5"/>
    <w:rsid w:val="005C060C"/>
    <w:rsid w:val="005C0BA6"/>
    <w:rsid w:val="005C5F93"/>
    <w:rsid w:val="005C74FA"/>
    <w:rsid w:val="005D1252"/>
    <w:rsid w:val="005D7AAC"/>
    <w:rsid w:val="005E082F"/>
    <w:rsid w:val="005E0C3D"/>
    <w:rsid w:val="005E160F"/>
    <w:rsid w:val="005E18BA"/>
    <w:rsid w:val="005E2104"/>
    <w:rsid w:val="005E31A1"/>
    <w:rsid w:val="005E64C1"/>
    <w:rsid w:val="005F1D28"/>
    <w:rsid w:val="005F23EB"/>
    <w:rsid w:val="005F3777"/>
    <w:rsid w:val="005F404E"/>
    <w:rsid w:val="005F5C24"/>
    <w:rsid w:val="005F6CE1"/>
    <w:rsid w:val="005F7F4D"/>
    <w:rsid w:val="0060201C"/>
    <w:rsid w:val="00602535"/>
    <w:rsid w:val="00604620"/>
    <w:rsid w:val="00612621"/>
    <w:rsid w:val="00614825"/>
    <w:rsid w:val="00615BA8"/>
    <w:rsid w:val="00617431"/>
    <w:rsid w:val="00617737"/>
    <w:rsid w:val="00620213"/>
    <w:rsid w:val="00620482"/>
    <w:rsid w:val="0062271A"/>
    <w:rsid w:val="006237D5"/>
    <w:rsid w:val="0062451D"/>
    <w:rsid w:val="00630FD2"/>
    <w:rsid w:val="006310C1"/>
    <w:rsid w:val="00633EAC"/>
    <w:rsid w:val="00635824"/>
    <w:rsid w:val="00641714"/>
    <w:rsid w:val="00642D24"/>
    <w:rsid w:val="0064489A"/>
    <w:rsid w:val="00645B53"/>
    <w:rsid w:val="006503EC"/>
    <w:rsid w:val="0065292D"/>
    <w:rsid w:val="0065331F"/>
    <w:rsid w:val="00664196"/>
    <w:rsid w:val="0067632F"/>
    <w:rsid w:val="0068120F"/>
    <w:rsid w:val="00683C92"/>
    <w:rsid w:val="00684352"/>
    <w:rsid w:val="00685F13"/>
    <w:rsid w:val="006861A1"/>
    <w:rsid w:val="00690361"/>
    <w:rsid w:val="006916AB"/>
    <w:rsid w:val="0069333B"/>
    <w:rsid w:val="00693681"/>
    <w:rsid w:val="00693A58"/>
    <w:rsid w:val="00693F2E"/>
    <w:rsid w:val="0069408A"/>
    <w:rsid w:val="006946F0"/>
    <w:rsid w:val="00695061"/>
    <w:rsid w:val="006955AB"/>
    <w:rsid w:val="006956A9"/>
    <w:rsid w:val="00695A0E"/>
    <w:rsid w:val="006A2746"/>
    <w:rsid w:val="006A3714"/>
    <w:rsid w:val="006A3D73"/>
    <w:rsid w:val="006A40A3"/>
    <w:rsid w:val="006A4284"/>
    <w:rsid w:val="006A786D"/>
    <w:rsid w:val="006A7A21"/>
    <w:rsid w:val="006B1B6D"/>
    <w:rsid w:val="006B3D93"/>
    <w:rsid w:val="006B4210"/>
    <w:rsid w:val="006B67E9"/>
    <w:rsid w:val="006B752D"/>
    <w:rsid w:val="006C1655"/>
    <w:rsid w:val="006C172D"/>
    <w:rsid w:val="006C318E"/>
    <w:rsid w:val="006C3E55"/>
    <w:rsid w:val="006C44D5"/>
    <w:rsid w:val="006C5FAA"/>
    <w:rsid w:val="006C7A7F"/>
    <w:rsid w:val="006D2567"/>
    <w:rsid w:val="006D7895"/>
    <w:rsid w:val="006D7C2A"/>
    <w:rsid w:val="006D7FEF"/>
    <w:rsid w:val="006E0835"/>
    <w:rsid w:val="006E0CA2"/>
    <w:rsid w:val="006E27CE"/>
    <w:rsid w:val="006E5B2B"/>
    <w:rsid w:val="006E5CEF"/>
    <w:rsid w:val="006E704D"/>
    <w:rsid w:val="006E7593"/>
    <w:rsid w:val="006F385C"/>
    <w:rsid w:val="006F6552"/>
    <w:rsid w:val="00701AC4"/>
    <w:rsid w:val="00702EF4"/>
    <w:rsid w:val="00703622"/>
    <w:rsid w:val="00706799"/>
    <w:rsid w:val="00706BBD"/>
    <w:rsid w:val="0070716B"/>
    <w:rsid w:val="00710173"/>
    <w:rsid w:val="00711041"/>
    <w:rsid w:val="0071388A"/>
    <w:rsid w:val="0071477E"/>
    <w:rsid w:val="00714D09"/>
    <w:rsid w:val="00717ABC"/>
    <w:rsid w:val="007225CE"/>
    <w:rsid w:val="00731089"/>
    <w:rsid w:val="007324AB"/>
    <w:rsid w:val="00734101"/>
    <w:rsid w:val="007346E5"/>
    <w:rsid w:val="00736A34"/>
    <w:rsid w:val="00736F3D"/>
    <w:rsid w:val="00737DF8"/>
    <w:rsid w:val="00742FD4"/>
    <w:rsid w:val="007436B1"/>
    <w:rsid w:val="0074590E"/>
    <w:rsid w:val="0075025C"/>
    <w:rsid w:val="00750A89"/>
    <w:rsid w:val="00752E35"/>
    <w:rsid w:val="00753262"/>
    <w:rsid w:val="007547F7"/>
    <w:rsid w:val="00754D89"/>
    <w:rsid w:val="00756B55"/>
    <w:rsid w:val="0075750C"/>
    <w:rsid w:val="00760039"/>
    <w:rsid w:val="00760319"/>
    <w:rsid w:val="00760AAB"/>
    <w:rsid w:val="00761796"/>
    <w:rsid w:val="0076239F"/>
    <w:rsid w:val="00762A7D"/>
    <w:rsid w:val="007654BB"/>
    <w:rsid w:val="00765CE3"/>
    <w:rsid w:val="007673B6"/>
    <w:rsid w:val="007703C7"/>
    <w:rsid w:val="0077104C"/>
    <w:rsid w:val="00771E90"/>
    <w:rsid w:val="0077202E"/>
    <w:rsid w:val="00781C2D"/>
    <w:rsid w:val="00781D4F"/>
    <w:rsid w:val="00784186"/>
    <w:rsid w:val="0078644B"/>
    <w:rsid w:val="00794468"/>
    <w:rsid w:val="007952DF"/>
    <w:rsid w:val="00797B40"/>
    <w:rsid w:val="007A0157"/>
    <w:rsid w:val="007A4968"/>
    <w:rsid w:val="007A6F29"/>
    <w:rsid w:val="007B1BF5"/>
    <w:rsid w:val="007B1DE1"/>
    <w:rsid w:val="007B58F7"/>
    <w:rsid w:val="007B5C7D"/>
    <w:rsid w:val="007B629C"/>
    <w:rsid w:val="007B6366"/>
    <w:rsid w:val="007B63E5"/>
    <w:rsid w:val="007B71AC"/>
    <w:rsid w:val="007B7BA2"/>
    <w:rsid w:val="007B7E7F"/>
    <w:rsid w:val="007C070A"/>
    <w:rsid w:val="007C3B5E"/>
    <w:rsid w:val="007D2883"/>
    <w:rsid w:val="007D39E3"/>
    <w:rsid w:val="007D3FE8"/>
    <w:rsid w:val="007D5A92"/>
    <w:rsid w:val="007E1299"/>
    <w:rsid w:val="007E2798"/>
    <w:rsid w:val="007E322B"/>
    <w:rsid w:val="007E5B26"/>
    <w:rsid w:val="007E62E5"/>
    <w:rsid w:val="007E7460"/>
    <w:rsid w:val="007E79C6"/>
    <w:rsid w:val="007F024C"/>
    <w:rsid w:val="007F23A1"/>
    <w:rsid w:val="007F25F7"/>
    <w:rsid w:val="007F6160"/>
    <w:rsid w:val="008009DD"/>
    <w:rsid w:val="0080320B"/>
    <w:rsid w:val="00803B00"/>
    <w:rsid w:val="008054BA"/>
    <w:rsid w:val="00805619"/>
    <w:rsid w:val="00805996"/>
    <w:rsid w:val="0080793C"/>
    <w:rsid w:val="008112B6"/>
    <w:rsid w:val="008130E8"/>
    <w:rsid w:val="00817717"/>
    <w:rsid w:val="00821CC4"/>
    <w:rsid w:val="00824C7C"/>
    <w:rsid w:val="0082743D"/>
    <w:rsid w:val="00827724"/>
    <w:rsid w:val="008324D6"/>
    <w:rsid w:val="0083262E"/>
    <w:rsid w:val="008328A7"/>
    <w:rsid w:val="00832AF2"/>
    <w:rsid w:val="00834CEE"/>
    <w:rsid w:val="0083518B"/>
    <w:rsid w:val="00841D63"/>
    <w:rsid w:val="00846427"/>
    <w:rsid w:val="00846732"/>
    <w:rsid w:val="00846B63"/>
    <w:rsid w:val="00855722"/>
    <w:rsid w:val="00857FF4"/>
    <w:rsid w:val="0086089E"/>
    <w:rsid w:val="00860EAF"/>
    <w:rsid w:val="0086151D"/>
    <w:rsid w:val="00866629"/>
    <w:rsid w:val="0087023D"/>
    <w:rsid w:val="00872250"/>
    <w:rsid w:val="00872A12"/>
    <w:rsid w:val="0087460D"/>
    <w:rsid w:val="00874BFA"/>
    <w:rsid w:val="00881BEC"/>
    <w:rsid w:val="00883633"/>
    <w:rsid w:val="00890B11"/>
    <w:rsid w:val="00890BE6"/>
    <w:rsid w:val="008977CE"/>
    <w:rsid w:val="008A0552"/>
    <w:rsid w:val="008A4216"/>
    <w:rsid w:val="008A546D"/>
    <w:rsid w:val="008A6099"/>
    <w:rsid w:val="008A6207"/>
    <w:rsid w:val="008A7868"/>
    <w:rsid w:val="008B0081"/>
    <w:rsid w:val="008B2B2C"/>
    <w:rsid w:val="008B46AD"/>
    <w:rsid w:val="008B4DD1"/>
    <w:rsid w:val="008B5AEE"/>
    <w:rsid w:val="008B6AAC"/>
    <w:rsid w:val="008B6CB1"/>
    <w:rsid w:val="008C1B81"/>
    <w:rsid w:val="008C38E0"/>
    <w:rsid w:val="008C44E8"/>
    <w:rsid w:val="008C4985"/>
    <w:rsid w:val="008C4DB0"/>
    <w:rsid w:val="008C54F2"/>
    <w:rsid w:val="008C5725"/>
    <w:rsid w:val="008C5BB3"/>
    <w:rsid w:val="008C6BD8"/>
    <w:rsid w:val="008C78E5"/>
    <w:rsid w:val="008C799C"/>
    <w:rsid w:val="008D2E1A"/>
    <w:rsid w:val="008D5E62"/>
    <w:rsid w:val="008E0993"/>
    <w:rsid w:val="008E15AC"/>
    <w:rsid w:val="008E182F"/>
    <w:rsid w:val="008E3309"/>
    <w:rsid w:val="008E3C38"/>
    <w:rsid w:val="008E3F2E"/>
    <w:rsid w:val="008E4E55"/>
    <w:rsid w:val="008E5B80"/>
    <w:rsid w:val="008E5F0D"/>
    <w:rsid w:val="008E7B1B"/>
    <w:rsid w:val="008F246D"/>
    <w:rsid w:val="008F4D87"/>
    <w:rsid w:val="008F5939"/>
    <w:rsid w:val="008F5E37"/>
    <w:rsid w:val="008F7084"/>
    <w:rsid w:val="008F7380"/>
    <w:rsid w:val="008F7F53"/>
    <w:rsid w:val="00901A17"/>
    <w:rsid w:val="0090200B"/>
    <w:rsid w:val="009023D0"/>
    <w:rsid w:val="009034EB"/>
    <w:rsid w:val="00905428"/>
    <w:rsid w:val="009057C4"/>
    <w:rsid w:val="00905F3B"/>
    <w:rsid w:val="00906F32"/>
    <w:rsid w:val="009119C2"/>
    <w:rsid w:val="009139A4"/>
    <w:rsid w:val="00914E94"/>
    <w:rsid w:val="00915898"/>
    <w:rsid w:val="009164AE"/>
    <w:rsid w:val="00916BA1"/>
    <w:rsid w:val="00917E86"/>
    <w:rsid w:val="00920567"/>
    <w:rsid w:val="009234F4"/>
    <w:rsid w:val="009238D3"/>
    <w:rsid w:val="009245DF"/>
    <w:rsid w:val="00925789"/>
    <w:rsid w:val="00926AC0"/>
    <w:rsid w:val="00931536"/>
    <w:rsid w:val="009346E3"/>
    <w:rsid w:val="00935526"/>
    <w:rsid w:val="00936F6D"/>
    <w:rsid w:val="00940537"/>
    <w:rsid w:val="00940D0D"/>
    <w:rsid w:val="00941B4B"/>
    <w:rsid w:val="00944D8E"/>
    <w:rsid w:val="0094552A"/>
    <w:rsid w:val="00947216"/>
    <w:rsid w:val="00947A78"/>
    <w:rsid w:val="00950298"/>
    <w:rsid w:val="00950C29"/>
    <w:rsid w:val="00951006"/>
    <w:rsid w:val="0095239A"/>
    <w:rsid w:val="00954A1D"/>
    <w:rsid w:val="00955FE9"/>
    <w:rsid w:val="009578F2"/>
    <w:rsid w:val="0096134E"/>
    <w:rsid w:val="009670BD"/>
    <w:rsid w:val="00970DE7"/>
    <w:rsid w:val="009711B6"/>
    <w:rsid w:val="00972F7D"/>
    <w:rsid w:val="00974838"/>
    <w:rsid w:val="00977609"/>
    <w:rsid w:val="00977A3C"/>
    <w:rsid w:val="00980086"/>
    <w:rsid w:val="00980ED9"/>
    <w:rsid w:val="00985F88"/>
    <w:rsid w:val="00990429"/>
    <w:rsid w:val="00995DF0"/>
    <w:rsid w:val="009A3886"/>
    <w:rsid w:val="009A7D5E"/>
    <w:rsid w:val="009B108C"/>
    <w:rsid w:val="009B12F4"/>
    <w:rsid w:val="009B280B"/>
    <w:rsid w:val="009C201A"/>
    <w:rsid w:val="009C3DF8"/>
    <w:rsid w:val="009C444B"/>
    <w:rsid w:val="009C45D2"/>
    <w:rsid w:val="009C57BE"/>
    <w:rsid w:val="009C5E33"/>
    <w:rsid w:val="009D0801"/>
    <w:rsid w:val="009D32CB"/>
    <w:rsid w:val="009D3A42"/>
    <w:rsid w:val="009D41A8"/>
    <w:rsid w:val="009D58D2"/>
    <w:rsid w:val="009D6852"/>
    <w:rsid w:val="009D6F4E"/>
    <w:rsid w:val="009E1127"/>
    <w:rsid w:val="009E2104"/>
    <w:rsid w:val="009E3871"/>
    <w:rsid w:val="009E45AE"/>
    <w:rsid w:val="009E5238"/>
    <w:rsid w:val="009E5245"/>
    <w:rsid w:val="009E6B6A"/>
    <w:rsid w:val="009F09BE"/>
    <w:rsid w:val="009F0B5D"/>
    <w:rsid w:val="009F100A"/>
    <w:rsid w:val="009F4A3B"/>
    <w:rsid w:val="009F5C5C"/>
    <w:rsid w:val="009F6A57"/>
    <w:rsid w:val="009F6B20"/>
    <w:rsid w:val="00A01979"/>
    <w:rsid w:val="00A0208D"/>
    <w:rsid w:val="00A0492E"/>
    <w:rsid w:val="00A114A4"/>
    <w:rsid w:val="00A12C41"/>
    <w:rsid w:val="00A13547"/>
    <w:rsid w:val="00A13CEF"/>
    <w:rsid w:val="00A14902"/>
    <w:rsid w:val="00A17A70"/>
    <w:rsid w:val="00A24643"/>
    <w:rsid w:val="00A24B35"/>
    <w:rsid w:val="00A25862"/>
    <w:rsid w:val="00A25F91"/>
    <w:rsid w:val="00A31267"/>
    <w:rsid w:val="00A31877"/>
    <w:rsid w:val="00A330DB"/>
    <w:rsid w:val="00A346E1"/>
    <w:rsid w:val="00A34AA1"/>
    <w:rsid w:val="00A351E3"/>
    <w:rsid w:val="00A413C6"/>
    <w:rsid w:val="00A41DE5"/>
    <w:rsid w:val="00A423B2"/>
    <w:rsid w:val="00A4498C"/>
    <w:rsid w:val="00A44B4E"/>
    <w:rsid w:val="00A462F1"/>
    <w:rsid w:val="00A545D1"/>
    <w:rsid w:val="00A57B32"/>
    <w:rsid w:val="00A6005B"/>
    <w:rsid w:val="00A61DD2"/>
    <w:rsid w:val="00A6308D"/>
    <w:rsid w:val="00A708F8"/>
    <w:rsid w:val="00A711FC"/>
    <w:rsid w:val="00A74577"/>
    <w:rsid w:val="00A81877"/>
    <w:rsid w:val="00A8275E"/>
    <w:rsid w:val="00A84C6E"/>
    <w:rsid w:val="00A84E64"/>
    <w:rsid w:val="00A85A6B"/>
    <w:rsid w:val="00A85D2B"/>
    <w:rsid w:val="00A8688F"/>
    <w:rsid w:val="00A869EF"/>
    <w:rsid w:val="00A902D3"/>
    <w:rsid w:val="00A93D5A"/>
    <w:rsid w:val="00A94350"/>
    <w:rsid w:val="00A95539"/>
    <w:rsid w:val="00A97C59"/>
    <w:rsid w:val="00AA169C"/>
    <w:rsid w:val="00AA3037"/>
    <w:rsid w:val="00AA4513"/>
    <w:rsid w:val="00AA52D8"/>
    <w:rsid w:val="00AA57D6"/>
    <w:rsid w:val="00AA6106"/>
    <w:rsid w:val="00AB023E"/>
    <w:rsid w:val="00AB2EFE"/>
    <w:rsid w:val="00AB2F04"/>
    <w:rsid w:val="00AB491E"/>
    <w:rsid w:val="00AB4F2F"/>
    <w:rsid w:val="00AB5136"/>
    <w:rsid w:val="00AC0EAF"/>
    <w:rsid w:val="00AC19B7"/>
    <w:rsid w:val="00AC2768"/>
    <w:rsid w:val="00AC381D"/>
    <w:rsid w:val="00AC3D25"/>
    <w:rsid w:val="00AC43C2"/>
    <w:rsid w:val="00AC5296"/>
    <w:rsid w:val="00AD0019"/>
    <w:rsid w:val="00AD11CA"/>
    <w:rsid w:val="00AD563D"/>
    <w:rsid w:val="00AD61A7"/>
    <w:rsid w:val="00AD7FF5"/>
    <w:rsid w:val="00AE178D"/>
    <w:rsid w:val="00AE23D1"/>
    <w:rsid w:val="00AE2885"/>
    <w:rsid w:val="00AE2E26"/>
    <w:rsid w:val="00AE68C4"/>
    <w:rsid w:val="00AE6F6C"/>
    <w:rsid w:val="00AE78B0"/>
    <w:rsid w:val="00AF0DDC"/>
    <w:rsid w:val="00AF1449"/>
    <w:rsid w:val="00AF2AED"/>
    <w:rsid w:val="00AF2E72"/>
    <w:rsid w:val="00AF3053"/>
    <w:rsid w:val="00AF338C"/>
    <w:rsid w:val="00AF3772"/>
    <w:rsid w:val="00AF3775"/>
    <w:rsid w:val="00AF4981"/>
    <w:rsid w:val="00AF6C01"/>
    <w:rsid w:val="00AF6EE9"/>
    <w:rsid w:val="00AF6FBE"/>
    <w:rsid w:val="00AF785E"/>
    <w:rsid w:val="00B017E3"/>
    <w:rsid w:val="00B01DC2"/>
    <w:rsid w:val="00B056FE"/>
    <w:rsid w:val="00B07386"/>
    <w:rsid w:val="00B1189D"/>
    <w:rsid w:val="00B11AE1"/>
    <w:rsid w:val="00B12C76"/>
    <w:rsid w:val="00B134CC"/>
    <w:rsid w:val="00B13C38"/>
    <w:rsid w:val="00B148FF"/>
    <w:rsid w:val="00B163D6"/>
    <w:rsid w:val="00B17EA7"/>
    <w:rsid w:val="00B220C1"/>
    <w:rsid w:val="00B23477"/>
    <w:rsid w:val="00B2552E"/>
    <w:rsid w:val="00B370B9"/>
    <w:rsid w:val="00B40B98"/>
    <w:rsid w:val="00B41DDC"/>
    <w:rsid w:val="00B4384F"/>
    <w:rsid w:val="00B439CD"/>
    <w:rsid w:val="00B46FD6"/>
    <w:rsid w:val="00B50C30"/>
    <w:rsid w:val="00B52041"/>
    <w:rsid w:val="00B54448"/>
    <w:rsid w:val="00B561A5"/>
    <w:rsid w:val="00B57722"/>
    <w:rsid w:val="00B604A7"/>
    <w:rsid w:val="00B64A61"/>
    <w:rsid w:val="00B6508E"/>
    <w:rsid w:val="00B655AA"/>
    <w:rsid w:val="00B6781F"/>
    <w:rsid w:val="00B67BF1"/>
    <w:rsid w:val="00B7296C"/>
    <w:rsid w:val="00B73DE4"/>
    <w:rsid w:val="00B767A6"/>
    <w:rsid w:val="00B809F7"/>
    <w:rsid w:val="00B80B87"/>
    <w:rsid w:val="00B82D3C"/>
    <w:rsid w:val="00B8677A"/>
    <w:rsid w:val="00B871A3"/>
    <w:rsid w:val="00B878CC"/>
    <w:rsid w:val="00B9210B"/>
    <w:rsid w:val="00B928AE"/>
    <w:rsid w:val="00B93445"/>
    <w:rsid w:val="00B960C3"/>
    <w:rsid w:val="00BA0FCD"/>
    <w:rsid w:val="00BA4062"/>
    <w:rsid w:val="00BA59A9"/>
    <w:rsid w:val="00BB16F9"/>
    <w:rsid w:val="00BB458F"/>
    <w:rsid w:val="00BB472B"/>
    <w:rsid w:val="00BB6D46"/>
    <w:rsid w:val="00BC1E4C"/>
    <w:rsid w:val="00BC4644"/>
    <w:rsid w:val="00BC7ABF"/>
    <w:rsid w:val="00BD1380"/>
    <w:rsid w:val="00BD1D20"/>
    <w:rsid w:val="00BD1E6D"/>
    <w:rsid w:val="00BD2313"/>
    <w:rsid w:val="00BD3DA9"/>
    <w:rsid w:val="00BD512D"/>
    <w:rsid w:val="00BD64AA"/>
    <w:rsid w:val="00BD64F6"/>
    <w:rsid w:val="00BD6897"/>
    <w:rsid w:val="00BD75BA"/>
    <w:rsid w:val="00BE08F0"/>
    <w:rsid w:val="00BE0BED"/>
    <w:rsid w:val="00BE14B8"/>
    <w:rsid w:val="00BE1678"/>
    <w:rsid w:val="00BE755B"/>
    <w:rsid w:val="00BF2AA1"/>
    <w:rsid w:val="00BF38AC"/>
    <w:rsid w:val="00BF4F5C"/>
    <w:rsid w:val="00BF51A8"/>
    <w:rsid w:val="00BF7397"/>
    <w:rsid w:val="00BF755E"/>
    <w:rsid w:val="00BF78C6"/>
    <w:rsid w:val="00BF7C5F"/>
    <w:rsid w:val="00BF7D7D"/>
    <w:rsid w:val="00C01D44"/>
    <w:rsid w:val="00C04ADF"/>
    <w:rsid w:val="00C05FE1"/>
    <w:rsid w:val="00C07590"/>
    <w:rsid w:val="00C11345"/>
    <w:rsid w:val="00C1378D"/>
    <w:rsid w:val="00C14DF3"/>
    <w:rsid w:val="00C1553E"/>
    <w:rsid w:val="00C166E4"/>
    <w:rsid w:val="00C20601"/>
    <w:rsid w:val="00C2079F"/>
    <w:rsid w:val="00C23CBD"/>
    <w:rsid w:val="00C25D93"/>
    <w:rsid w:val="00C2631F"/>
    <w:rsid w:val="00C26754"/>
    <w:rsid w:val="00C26D2B"/>
    <w:rsid w:val="00C271E5"/>
    <w:rsid w:val="00C27FF3"/>
    <w:rsid w:val="00C30CB2"/>
    <w:rsid w:val="00C320DD"/>
    <w:rsid w:val="00C32688"/>
    <w:rsid w:val="00C33AA4"/>
    <w:rsid w:val="00C37371"/>
    <w:rsid w:val="00C43C57"/>
    <w:rsid w:val="00C44CEC"/>
    <w:rsid w:val="00C467A6"/>
    <w:rsid w:val="00C52F57"/>
    <w:rsid w:val="00C542E3"/>
    <w:rsid w:val="00C56091"/>
    <w:rsid w:val="00C60076"/>
    <w:rsid w:val="00C6033F"/>
    <w:rsid w:val="00C60975"/>
    <w:rsid w:val="00C60D25"/>
    <w:rsid w:val="00C619CC"/>
    <w:rsid w:val="00C6403C"/>
    <w:rsid w:val="00C645FF"/>
    <w:rsid w:val="00C64864"/>
    <w:rsid w:val="00C656BF"/>
    <w:rsid w:val="00C67312"/>
    <w:rsid w:val="00C737CD"/>
    <w:rsid w:val="00C77796"/>
    <w:rsid w:val="00C818A7"/>
    <w:rsid w:val="00C8316F"/>
    <w:rsid w:val="00C83490"/>
    <w:rsid w:val="00C851BA"/>
    <w:rsid w:val="00C86837"/>
    <w:rsid w:val="00C87746"/>
    <w:rsid w:val="00C90259"/>
    <w:rsid w:val="00C91400"/>
    <w:rsid w:val="00C919B1"/>
    <w:rsid w:val="00C964EA"/>
    <w:rsid w:val="00C976A8"/>
    <w:rsid w:val="00C9773E"/>
    <w:rsid w:val="00CA23D9"/>
    <w:rsid w:val="00CA44A5"/>
    <w:rsid w:val="00CA552A"/>
    <w:rsid w:val="00CA7158"/>
    <w:rsid w:val="00CB1676"/>
    <w:rsid w:val="00CB3166"/>
    <w:rsid w:val="00CB3354"/>
    <w:rsid w:val="00CB4233"/>
    <w:rsid w:val="00CB4AEA"/>
    <w:rsid w:val="00CB4DD5"/>
    <w:rsid w:val="00CB5D4C"/>
    <w:rsid w:val="00CB7042"/>
    <w:rsid w:val="00CC02E8"/>
    <w:rsid w:val="00CC0EA4"/>
    <w:rsid w:val="00CC564A"/>
    <w:rsid w:val="00CC7C3B"/>
    <w:rsid w:val="00CD1088"/>
    <w:rsid w:val="00CD2CD8"/>
    <w:rsid w:val="00CD431F"/>
    <w:rsid w:val="00CD50FB"/>
    <w:rsid w:val="00CD5150"/>
    <w:rsid w:val="00CD533C"/>
    <w:rsid w:val="00CE0066"/>
    <w:rsid w:val="00CE173F"/>
    <w:rsid w:val="00CE3AEE"/>
    <w:rsid w:val="00CE4D26"/>
    <w:rsid w:val="00CE54F1"/>
    <w:rsid w:val="00CF0435"/>
    <w:rsid w:val="00CF1090"/>
    <w:rsid w:val="00CF1688"/>
    <w:rsid w:val="00CF2A1C"/>
    <w:rsid w:val="00CF32CE"/>
    <w:rsid w:val="00CF53FF"/>
    <w:rsid w:val="00CF57D8"/>
    <w:rsid w:val="00D0001B"/>
    <w:rsid w:val="00D01E9B"/>
    <w:rsid w:val="00D01F6F"/>
    <w:rsid w:val="00D021C5"/>
    <w:rsid w:val="00D02A3C"/>
    <w:rsid w:val="00D03CB4"/>
    <w:rsid w:val="00D04AE1"/>
    <w:rsid w:val="00D0571A"/>
    <w:rsid w:val="00D06040"/>
    <w:rsid w:val="00D0607D"/>
    <w:rsid w:val="00D063DF"/>
    <w:rsid w:val="00D06A8D"/>
    <w:rsid w:val="00D077F4"/>
    <w:rsid w:val="00D100C8"/>
    <w:rsid w:val="00D10B7E"/>
    <w:rsid w:val="00D119A8"/>
    <w:rsid w:val="00D119DE"/>
    <w:rsid w:val="00D122DB"/>
    <w:rsid w:val="00D124DF"/>
    <w:rsid w:val="00D13240"/>
    <w:rsid w:val="00D177BF"/>
    <w:rsid w:val="00D17953"/>
    <w:rsid w:val="00D224BF"/>
    <w:rsid w:val="00D2321E"/>
    <w:rsid w:val="00D26759"/>
    <w:rsid w:val="00D27119"/>
    <w:rsid w:val="00D30A48"/>
    <w:rsid w:val="00D31FC5"/>
    <w:rsid w:val="00D32F2C"/>
    <w:rsid w:val="00D35EE3"/>
    <w:rsid w:val="00D36ECD"/>
    <w:rsid w:val="00D371E2"/>
    <w:rsid w:val="00D37FD8"/>
    <w:rsid w:val="00D418B6"/>
    <w:rsid w:val="00D418C2"/>
    <w:rsid w:val="00D418CA"/>
    <w:rsid w:val="00D429A2"/>
    <w:rsid w:val="00D43CFE"/>
    <w:rsid w:val="00D45D12"/>
    <w:rsid w:val="00D460A6"/>
    <w:rsid w:val="00D46954"/>
    <w:rsid w:val="00D5164C"/>
    <w:rsid w:val="00D60DD1"/>
    <w:rsid w:val="00D614C6"/>
    <w:rsid w:val="00D62B91"/>
    <w:rsid w:val="00D62EB8"/>
    <w:rsid w:val="00D63687"/>
    <w:rsid w:val="00D64B3F"/>
    <w:rsid w:val="00D65459"/>
    <w:rsid w:val="00D704E7"/>
    <w:rsid w:val="00D7667C"/>
    <w:rsid w:val="00D77567"/>
    <w:rsid w:val="00D80026"/>
    <w:rsid w:val="00D80BE5"/>
    <w:rsid w:val="00D82ADF"/>
    <w:rsid w:val="00D85343"/>
    <w:rsid w:val="00D85F68"/>
    <w:rsid w:val="00D863CA"/>
    <w:rsid w:val="00D93934"/>
    <w:rsid w:val="00D95376"/>
    <w:rsid w:val="00D95EE5"/>
    <w:rsid w:val="00D96229"/>
    <w:rsid w:val="00DA317F"/>
    <w:rsid w:val="00DA4314"/>
    <w:rsid w:val="00DA4C68"/>
    <w:rsid w:val="00DA4D7B"/>
    <w:rsid w:val="00DA5464"/>
    <w:rsid w:val="00DA6DB2"/>
    <w:rsid w:val="00DB0B6B"/>
    <w:rsid w:val="00DB1050"/>
    <w:rsid w:val="00DB352A"/>
    <w:rsid w:val="00DB5877"/>
    <w:rsid w:val="00DC107F"/>
    <w:rsid w:val="00DC5B7F"/>
    <w:rsid w:val="00DC650F"/>
    <w:rsid w:val="00DD4607"/>
    <w:rsid w:val="00DD4EC6"/>
    <w:rsid w:val="00DD541C"/>
    <w:rsid w:val="00DD656B"/>
    <w:rsid w:val="00DE05C5"/>
    <w:rsid w:val="00DE2251"/>
    <w:rsid w:val="00DE236F"/>
    <w:rsid w:val="00DE2615"/>
    <w:rsid w:val="00DE2FC2"/>
    <w:rsid w:val="00DE3250"/>
    <w:rsid w:val="00DE343A"/>
    <w:rsid w:val="00DE4FD2"/>
    <w:rsid w:val="00DE5A4E"/>
    <w:rsid w:val="00DF07E9"/>
    <w:rsid w:val="00DF280E"/>
    <w:rsid w:val="00DF30E1"/>
    <w:rsid w:val="00DF410F"/>
    <w:rsid w:val="00DF76E7"/>
    <w:rsid w:val="00E012C0"/>
    <w:rsid w:val="00E028CE"/>
    <w:rsid w:val="00E03D38"/>
    <w:rsid w:val="00E0430E"/>
    <w:rsid w:val="00E05981"/>
    <w:rsid w:val="00E0684B"/>
    <w:rsid w:val="00E075EE"/>
    <w:rsid w:val="00E1119D"/>
    <w:rsid w:val="00E11677"/>
    <w:rsid w:val="00E12DAB"/>
    <w:rsid w:val="00E13AB8"/>
    <w:rsid w:val="00E13B7B"/>
    <w:rsid w:val="00E14E69"/>
    <w:rsid w:val="00E159DB"/>
    <w:rsid w:val="00E16DBA"/>
    <w:rsid w:val="00E25305"/>
    <w:rsid w:val="00E30052"/>
    <w:rsid w:val="00E30127"/>
    <w:rsid w:val="00E313FA"/>
    <w:rsid w:val="00E3184C"/>
    <w:rsid w:val="00E32572"/>
    <w:rsid w:val="00E32698"/>
    <w:rsid w:val="00E34BE2"/>
    <w:rsid w:val="00E35919"/>
    <w:rsid w:val="00E37C6B"/>
    <w:rsid w:val="00E406C9"/>
    <w:rsid w:val="00E41980"/>
    <w:rsid w:val="00E42CD6"/>
    <w:rsid w:val="00E44009"/>
    <w:rsid w:val="00E45180"/>
    <w:rsid w:val="00E45F50"/>
    <w:rsid w:val="00E46455"/>
    <w:rsid w:val="00E47236"/>
    <w:rsid w:val="00E47932"/>
    <w:rsid w:val="00E51114"/>
    <w:rsid w:val="00E51635"/>
    <w:rsid w:val="00E51948"/>
    <w:rsid w:val="00E52CAC"/>
    <w:rsid w:val="00E53033"/>
    <w:rsid w:val="00E55704"/>
    <w:rsid w:val="00E568D6"/>
    <w:rsid w:val="00E57E08"/>
    <w:rsid w:val="00E60342"/>
    <w:rsid w:val="00E6160D"/>
    <w:rsid w:val="00E63E2E"/>
    <w:rsid w:val="00E64ED5"/>
    <w:rsid w:val="00E66B41"/>
    <w:rsid w:val="00E6763F"/>
    <w:rsid w:val="00E67DB4"/>
    <w:rsid w:val="00E723B1"/>
    <w:rsid w:val="00E72DA1"/>
    <w:rsid w:val="00E736DC"/>
    <w:rsid w:val="00E75365"/>
    <w:rsid w:val="00E7657D"/>
    <w:rsid w:val="00E77C42"/>
    <w:rsid w:val="00E77CA1"/>
    <w:rsid w:val="00E8294B"/>
    <w:rsid w:val="00E8797B"/>
    <w:rsid w:val="00E87F91"/>
    <w:rsid w:val="00E9033F"/>
    <w:rsid w:val="00E905A3"/>
    <w:rsid w:val="00E90F76"/>
    <w:rsid w:val="00E91947"/>
    <w:rsid w:val="00E938CD"/>
    <w:rsid w:val="00E95EC0"/>
    <w:rsid w:val="00E968B6"/>
    <w:rsid w:val="00E96F37"/>
    <w:rsid w:val="00E97CE8"/>
    <w:rsid w:val="00EA08B2"/>
    <w:rsid w:val="00EA25F8"/>
    <w:rsid w:val="00EA298A"/>
    <w:rsid w:val="00EA2FBF"/>
    <w:rsid w:val="00EA3DA4"/>
    <w:rsid w:val="00EA5BE5"/>
    <w:rsid w:val="00EA7598"/>
    <w:rsid w:val="00EB2AFD"/>
    <w:rsid w:val="00EB514A"/>
    <w:rsid w:val="00EC1635"/>
    <w:rsid w:val="00EC30B6"/>
    <w:rsid w:val="00EC4475"/>
    <w:rsid w:val="00EC6BA5"/>
    <w:rsid w:val="00ED0DED"/>
    <w:rsid w:val="00ED16A8"/>
    <w:rsid w:val="00ED1A01"/>
    <w:rsid w:val="00ED1C87"/>
    <w:rsid w:val="00ED228A"/>
    <w:rsid w:val="00ED2297"/>
    <w:rsid w:val="00ED3A6D"/>
    <w:rsid w:val="00ED56B4"/>
    <w:rsid w:val="00EE0430"/>
    <w:rsid w:val="00EE1D60"/>
    <w:rsid w:val="00EE3EB2"/>
    <w:rsid w:val="00EE5964"/>
    <w:rsid w:val="00EE627C"/>
    <w:rsid w:val="00EF24F4"/>
    <w:rsid w:val="00EF291A"/>
    <w:rsid w:val="00F078BF"/>
    <w:rsid w:val="00F14391"/>
    <w:rsid w:val="00F16AF3"/>
    <w:rsid w:val="00F16FA5"/>
    <w:rsid w:val="00F216D0"/>
    <w:rsid w:val="00F25BA3"/>
    <w:rsid w:val="00F25EB6"/>
    <w:rsid w:val="00F33EEA"/>
    <w:rsid w:val="00F41073"/>
    <w:rsid w:val="00F4201F"/>
    <w:rsid w:val="00F4202D"/>
    <w:rsid w:val="00F4202F"/>
    <w:rsid w:val="00F4214C"/>
    <w:rsid w:val="00F428A0"/>
    <w:rsid w:val="00F42D27"/>
    <w:rsid w:val="00F44A9B"/>
    <w:rsid w:val="00F44CF9"/>
    <w:rsid w:val="00F45D1A"/>
    <w:rsid w:val="00F45FC3"/>
    <w:rsid w:val="00F46013"/>
    <w:rsid w:val="00F46558"/>
    <w:rsid w:val="00F50705"/>
    <w:rsid w:val="00F508E5"/>
    <w:rsid w:val="00F50E0F"/>
    <w:rsid w:val="00F50E6D"/>
    <w:rsid w:val="00F535D0"/>
    <w:rsid w:val="00F53DDA"/>
    <w:rsid w:val="00F56608"/>
    <w:rsid w:val="00F5696A"/>
    <w:rsid w:val="00F573E8"/>
    <w:rsid w:val="00F576EE"/>
    <w:rsid w:val="00F6069A"/>
    <w:rsid w:val="00F62CDE"/>
    <w:rsid w:val="00F6344E"/>
    <w:rsid w:val="00F64476"/>
    <w:rsid w:val="00F64909"/>
    <w:rsid w:val="00F6646F"/>
    <w:rsid w:val="00F6750D"/>
    <w:rsid w:val="00F7266E"/>
    <w:rsid w:val="00F73000"/>
    <w:rsid w:val="00F768E3"/>
    <w:rsid w:val="00F76AD7"/>
    <w:rsid w:val="00F809E7"/>
    <w:rsid w:val="00F80FB4"/>
    <w:rsid w:val="00F84209"/>
    <w:rsid w:val="00F842C8"/>
    <w:rsid w:val="00F869A5"/>
    <w:rsid w:val="00F87C0F"/>
    <w:rsid w:val="00F921C4"/>
    <w:rsid w:val="00F93DFB"/>
    <w:rsid w:val="00F96AF4"/>
    <w:rsid w:val="00FA10CC"/>
    <w:rsid w:val="00FA1A33"/>
    <w:rsid w:val="00FA1E76"/>
    <w:rsid w:val="00FA3364"/>
    <w:rsid w:val="00FA4EBA"/>
    <w:rsid w:val="00FA5C46"/>
    <w:rsid w:val="00FB1254"/>
    <w:rsid w:val="00FB1E56"/>
    <w:rsid w:val="00FB5301"/>
    <w:rsid w:val="00FB6853"/>
    <w:rsid w:val="00FB69D5"/>
    <w:rsid w:val="00FB75A0"/>
    <w:rsid w:val="00FC2A1C"/>
    <w:rsid w:val="00FC2D95"/>
    <w:rsid w:val="00FC30D6"/>
    <w:rsid w:val="00FC7478"/>
    <w:rsid w:val="00FD1CF2"/>
    <w:rsid w:val="00FD6283"/>
    <w:rsid w:val="00FE1AE5"/>
    <w:rsid w:val="00FE1BDB"/>
    <w:rsid w:val="00FE1F30"/>
    <w:rsid w:val="00FE7829"/>
    <w:rsid w:val="00FF1B4D"/>
    <w:rsid w:val="00FF63F7"/>
    <w:rsid w:val="00FF7868"/>
    <w:rsid w:val="00FF7E3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C7E269"/>
  <w15:docId w15:val="{5E3B2093-0581-4072-9BB9-580C9E3DF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68D6"/>
  </w:style>
  <w:style w:type="paragraph" w:styleId="Heading2">
    <w:name w:val="heading 2"/>
    <w:basedOn w:val="Normal"/>
    <w:next w:val="Normal"/>
    <w:link w:val="Heading2Char"/>
    <w:qFormat/>
    <w:rsid w:val="00125023"/>
    <w:pPr>
      <w:keepNext/>
      <w:spacing w:before="360" w:after="60" w:line="360" w:lineRule="auto"/>
      <w:ind w:right="567"/>
      <w:contextualSpacing/>
      <w:outlineLvl w:val="1"/>
    </w:pPr>
    <w:rPr>
      <w:rFonts w:ascii="Times New Roman" w:eastAsia="Times New Roman" w:hAnsi="Times New Roman" w:cs="Arial"/>
      <w:b/>
      <w:bCs/>
      <w:i/>
      <w:iCs/>
      <w:kern w:val="0"/>
      <w:sz w:val="24"/>
      <w:szCs w:val="28"/>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68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68D6"/>
  </w:style>
  <w:style w:type="paragraph" w:styleId="Footer">
    <w:name w:val="footer"/>
    <w:basedOn w:val="Normal"/>
    <w:link w:val="FooterChar"/>
    <w:uiPriority w:val="99"/>
    <w:unhideWhenUsed/>
    <w:rsid w:val="00E568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68D6"/>
  </w:style>
  <w:style w:type="character" w:styleId="CommentReference">
    <w:name w:val="annotation reference"/>
    <w:basedOn w:val="DefaultParagraphFont"/>
    <w:uiPriority w:val="99"/>
    <w:semiHidden/>
    <w:unhideWhenUsed/>
    <w:rsid w:val="00E568D6"/>
    <w:rPr>
      <w:sz w:val="16"/>
      <w:szCs w:val="16"/>
    </w:rPr>
  </w:style>
  <w:style w:type="paragraph" w:styleId="CommentText">
    <w:name w:val="annotation text"/>
    <w:basedOn w:val="Normal"/>
    <w:link w:val="CommentTextChar"/>
    <w:uiPriority w:val="99"/>
    <w:unhideWhenUsed/>
    <w:rsid w:val="00E568D6"/>
    <w:pPr>
      <w:spacing w:line="240" w:lineRule="auto"/>
    </w:pPr>
    <w:rPr>
      <w:sz w:val="20"/>
      <w:szCs w:val="20"/>
    </w:rPr>
  </w:style>
  <w:style w:type="character" w:customStyle="1" w:styleId="CommentTextChar">
    <w:name w:val="Comment Text Char"/>
    <w:basedOn w:val="DefaultParagraphFont"/>
    <w:link w:val="CommentText"/>
    <w:uiPriority w:val="99"/>
    <w:rsid w:val="00E568D6"/>
    <w:rPr>
      <w:sz w:val="20"/>
      <w:szCs w:val="20"/>
    </w:rPr>
  </w:style>
  <w:style w:type="paragraph" w:styleId="CommentSubject">
    <w:name w:val="annotation subject"/>
    <w:basedOn w:val="CommentText"/>
    <w:next w:val="CommentText"/>
    <w:link w:val="CommentSubjectChar"/>
    <w:uiPriority w:val="99"/>
    <w:semiHidden/>
    <w:unhideWhenUsed/>
    <w:rsid w:val="00E568D6"/>
    <w:rPr>
      <w:b/>
      <w:bCs/>
    </w:rPr>
  </w:style>
  <w:style w:type="character" w:customStyle="1" w:styleId="CommentSubjectChar">
    <w:name w:val="Comment Subject Char"/>
    <w:basedOn w:val="CommentTextChar"/>
    <w:link w:val="CommentSubject"/>
    <w:uiPriority w:val="99"/>
    <w:semiHidden/>
    <w:rsid w:val="00E568D6"/>
    <w:rPr>
      <w:b/>
      <w:bCs/>
      <w:sz w:val="20"/>
      <w:szCs w:val="20"/>
    </w:rPr>
  </w:style>
  <w:style w:type="paragraph" w:styleId="ListParagraph">
    <w:name w:val="List Paragraph"/>
    <w:basedOn w:val="Normal"/>
    <w:uiPriority w:val="34"/>
    <w:qFormat/>
    <w:rsid w:val="00E568D6"/>
    <w:pPr>
      <w:ind w:left="720"/>
      <w:contextualSpacing/>
    </w:pPr>
  </w:style>
  <w:style w:type="character" w:styleId="Hyperlink">
    <w:name w:val="Hyperlink"/>
    <w:basedOn w:val="DefaultParagraphFont"/>
    <w:uiPriority w:val="99"/>
    <w:unhideWhenUsed/>
    <w:rsid w:val="00E568D6"/>
    <w:rPr>
      <w:color w:val="0563C1" w:themeColor="hyperlink"/>
      <w:u w:val="single"/>
    </w:rPr>
  </w:style>
  <w:style w:type="paragraph" w:styleId="HTMLPreformatted">
    <w:name w:val="HTML Preformatted"/>
    <w:basedOn w:val="Normal"/>
    <w:link w:val="HTMLPreformattedChar"/>
    <w:uiPriority w:val="99"/>
    <w:semiHidden/>
    <w:unhideWhenUsed/>
    <w:rsid w:val="00E568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semiHidden/>
    <w:rsid w:val="00E568D6"/>
    <w:rPr>
      <w:rFonts w:ascii="Courier New" w:eastAsia="Times New Roman" w:hAnsi="Courier New" w:cs="Courier New"/>
      <w:kern w:val="0"/>
      <w:sz w:val="20"/>
      <w:szCs w:val="20"/>
    </w:rPr>
  </w:style>
  <w:style w:type="character" w:customStyle="1" w:styleId="gntyacmbf4b">
    <w:name w:val="gntyacmbf4b"/>
    <w:basedOn w:val="DefaultParagraphFont"/>
    <w:rsid w:val="00E568D6"/>
  </w:style>
  <w:style w:type="character" w:customStyle="1" w:styleId="gntyacmbe3b">
    <w:name w:val="gntyacmbe3b"/>
    <w:basedOn w:val="DefaultParagraphFont"/>
    <w:rsid w:val="00E568D6"/>
  </w:style>
  <w:style w:type="character" w:customStyle="1" w:styleId="gntyacmbo3b">
    <w:name w:val="gntyacmbo3b"/>
    <w:basedOn w:val="DefaultParagraphFont"/>
    <w:rsid w:val="00E568D6"/>
  </w:style>
  <w:style w:type="paragraph" w:styleId="NormalWeb">
    <w:name w:val="Normal (Web)"/>
    <w:basedOn w:val="Normal"/>
    <w:uiPriority w:val="99"/>
    <w:unhideWhenUsed/>
    <w:rsid w:val="00E568D6"/>
    <w:pPr>
      <w:spacing w:before="100" w:beforeAutospacing="1" w:after="100" w:afterAutospacing="1" w:line="240" w:lineRule="auto"/>
    </w:pPr>
    <w:rPr>
      <w:rFonts w:ascii="Times New Roman" w:eastAsia="Times New Roman" w:hAnsi="Times New Roman" w:cs="Times New Roman"/>
      <w:kern w:val="0"/>
      <w:sz w:val="24"/>
      <w:szCs w:val="24"/>
    </w:rPr>
  </w:style>
  <w:style w:type="paragraph" w:customStyle="1" w:styleId="EndNoteBibliographyTitle">
    <w:name w:val="EndNote Bibliography Title"/>
    <w:basedOn w:val="Normal"/>
    <w:link w:val="EndNoteBibliographyTitleChar"/>
    <w:rsid w:val="00D177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177BF"/>
    <w:rPr>
      <w:rFonts w:ascii="Calibri" w:hAnsi="Calibri" w:cs="Calibri"/>
      <w:noProof/>
    </w:rPr>
  </w:style>
  <w:style w:type="paragraph" w:customStyle="1" w:styleId="EndNoteBibliography">
    <w:name w:val="EndNote Bibliography"/>
    <w:basedOn w:val="Normal"/>
    <w:link w:val="EndNoteBibliographyChar"/>
    <w:rsid w:val="00D177B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177BF"/>
    <w:rPr>
      <w:rFonts w:ascii="Calibri" w:hAnsi="Calibri" w:cs="Calibri"/>
      <w:noProof/>
    </w:rPr>
  </w:style>
  <w:style w:type="character" w:styleId="UnresolvedMention">
    <w:name w:val="Unresolved Mention"/>
    <w:basedOn w:val="DefaultParagraphFont"/>
    <w:uiPriority w:val="99"/>
    <w:semiHidden/>
    <w:unhideWhenUsed/>
    <w:rsid w:val="00D177BF"/>
    <w:rPr>
      <w:color w:val="605E5C"/>
      <w:shd w:val="clear" w:color="auto" w:fill="E1DFDD"/>
    </w:rPr>
  </w:style>
  <w:style w:type="table" w:styleId="TableGrid">
    <w:name w:val="Table Grid"/>
    <w:basedOn w:val="TableNormal"/>
    <w:uiPriority w:val="39"/>
    <w:rsid w:val="00D17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96D65"/>
    <w:pPr>
      <w:spacing w:after="0" w:line="240" w:lineRule="auto"/>
    </w:pPr>
  </w:style>
  <w:style w:type="character" w:customStyle="1" w:styleId="cf01">
    <w:name w:val="cf01"/>
    <w:basedOn w:val="DefaultParagraphFont"/>
    <w:rsid w:val="00FC2A1C"/>
    <w:rPr>
      <w:rFonts w:ascii="Segoe UI" w:hAnsi="Segoe UI" w:cs="Segoe UI" w:hint="default"/>
      <w:sz w:val="18"/>
      <w:szCs w:val="18"/>
    </w:rPr>
  </w:style>
  <w:style w:type="paragraph" w:customStyle="1" w:styleId="pf0">
    <w:name w:val="pf0"/>
    <w:basedOn w:val="Normal"/>
    <w:rsid w:val="00FC2A1C"/>
    <w:pPr>
      <w:spacing w:before="100" w:beforeAutospacing="1" w:after="100" w:afterAutospacing="1" w:line="240" w:lineRule="auto"/>
    </w:pPr>
    <w:rPr>
      <w:rFonts w:ascii="Times New Roman" w:eastAsia="Times New Roman" w:hAnsi="Times New Roman" w:cs="Times New Roman"/>
      <w:kern w:val="0"/>
      <w:sz w:val="24"/>
      <w:szCs w:val="24"/>
    </w:rPr>
  </w:style>
  <w:style w:type="paragraph" w:styleId="FootnoteText">
    <w:name w:val="footnote text"/>
    <w:basedOn w:val="Normal"/>
    <w:link w:val="FootnoteTextChar"/>
    <w:uiPriority w:val="99"/>
    <w:semiHidden/>
    <w:unhideWhenUsed/>
    <w:rsid w:val="00DE5A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5A4E"/>
    <w:rPr>
      <w:sz w:val="20"/>
      <w:szCs w:val="20"/>
    </w:rPr>
  </w:style>
  <w:style w:type="character" w:styleId="FootnoteReference">
    <w:name w:val="footnote reference"/>
    <w:basedOn w:val="DefaultParagraphFont"/>
    <w:uiPriority w:val="99"/>
    <w:semiHidden/>
    <w:unhideWhenUsed/>
    <w:rsid w:val="00DE5A4E"/>
    <w:rPr>
      <w:vertAlign w:val="superscript"/>
    </w:rPr>
  </w:style>
  <w:style w:type="character" w:styleId="FollowedHyperlink">
    <w:name w:val="FollowedHyperlink"/>
    <w:basedOn w:val="DefaultParagraphFont"/>
    <w:uiPriority w:val="99"/>
    <w:semiHidden/>
    <w:unhideWhenUsed/>
    <w:rsid w:val="0068120F"/>
    <w:rPr>
      <w:color w:val="954F72" w:themeColor="followedHyperlink"/>
      <w:u w:val="single"/>
    </w:rPr>
  </w:style>
  <w:style w:type="character" w:customStyle="1" w:styleId="Heading2Char">
    <w:name w:val="Heading 2 Char"/>
    <w:basedOn w:val="DefaultParagraphFont"/>
    <w:link w:val="Heading2"/>
    <w:rsid w:val="00125023"/>
    <w:rPr>
      <w:rFonts w:ascii="Times New Roman" w:eastAsia="Times New Roman" w:hAnsi="Times New Roman" w:cs="Arial"/>
      <w:b/>
      <w:bCs/>
      <w:i/>
      <w:iCs/>
      <w:kern w:val="0"/>
      <w:sz w:val="24"/>
      <w:szCs w:val="28"/>
      <w:lang w:eastAsia="en-GB"/>
      <w14:ligatures w14:val="none"/>
    </w:rPr>
  </w:style>
  <w:style w:type="paragraph" w:customStyle="1" w:styleId="Newparagraph">
    <w:name w:val="New paragraph"/>
    <w:basedOn w:val="Normal"/>
    <w:qFormat/>
    <w:rsid w:val="00125023"/>
    <w:pPr>
      <w:spacing w:after="0" w:line="480" w:lineRule="auto"/>
      <w:ind w:firstLine="720"/>
    </w:pPr>
    <w:rPr>
      <w:rFonts w:ascii="Times New Roman" w:eastAsia="Times New Roman" w:hAnsi="Times New Roman" w:cs="Times New Roman"/>
      <w:kern w:val="0"/>
      <w:sz w:val="24"/>
      <w:szCs w:val="24"/>
      <w:lang w:eastAsia="en-GB"/>
      <w14:ligatures w14:val="none"/>
    </w:rPr>
  </w:style>
  <w:style w:type="paragraph" w:customStyle="1" w:styleId="Authornames">
    <w:name w:val="Author names"/>
    <w:basedOn w:val="Normal"/>
    <w:next w:val="Normal"/>
    <w:qFormat/>
    <w:rsid w:val="005726F5"/>
    <w:pPr>
      <w:spacing w:before="240" w:after="0" w:line="360" w:lineRule="auto"/>
    </w:pPr>
    <w:rPr>
      <w:rFonts w:ascii="Times New Roman" w:hAnsi="Times New Roman" w:cs="Times New Roman"/>
      <w:kern w:val="0"/>
      <w:sz w:val="28"/>
      <w:szCs w:val="24"/>
      <w:lang w:eastAsia="en-GB"/>
      <w14:ligatures w14:val="none"/>
    </w:rPr>
  </w:style>
  <w:style w:type="paragraph" w:customStyle="1" w:styleId="Affiliation">
    <w:name w:val="Affiliation"/>
    <w:basedOn w:val="Normal"/>
    <w:qFormat/>
    <w:rsid w:val="005726F5"/>
    <w:pPr>
      <w:spacing w:before="240" w:after="0" w:line="360" w:lineRule="auto"/>
    </w:pPr>
    <w:rPr>
      <w:rFonts w:ascii="Times New Roman" w:hAnsi="Times New Roman" w:cs="Times New Roman"/>
      <w:i/>
      <w:kern w:val="0"/>
      <w:sz w:val="24"/>
      <w:szCs w:val="24"/>
      <w:lang w:eastAsia="en-GB"/>
      <w14:ligatures w14:val="none"/>
    </w:rPr>
  </w:style>
  <w:style w:type="paragraph" w:customStyle="1" w:styleId="Correspondencedetails">
    <w:name w:val="Correspondence details"/>
    <w:basedOn w:val="Normal"/>
    <w:qFormat/>
    <w:rsid w:val="005726F5"/>
    <w:pPr>
      <w:spacing w:before="240" w:after="0" w:line="360" w:lineRule="auto"/>
    </w:pPr>
    <w:rPr>
      <w:rFonts w:ascii="Times New Roman"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D01F6F"/>
  </w:style>
  <w:style w:type="paragraph" w:styleId="Bibliography">
    <w:name w:val="Bibliography"/>
    <w:basedOn w:val="Normal"/>
    <w:next w:val="Normal"/>
    <w:uiPriority w:val="37"/>
    <w:unhideWhenUsed/>
    <w:rsid w:val="00075C01"/>
    <w:pPr>
      <w:tabs>
        <w:tab w:val="left" w:pos="384"/>
      </w:tabs>
      <w:spacing w:after="240" w:line="240" w:lineRule="auto"/>
      <w:ind w:left="384" w:hanging="384"/>
    </w:pPr>
  </w:style>
  <w:style w:type="character" w:styleId="EndnoteReference">
    <w:name w:val="endnote reference"/>
    <w:basedOn w:val="DefaultParagraphFont"/>
    <w:uiPriority w:val="99"/>
    <w:semiHidden/>
    <w:unhideWhenUsed/>
    <w:rsid w:val="009800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5680457">
      <w:bodyDiv w:val="1"/>
      <w:marLeft w:val="0"/>
      <w:marRight w:val="0"/>
      <w:marTop w:val="0"/>
      <w:marBottom w:val="0"/>
      <w:divBdr>
        <w:top w:val="none" w:sz="0" w:space="0" w:color="auto"/>
        <w:left w:val="none" w:sz="0" w:space="0" w:color="auto"/>
        <w:bottom w:val="none" w:sz="0" w:space="0" w:color="auto"/>
        <w:right w:val="none" w:sz="0" w:space="0" w:color="auto"/>
      </w:divBdr>
    </w:div>
    <w:div w:id="475806092">
      <w:bodyDiv w:val="1"/>
      <w:marLeft w:val="0"/>
      <w:marRight w:val="0"/>
      <w:marTop w:val="0"/>
      <w:marBottom w:val="0"/>
      <w:divBdr>
        <w:top w:val="none" w:sz="0" w:space="0" w:color="auto"/>
        <w:left w:val="none" w:sz="0" w:space="0" w:color="auto"/>
        <w:bottom w:val="none" w:sz="0" w:space="0" w:color="auto"/>
        <w:right w:val="none" w:sz="0" w:space="0" w:color="auto"/>
      </w:divBdr>
    </w:div>
    <w:div w:id="502286712">
      <w:bodyDiv w:val="1"/>
      <w:marLeft w:val="0"/>
      <w:marRight w:val="0"/>
      <w:marTop w:val="0"/>
      <w:marBottom w:val="0"/>
      <w:divBdr>
        <w:top w:val="none" w:sz="0" w:space="0" w:color="auto"/>
        <w:left w:val="none" w:sz="0" w:space="0" w:color="auto"/>
        <w:bottom w:val="none" w:sz="0" w:space="0" w:color="auto"/>
        <w:right w:val="none" w:sz="0" w:space="0" w:color="auto"/>
      </w:divBdr>
    </w:div>
    <w:div w:id="632061805">
      <w:bodyDiv w:val="1"/>
      <w:marLeft w:val="0"/>
      <w:marRight w:val="0"/>
      <w:marTop w:val="0"/>
      <w:marBottom w:val="0"/>
      <w:divBdr>
        <w:top w:val="none" w:sz="0" w:space="0" w:color="auto"/>
        <w:left w:val="none" w:sz="0" w:space="0" w:color="auto"/>
        <w:bottom w:val="none" w:sz="0" w:space="0" w:color="auto"/>
        <w:right w:val="none" w:sz="0" w:space="0" w:color="auto"/>
      </w:divBdr>
    </w:div>
    <w:div w:id="654338753">
      <w:bodyDiv w:val="1"/>
      <w:marLeft w:val="0"/>
      <w:marRight w:val="0"/>
      <w:marTop w:val="0"/>
      <w:marBottom w:val="0"/>
      <w:divBdr>
        <w:top w:val="none" w:sz="0" w:space="0" w:color="auto"/>
        <w:left w:val="none" w:sz="0" w:space="0" w:color="auto"/>
        <w:bottom w:val="none" w:sz="0" w:space="0" w:color="auto"/>
        <w:right w:val="none" w:sz="0" w:space="0" w:color="auto"/>
      </w:divBdr>
    </w:div>
    <w:div w:id="690451748">
      <w:bodyDiv w:val="1"/>
      <w:marLeft w:val="0"/>
      <w:marRight w:val="0"/>
      <w:marTop w:val="0"/>
      <w:marBottom w:val="0"/>
      <w:divBdr>
        <w:top w:val="none" w:sz="0" w:space="0" w:color="auto"/>
        <w:left w:val="none" w:sz="0" w:space="0" w:color="auto"/>
        <w:bottom w:val="none" w:sz="0" w:space="0" w:color="auto"/>
        <w:right w:val="none" w:sz="0" w:space="0" w:color="auto"/>
      </w:divBdr>
    </w:div>
    <w:div w:id="719479603">
      <w:bodyDiv w:val="1"/>
      <w:marLeft w:val="0"/>
      <w:marRight w:val="0"/>
      <w:marTop w:val="0"/>
      <w:marBottom w:val="0"/>
      <w:divBdr>
        <w:top w:val="none" w:sz="0" w:space="0" w:color="auto"/>
        <w:left w:val="none" w:sz="0" w:space="0" w:color="auto"/>
        <w:bottom w:val="none" w:sz="0" w:space="0" w:color="auto"/>
        <w:right w:val="none" w:sz="0" w:space="0" w:color="auto"/>
      </w:divBdr>
    </w:div>
    <w:div w:id="733938384">
      <w:bodyDiv w:val="1"/>
      <w:marLeft w:val="0"/>
      <w:marRight w:val="0"/>
      <w:marTop w:val="0"/>
      <w:marBottom w:val="0"/>
      <w:divBdr>
        <w:top w:val="none" w:sz="0" w:space="0" w:color="auto"/>
        <w:left w:val="none" w:sz="0" w:space="0" w:color="auto"/>
        <w:bottom w:val="none" w:sz="0" w:space="0" w:color="auto"/>
        <w:right w:val="none" w:sz="0" w:space="0" w:color="auto"/>
      </w:divBdr>
    </w:div>
    <w:div w:id="1057627776">
      <w:bodyDiv w:val="1"/>
      <w:marLeft w:val="0"/>
      <w:marRight w:val="0"/>
      <w:marTop w:val="0"/>
      <w:marBottom w:val="0"/>
      <w:divBdr>
        <w:top w:val="none" w:sz="0" w:space="0" w:color="auto"/>
        <w:left w:val="none" w:sz="0" w:space="0" w:color="auto"/>
        <w:bottom w:val="none" w:sz="0" w:space="0" w:color="auto"/>
        <w:right w:val="none" w:sz="0" w:space="0" w:color="auto"/>
      </w:divBdr>
    </w:div>
    <w:div w:id="1302804732">
      <w:bodyDiv w:val="1"/>
      <w:marLeft w:val="0"/>
      <w:marRight w:val="0"/>
      <w:marTop w:val="0"/>
      <w:marBottom w:val="0"/>
      <w:divBdr>
        <w:top w:val="none" w:sz="0" w:space="0" w:color="auto"/>
        <w:left w:val="none" w:sz="0" w:space="0" w:color="auto"/>
        <w:bottom w:val="none" w:sz="0" w:space="0" w:color="auto"/>
        <w:right w:val="none" w:sz="0" w:space="0" w:color="auto"/>
      </w:divBdr>
    </w:div>
    <w:div w:id="1381247321">
      <w:bodyDiv w:val="1"/>
      <w:marLeft w:val="0"/>
      <w:marRight w:val="0"/>
      <w:marTop w:val="0"/>
      <w:marBottom w:val="0"/>
      <w:divBdr>
        <w:top w:val="none" w:sz="0" w:space="0" w:color="auto"/>
        <w:left w:val="none" w:sz="0" w:space="0" w:color="auto"/>
        <w:bottom w:val="none" w:sz="0" w:space="0" w:color="auto"/>
        <w:right w:val="none" w:sz="0" w:space="0" w:color="auto"/>
      </w:divBdr>
    </w:div>
    <w:div w:id="1424641086">
      <w:bodyDiv w:val="1"/>
      <w:marLeft w:val="0"/>
      <w:marRight w:val="0"/>
      <w:marTop w:val="0"/>
      <w:marBottom w:val="0"/>
      <w:divBdr>
        <w:top w:val="none" w:sz="0" w:space="0" w:color="auto"/>
        <w:left w:val="none" w:sz="0" w:space="0" w:color="auto"/>
        <w:bottom w:val="none" w:sz="0" w:space="0" w:color="auto"/>
        <w:right w:val="none" w:sz="0" w:space="0" w:color="auto"/>
      </w:divBdr>
    </w:div>
    <w:div w:id="1444498482">
      <w:bodyDiv w:val="1"/>
      <w:marLeft w:val="0"/>
      <w:marRight w:val="0"/>
      <w:marTop w:val="0"/>
      <w:marBottom w:val="0"/>
      <w:divBdr>
        <w:top w:val="none" w:sz="0" w:space="0" w:color="auto"/>
        <w:left w:val="none" w:sz="0" w:space="0" w:color="auto"/>
        <w:bottom w:val="none" w:sz="0" w:space="0" w:color="auto"/>
        <w:right w:val="none" w:sz="0" w:space="0" w:color="auto"/>
      </w:divBdr>
    </w:div>
    <w:div w:id="1701203127">
      <w:bodyDiv w:val="1"/>
      <w:marLeft w:val="0"/>
      <w:marRight w:val="0"/>
      <w:marTop w:val="0"/>
      <w:marBottom w:val="0"/>
      <w:divBdr>
        <w:top w:val="none" w:sz="0" w:space="0" w:color="auto"/>
        <w:left w:val="none" w:sz="0" w:space="0" w:color="auto"/>
        <w:bottom w:val="none" w:sz="0" w:space="0" w:color="auto"/>
        <w:right w:val="none" w:sz="0" w:space="0" w:color="auto"/>
      </w:divBdr>
    </w:div>
    <w:div w:id="1743212802">
      <w:bodyDiv w:val="1"/>
      <w:marLeft w:val="0"/>
      <w:marRight w:val="0"/>
      <w:marTop w:val="0"/>
      <w:marBottom w:val="0"/>
      <w:divBdr>
        <w:top w:val="none" w:sz="0" w:space="0" w:color="auto"/>
        <w:left w:val="none" w:sz="0" w:space="0" w:color="auto"/>
        <w:bottom w:val="none" w:sz="0" w:space="0" w:color="auto"/>
        <w:right w:val="none" w:sz="0" w:space="0" w:color="auto"/>
      </w:divBdr>
    </w:div>
    <w:div w:id="19333880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yl6y22@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0638C-8DA2-4170-8CC8-27D5D2E2D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42</Pages>
  <Words>44293</Words>
  <Characters>269307</Characters>
  <Application>Microsoft Office Word</Application>
  <DocSecurity>0</DocSecurity>
  <Lines>8160</Lines>
  <Paragraphs>241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11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shu Li</dc:creator>
  <cp:keywords/>
  <dc:description/>
  <cp:lastModifiedBy>Yishu Li</cp:lastModifiedBy>
  <cp:revision>43</cp:revision>
  <dcterms:created xsi:type="dcterms:W3CDTF">2025-08-20T11:24:00Z</dcterms:created>
  <dcterms:modified xsi:type="dcterms:W3CDTF">2025-10-0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b5f54a-85b7-49c1-985a-c7c56e00ce86</vt:lpwstr>
  </property>
  <property fmtid="{D5CDD505-2E9C-101B-9397-08002B2CF9AE}" pid="3" name="ZOTERO_PREF_1">
    <vt:lpwstr>&lt;data data-version="3" zotero-version="7.0.24"&gt;&lt;session id="QbMXhI75"/&gt;&lt;style id="http://www.zotero.org/styles/vancouver" locale="en-GB"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